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footer8.xml" ContentType="application/vnd.openxmlformats-officedocument.wordprocessingml.footer+xml"/>
  <Override PartName="/word/footer9.xml" ContentType="application/vnd.openxmlformats-officedocument.wordprocessingml.footer+xml"/>
  <Override PartName="/word/footer10.xml" ContentType="application/vnd.openxmlformats-officedocument.wordprocessingml.footer+xml"/>
  <Override PartName="/word/footer11.xml" ContentType="application/vnd.openxmlformats-officedocument.wordprocessingml.footer+xml"/>
  <Override PartName="/word/footer12.xml" ContentType="application/vnd.openxmlformats-officedocument.wordprocessingml.footer+xml"/>
  <Override PartName="/word/footer1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ackground w:color="FFFFFF"/>
  <w:body>
    <w:tbl>
      <w:tblPr>
        <w:tblW w:w="9450" w:type="dxa"/>
        <w:tblInd w:w="55" w:type="dxa"/>
        <w:tblLayout w:type="fixed"/>
        <w:tblCellMar>
          <w:top w:w="55" w:type="dxa"/>
          <w:left w:w="55" w:type="dxa"/>
          <w:bottom w:w="55" w:type="dxa"/>
          <w:right w:w="55" w:type="dxa"/>
        </w:tblCellMar>
        <w:tblLook w:val="0000" w:firstRow="0" w:lastRow="0" w:firstColumn="0" w:lastColumn="0" w:noHBand="0" w:noVBand="0"/>
      </w:tblPr>
      <w:tblGrid>
        <w:gridCol w:w="4536"/>
        <w:gridCol w:w="1418"/>
        <w:gridCol w:w="3496"/>
      </w:tblGrid>
      <w:tr w:rsidR="00110323" w14:paraId="0174F555" w14:textId="77777777" w:rsidTr="007017E7">
        <w:tc>
          <w:tcPr>
            <w:tcW w:w="4536" w:type="dxa"/>
          </w:tcPr>
          <w:p w14:paraId="50D45298" w14:textId="77777777" w:rsidR="00110323" w:rsidRDefault="007017E7" w:rsidP="007017E7">
            <w:pPr>
              <w:pStyle w:val="Contenudetableau"/>
              <w:ind w:left="-202"/>
            </w:pPr>
            <w:r>
              <w:rPr>
                <w:noProof/>
              </w:rPr>
              <w:drawing>
                <wp:inline distT="0" distB="0" distL="0" distR="0" wp14:anchorId="6F1CC440" wp14:editId="3DA1B473">
                  <wp:extent cx="2127745" cy="609600"/>
                  <wp:effectExtent l="0" t="0" r="6350" b="0"/>
                  <wp:docPr id="116" name="Imag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6" descr="U:\BIB\Photos_bibliotheque\logo-transition-montpellier-supagro-120pixels.jpg"/>
                          <pic:cNvPicPr>
                            <a:picLocks noChangeAspect="1" noChangeArrowheads="1"/>
                          </pic:cNvPicPr>
                        </pic:nvPicPr>
                        <pic:blipFill>
                          <a:blip r:embed="rId8" cstate="print">
                            <a:extLst>
                              <a:ext uri="{28A0092B-C50C-407E-A947-70E740481C1C}">
                                <a14:useLocalDpi xmlns:a14="http://schemas.microsoft.com/office/drawing/2010/main" val="0"/>
                              </a:ext>
                            </a:extLst>
                          </a:blip>
                          <a:stretch>
                            <a:fillRect/>
                          </a:stretch>
                        </pic:blipFill>
                        <pic:spPr bwMode="auto">
                          <a:xfrm>
                            <a:off x="0" y="0"/>
                            <a:ext cx="2127745" cy="609600"/>
                          </a:xfrm>
                          <a:prstGeom prst="rect">
                            <a:avLst/>
                          </a:prstGeom>
                          <a:noFill/>
                          <a:ln>
                            <a:noFill/>
                          </a:ln>
                        </pic:spPr>
                      </pic:pic>
                    </a:graphicData>
                  </a:graphic>
                </wp:inline>
              </w:drawing>
            </w:r>
          </w:p>
        </w:tc>
        <w:tc>
          <w:tcPr>
            <w:tcW w:w="1418" w:type="dxa"/>
            <w:vAlign w:val="center"/>
          </w:tcPr>
          <w:p w14:paraId="7C7174DF" w14:textId="77777777" w:rsidR="00110323" w:rsidRDefault="00110323">
            <w:pPr>
              <w:pStyle w:val="Contenudetableau"/>
            </w:pPr>
          </w:p>
        </w:tc>
        <w:tc>
          <w:tcPr>
            <w:tcW w:w="3496" w:type="dxa"/>
          </w:tcPr>
          <w:p w14:paraId="279D7F2E" w14:textId="77777777" w:rsidR="00110323" w:rsidRPr="00EA76C3" w:rsidRDefault="00110323">
            <w:pPr>
              <w:pStyle w:val="Contenudetableau"/>
              <w:rPr>
                <w:rFonts w:ascii="Arial" w:hAnsi="Arial" w:cs="Arial"/>
              </w:rPr>
            </w:pPr>
            <w:r w:rsidRPr="00EA76C3">
              <w:rPr>
                <w:rFonts w:ascii="Arial" w:hAnsi="Arial" w:cs="Arial"/>
              </w:rPr>
              <w:t>[Logos des établissements partenaires]</w:t>
            </w:r>
          </w:p>
          <w:p w14:paraId="6024DE67" w14:textId="77777777" w:rsidR="00C5320C" w:rsidRDefault="00C5320C" w:rsidP="00C51BEC">
            <w:pPr>
              <w:pStyle w:val="Contenudetableau"/>
            </w:pPr>
            <w:r w:rsidRPr="00EA76C3">
              <w:rPr>
                <w:rFonts w:ascii="Arial" w:hAnsi="Arial" w:cs="Arial"/>
              </w:rPr>
              <w:t>[Voir</w:t>
            </w:r>
            <w:r w:rsidR="00B46B65" w:rsidRPr="00EA76C3">
              <w:rPr>
                <w:rFonts w:ascii="Arial" w:hAnsi="Arial" w:cs="Arial"/>
              </w:rPr>
              <w:t xml:space="preserve"> exemples</w:t>
            </w:r>
            <w:r w:rsidRPr="00EA76C3">
              <w:rPr>
                <w:rFonts w:ascii="Arial" w:hAnsi="Arial" w:cs="Arial"/>
              </w:rPr>
              <w:t xml:space="preserve"> </w:t>
            </w:r>
            <w:r w:rsidR="00D47E3C" w:rsidRPr="00EA76C3">
              <w:rPr>
                <w:rFonts w:ascii="Arial" w:hAnsi="Arial" w:cs="Arial"/>
              </w:rPr>
              <w:t>logos partenaires à la fin de ce document</w:t>
            </w:r>
            <w:r w:rsidRPr="00EA76C3">
              <w:rPr>
                <w:rFonts w:ascii="Arial" w:hAnsi="Arial" w:cs="Arial"/>
              </w:rPr>
              <w:t>]</w:t>
            </w:r>
          </w:p>
        </w:tc>
      </w:tr>
    </w:tbl>
    <w:p w14:paraId="7EF45E2B" w14:textId="77777777" w:rsidR="00A54FF8" w:rsidRDefault="00A54FF8" w:rsidP="00A54FF8">
      <w:pPr>
        <w:pStyle w:val="Corpsdetexte"/>
      </w:pPr>
    </w:p>
    <w:p w14:paraId="7FCDA2D6" w14:textId="77777777" w:rsidR="00C80156" w:rsidRPr="00A54FF8" w:rsidRDefault="00C80156" w:rsidP="00A54FF8">
      <w:pPr>
        <w:pStyle w:val="Corpsdetexte"/>
      </w:pPr>
    </w:p>
    <w:p w14:paraId="0EECE3DB" w14:textId="77777777" w:rsidR="00110323" w:rsidRPr="00EA76C3" w:rsidRDefault="00015328">
      <w:pPr>
        <w:pStyle w:val="102TitreMmoire"/>
        <w:rPr>
          <w:rFonts w:ascii="Arial" w:hAnsi="Arial" w:cs="Arial"/>
        </w:rPr>
      </w:pPr>
      <w:r w:rsidRPr="00EA76C3">
        <w:rPr>
          <w:rFonts w:ascii="Arial" w:hAnsi="Arial" w:cs="Arial"/>
        </w:rPr>
        <w:t>[Type d'écrit :</w:t>
      </w:r>
      <w:r w:rsidR="00110323" w:rsidRPr="00EA76C3">
        <w:rPr>
          <w:rFonts w:ascii="Arial" w:hAnsi="Arial" w:cs="Arial"/>
        </w:rPr>
        <w:t>] Mémoire de fin d'études ou rapport de stage</w:t>
      </w:r>
    </w:p>
    <w:p w14:paraId="30EE02A1" w14:textId="77777777" w:rsidR="00110323" w:rsidRPr="00EA76C3" w:rsidRDefault="00110323">
      <w:pPr>
        <w:pStyle w:val="105Mmoireprsentpar"/>
        <w:rPr>
          <w:rFonts w:ascii="Arial" w:hAnsi="Arial" w:cs="Arial"/>
        </w:rPr>
      </w:pPr>
      <w:r w:rsidRPr="00EA76C3">
        <w:rPr>
          <w:rFonts w:ascii="Arial" w:hAnsi="Arial" w:cs="Arial"/>
        </w:rPr>
        <w:t>présenté pour l'obtention du [Diplôme]</w:t>
      </w:r>
      <w:r w:rsidRPr="00EA76C3">
        <w:rPr>
          <w:rFonts w:ascii="Arial" w:hAnsi="Arial" w:cs="Arial"/>
        </w:rPr>
        <w:br/>
      </w:r>
      <w:r w:rsidR="00AE01B7" w:rsidRPr="00EA76C3">
        <w:rPr>
          <w:rFonts w:ascii="Arial" w:hAnsi="Arial" w:cs="Arial"/>
        </w:rPr>
        <w:t>Spécialité/</w:t>
      </w:r>
      <w:r w:rsidRPr="00EA76C3">
        <w:rPr>
          <w:rFonts w:ascii="Arial" w:hAnsi="Arial" w:cs="Arial"/>
        </w:rPr>
        <w:t>Mention: [à compléter]</w:t>
      </w:r>
      <w:r w:rsidRPr="00EA76C3">
        <w:rPr>
          <w:rFonts w:ascii="Arial" w:hAnsi="Arial" w:cs="Arial"/>
        </w:rPr>
        <w:br/>
      </w:r>
      <w:r w:rsidR="00AE01B7" w:rsidRPr="00EA76C3">
        <w:rPr>
          <w:rFonts w:ascii="Arial" w:hAnsi="Arial" w:cs="Arial"/>
        </w:rPr>
        <w:t xml:space="preserve">Option/Parcours : </w:t>
      </w:r>
      <w:r w:rsidRPr="00EA76C3">
        <w:rPr>
          <w:rFonts w:ascii="Arial" w:hAnsi="Arial" w:cs="Arial"/>
        </w:rPr>
        <w:t>[à compléter]</w:t>
      </w:r>
    </w:p>
    <w:p w14:paraId="35E7AB90" w14:textId="77777777" w:rsidR="00110323" w:rsidRPr="00EA76C3" w:rsidRDefault="00110323">
      <w:pPr>
        <w:pStyle w:val="102TitreMmoire"/>
        <w:pBdr>
          <w:top w:val="single" w:sz="8" w:space="1" w:color="000000"/>
          <w:left w:val="single" w:sz="8" w:space="1" w:color="000000"/>
          <w:bottom w:val="single" w:sz="8" w:space="1" w:color="000000"/>
          <w:right w:val="single" w:sz="8" w:space="1" w:color="000000"/>
        </w:pBdr>
        <w:rPr>
          <w:rFonts w:ascii="Arial" w:hAnsi="Arial" w:cs="Arial"/>
        </w:rPr>
      </w:pPr>
      <w:r w:rsidRPr="00EA76C3">
        <w:rPr>
          <w:rFonts w:ascii="Arial" w:hAnsi="Arial" w:cs="Arial"/>
        </w:rPr>
        <w:t>[Titre du rapport]</w:t>
      </w:r>
    </w:p>
    <w:p w14:paraId="13AD7B52" w14:textId="77777777" w:rsidR="00110323" w:rsidRPr="00EA76C3" w:rsidRDefault="00110323">
      <w:pPr>
        <w:pStyle w:val="Corpsdetexte"/>
        <w:jc w:val="center"/>
        <w:rPr>
          <w:rFonts w:ascii="Arial" w:hAnsi="Arial" w:cs="Arial"/>
        </w:rPr>
      </w:pPr>
      <w:r w:rsidRPr="00EA76C3">
        <w:rPr>
          <w:rFonts w:ascii="Arial" w:hAnsi="Arial" w:cs="Arial"/>
          <w:b/>
          <w:bCs/>
          <w:color w:val="C0C0C0"/>
          <w:sz w:val="36"/>
          <w:szCs w:val="36"/>
        </w:rPr>
        <w:t>[</w:t>
      </w:r>
      <w:proofErr w:type="gramStart"/>
      <w:r w:rsidRPr="00EA76C3">
        <w:rPr>
          <w:rFonts w:ascii="Arial" w:hAnsi="Arial" w:cs="Arial"/>
          <w:b/>
          <w:bCs/>
          <w:color w:val="C0C0C0"/>
          <w:sz w:val="36"/>
          <w:szCs w:val="36"/>
        </w:rPr>
        <w:t>image</w:t>
      </w:r>
      <w:proofErr w:type="gramEnd"/>
      <w:r w:rsidRPr="00EA76C3">
        <w:rPr>
          <w:rFonts w:ascii="Arial" w:hAnsi="Arial" w:cs="Arial"/>
          <w:b/>
          <w:bCs/>
          <w:color w:val="C0C0C0"/>
          <w:sz w:val="36"/>
          <w:szCs w:val="36"/>
        </w:rPr>
        <w:t>]</w:t>
      </w:r>
      <w:r w:rsidRPr="00EA76C3">
        <w:rPr>
          <w:rFonts w:ascii="Arial" w:hAnsi="Arial" w:cs="Arial"/>
        </w:rPr>
        <w:t xml:space="preserve"> </w:t>
      </w:r>
    </w:p>
    <w:p w14:paraId="0160C1A0" w14:textId="77777777" w:rsidR="00110323" w:rsidRDefault="00110323">
      <w:pPr>
        <w:pStyle w:val="Corpsdetexte"/>
        <w:jc w:val="center"/>
      </w:pPr>
    </w:p>
    <w:p w14:paraId="77F0B984" w14:textId="77777777" w:rsidR="00110323" w:rsidRDefault="00110323">
      <w:pPr>
        <w:pStyle w:val="Corpsdetexte"/>
        <w:jc w:val="center"/>
      </w:pPr>
    </w:p>
    <w:p w14:paraId="6909E51A" w14:textId="77777777" w:rsidR="00110323" w:rsidRDefault="00110323">
      <w:pPr>
        <w:pStyle w:val="Corpsdetexte"/>
        <w:jc w:val="center"/>
      </w:pPr>
    </w:p>
    <w:p w14:paraId="3BA70E42" w14:textId="77777777" w:rsidR="00110323" w:rsidRDefault="00110323">
      <w:pPr>
        <w:pStyle w:val="Corpsdetexte"/>
        <w:jc w:val="center"/>
      </w:pPr>
    </w:p>
    <w:p w14:paraId="12DABE77" w14:textId="77777777" w:rsidR="00110323" w:rsidRDefault="00110323">
      <w:pPr>
        <w:pStyle w:val="Corpsdetexte"/>
        <w:jc w:val="center"/>
      </w:pPr>
    </w:p>
    <w:p w14:paraId="6CC98F74" w14:textId="77777777" w:rsidR="00110323" w:rsidRDefault="00110323">
      <w:pPr>
        <w:pStyle w:val="Corpsdetexte"/>
        <w:jc w:val="center"/>
      </w:pPr>
    </w:p>
    <w:p w14:paraId="0B914623" w14:textId="77777777" w:rsidR="00110323" w:rsidRDefault="00110323">
      <w:pPr>
        <w:pStyle w:val="Corpsdetexte"/>
        <w:jc w:val="center"/>
      </w:pPr>
    </w:p>
    <w:p w14:paraId="5F3C5CE4" w14:textId="77777777" w:rsidR="00110323" w:rsidRDefault="00110323">
      <w:pPr>
        <w:pStyle w:val="Corpsdetexte"/>
        <w:jc w:val="center"/>
      </w:pPr>
    </w:p>
    <w:p w14:paraId="29C48F2A" w14:textId="77777777" w:rsidR="00110323" w:rsidRPr="00F15F6C" w:rsidRDefault="00F15F6C">
      <w:pPr>
        <w:pStyle w:val="Corpsdetexte"/>
        <w:jc w:val="center"/>
        <w:rPr>
          <w:rFonts w:ascii="Arial" w:hAnsi="Arial" w:cs="Arial"/>
          <w:b/>
          <w:color w:val="FF0000"/>
          <w:sz w:val="36"/>
          <w:szCs w:val="36"/>
        </w:rPr>
      </w:pPr>
      <w:r w:rsidRPr="00F15F6C">
        <w:rPr>
          <w:rFonts w:ascii="Arial" w:hAnsi="Arial" w:cs="Arial"/>
          <w:b/>
          <w:color w:val="FF0000"/>
          <w:sz w:val="36"/>
          <w:szCs w:val="36"/>
        </w:rPr>
        <w:t>Confidentiel</w:t>
      </w:r>
      <w:r>
        <w:rPr>
          <w:rFonts w:ascii="Arial" w:hAnsi="Arial" w:cs="Arial"/>
          <w:b/>
          <w:color w:val="FF0000"/>
          <w:sz w:val="36"/>
          <w:szCs w:val="36"/>
        </w:rPr>
        <w:t xml:space="preserve"> </w:t>
      </w:r>
      <w:r w:rsidRPr="00F15F6C">
        <w:rPr>
          <w:rFonts w:ascii="Arial" w:hAnsi="Arial" w:cs="Arial"/>
        </w:rPr>
        <w:t>[le cas échéant]</w:t>
      </w:r>
      <w:r w:rsidR="005D25CA">
        <w:rPr>
          <w:rFonts w:ascii="Arial" w:hAnsi="Arial" w:cs="Arial"/>
        </w:rPr>
        <w:t xml:space="preserve"> jusqu’au : [date de levée de confidentialité obligatoire]</w:t>
      </w:r>
    </w:p>
    <w:p w14:paraId="74B50D28" w14:textId="77777777" w:rsidR="00110323" w:rsidRDefault="00110323">
      <w:pPr>
        <w:pStyle w:val="Corpsdetexte"/>
        <w:jc w:val="center"/>
      </w:pPr>
    </w:p>
    <w:p w14:paraId="60C69BA2" w14:textId="77777777" w:rsidR="00110323" w:rsidRDefault="00110323">
      <w:pPr>
        <w:pStyle w:val="Corpsdetexte"/>
        <w:jc w:val="center"/>
      </w:pPr>
    </w:p>
    <w:p w14:paraId="3E4D8977" w14:textId="77777777" w:rsidR="00110323" w:rsidRPr="005D25CA" w:rsidRDefault="00110323" w:rsidP="005D25CA">
      <w:pPr>
        <w:pStyle w:val="105Mmoireprsentpar"/>
        <w:spacing w:after="240"/>
        <w:rPr>
          <w:rFonts w:ascii="Arial" w:hAnsi="Arial" w:cs="Arial"/>
        </w:rPr>
      </w:pPr>
      <w:proofErr w:type="gramStart"/>
      <w:r w:rsidRPr="005D25CA">
        <w:rPr>
          <w:rFonts w:ascii="Arial" w:hAnsi="Arial" w:cs="Arial"/>
        </w:rPr>
        <w:t>par</w:t>
      </w:r>
      <w:proofErr w:type="gramEnd"/>
      <w:r w:rsidRPr="005D25CA">
        <w:rPr>
          <w:rFonts w:ascii="Arial" w:hAnsi="Arial" w:cs="Arial"/>
        </w:rPr>
        <w:t xml:space="preserve"> [Prénom NOM] </w:t>
      </w:r>
    </w:p>
    <w:p w14:paraId="3F9F7E7C" w14:textId="77777777" w:rsidR="00110323" w:rsidRDefault="00110323" w:rsidP="005D25CA">
      <w:pPr>
        <w:pStyle w:val="104Datedesoutenance"/>
        <w:spacing w:before="600"/>
      </w:pPr>
      <w:r>
        <w:t>Année de soutenance : [AAAA]</w:t>
      </w:r>
    </w:p>
    <w:p w14:paraId="64C4363C" w14:textId="77777777" w:rsidR="00110323" w:rsidRPr="005D25CA" w:rsidRDefault="00110323">
      <w:pPr>
        <w:pStyle w:val="107Ecoledorigine"/>
        <w:rPr>
          <w:rFonts w:ascii="Arial" w:hAnsi="Arial" w:cs="Arial"/>
        </w:rPr>
        <w:sectPr w:rsidR="00110323" w:rsidRPr="005D25CA">
          <w:footnotePr>
            <w:pos w:val="beneathText"/>
          </w:footnotePr>
          <w:pgSz w:w="11906" w:h="16838"/>
          <w:pgMar w:top="1134" w:right="1134" w:bottom="1134" w:left="1134" w:header="720" w:footer="720" w:gutter="0"/>
          <w:cols w:space="720"/>
        </w:sectPr>
      </w:pPr>
      <w:r w:rsidRPr="005D25CA">
        <w:rPr>
          <w:rFonts w:ascii="Arial" w:hAnsi="Arial" w:cs="Arial"/>
        </w:rPr>
        <w:lastRenderedPageBreak/>
        <w:t>Organisme d'accuei</w:t>
      </w:r>
      <w:r w:rsidR="00026E87" w:rsidRPr="005D25CA">
        <w:rPr>
          <w:rFonts w:ascii="Arial" w:hAnsi="Arial" w:cs="Arial"/>
        </w:rPr>
        <w:t>l : [institution et laboratoire</w:t>
      </w:r>
      <w:r w:rsidR="00B46B65" w:rsidRPr="005D25CA">
        <w:rPr>
          <w:rFonts w:ascii="Arial" w:hAnsi="Arial" w:cs="Arial"/>
        </w:rPr>
        <w:t>]  [</w:t>
      </w:r>
      <w:r w:rsidR="00B46B65" w:rsidRPr="005D25CA">
        <w:rPr>
          <w:rFonts w:ascii="Arial" w:hAnsi="Arial" w:cs="Arial"/>
          <w:b w:val="0"/>
          <w:sz w:val="24"/>
        </w:rPr>
        <w:t>Logos de(s) structure(s) d'accueil]</w:t>
      </w:r>
    </w:p>
    <w:p w14:paraId="566177CF" w14:textId="77777777" w:rsidR="00110323" w:rsidRDefault="00110323">
      <w:pPr>
        <w:pStyle w:val="107Ecoledorigine"/>
        <w:sectPr w:rsidR="00110323">
          <w:footnotePr>
            <w:pos w:val="beneathText"/>
          </w:footnotePr>
          <w:type w:val="continuous"/>
          <w:pgSz w:w="11906" w:h="16838"/>
          <w:pgMar w:top="1134" w:right="1134" w:bottom="1134" w:left="1134" w:header="720" w:footer="720" w:gutter="0"/>
          <w:cols w:space="720"/>
        </w:sectPr>
      </w:pPr>
    </w:p>
    <w:p w14:paraId="743E1C22" w14:textId="77777777" w:rsidR="00110323" w:rsidRDefault="00110323">
      <w:pPr>
        <w:pStyle w:val="102TitreMmoire"/>
      </w:pPr>
    </w:p>
    <w:p w14:paraId="0DCA3FB0" w14:textId="77777777" w:rsidR="00110323" w:rsidRPr="00EA76C3" w:rsidRDefault="00015328">
      <w:pPr>
        <w:pStyle w:val="102TitreMmoire"/>
        <w:rPr>
          <w:rFonts w:ascii="Arial" w:hAnsi="Arial" w:cs="Arial"/>
        </w:rPr>
      </w:pPr>
      <w:r w:rsidRPr="00EA76C3">
        <w:rPr>
          <w:rFonts w:ascii="Arial" w:hAnsi="Arial" w:cs="Arial"/>
        </w:rPr>
        <w:t>[Type d'écrit :</w:t>
      </w:r>
      <w:r w:rsidR="00110323" w:rsidRPr="00EA76C3">
        <w:rPr>
          <w:rFonts w:ascii="Arial" w:hAnsi="Arial" w:cs="Arial"/>
        </w:rPr>
        <w:t>] Mémoire de fin d'études ou rapport de stage</w:t>
      </w:r>
    </w:p>
    <w:p w14:paraId="22F9F5D1" w14:textId="77777777" w:rsidR="00AE01B7" w:rsidRPr="00EA76C3" w:rsidRDefault="00110323" w:rsidP="00AE01B7">
      <w:pPr>
        <w:pStyle w:val="105Mmoireprsentpar"/>
        <w:rPr>
          <w:rFonts w:ascii="Arial" w:hAnsi="Arial" w:cs="Arial"/>
        </w:rPr>
      </w:pPr>
      <w:r w:rsidRPr="00EA76C3">
        <w:rPr>
          <w:rFonts w:ascii="Arial" w:hAnsi="Arial" w:cs="Arial"/>
        </w:rPr>
        <w:t>présenté pour l'obtention du [Diplôme]</w:t>
      </w:r>
      <w:r w:rsidRPr="00EA76C3">
        <w:rPr>
          <w:rFonts w:ascii="Arial" w:hAnsi="Arial" w:cs="Arial"/>
        </w:rPr>
        <w:br/>
      </w:r>
      <w:r w:rsidR="00AE01B7" w:rsidRPr="00EA76C3">
        <w:rPr>
          <w:rFonts w:ascii="Arial" w:hAnsi="Arial" w:cs="Arial"/>
        </w:rPr>
        <w:t>Spécialité/Mention: [à compléter]</w:t>
      </w:r>
      <w:r w:rsidR="00AE01B7" w:rsidRPr="00EA76C3">
        <w:rPr>
          <w:rFonts w:ascii="Arial" w:hAnsi="Arial" w:cs="Arial"/>
        </w:rPr>
        <w:br/>
        <w:t>Option/Parcours : [à compléter]</w:t>
      </w:r>
    </w:p>
    <w:p w14:paraId="6A581336" w14:textId="77777777" w:rsidR="00110323" w:rsidRPr="00EA76C3" w:rsidRDefault="00110323">
      <w:pPr>
        <w:pStyle w:val="102TitreMmoire"/>
        <w:rPr>
          <w:rFonts w:ascii="Arial" w:hAnsi="Arial" w:cs="Arial"/>
        </w:rPr>
      </w:pPr>
      <w:r w:rsidRPr="00EA76C3">
        <w:rPr>
          <w:rFonts w:ascii="Arial" w:hAnsi="Arial" w:cs="Arial"/>
        </w:rPr>
        <w:t>[Titre du rapport]</w:t>
      </w:r>
    </w:p>
    <w:p w14:paraId="4FE5F8F9" w14:textId="77777777" w:rsidR="00110323" w:rsidRPr="00EA76C3" w:rsidRDefault="00110323">
      <w:pPr>
        <w:pStyle w:val="Corpsdetexte"/>
        <w:jc w:val="center"/>
        <w:rPr>
          <w:rFonts w:ascii="Arial" w:hAnsi="Arial" w:cs="Arial"/>
        </w:rPr>
      </w:pPr>
      <w:r w:rsidRPr="00EA76C3">
        <w:rPr>
          <w:rFonts w:ascii="Arial" w:hAnsi="Arial" w:cs="Arial"/>
          <w:b/>
          <w:bCs/>
          <w:color w:val="C0C0C0"/>
          <w:sz w:val="36"/>
          <w:szCs w:val="36"/>
        </w:rPr>
        <w:t>[</w:t>
      </w:r>
      <w:proofErr w:type="gramStart"/>
      <w:r w:rsidRPr="00EA76C3">
        <w:rPr>
          <w:rFonts w:ascii="Arial" w:hAnsi="Arial" w:cs="Arial"/>
          <w:b/>
          <w:bCs/>
          <w:color w:val="C0C0C0"/>
          <w:sz w:val="36"/>
          <w:szCs w:val="36"/>
        </w:rPr>
        <w:t>image</w:t>
      </w:r>
      <w:proofErr w:type="gramEnd"/>
      <w:r w:rsidRPr="00EA76C3">
        <w:rPr>
          <w:rFonts w:ascii="Arial" w:hAnsi="Arial" w:cs="Arial"/>
          <w:b/>
          <w:bCs/>
          <w:color w:val="C0C0C0"/>
          <w:sz w:val="36"/>
          <w:szCs w:val="36"/>
        </w:rPr>
        <w:t>]</w:t>
      </w:r>
      <w:r w:rsidRPr="00EA76C3">
        <w:rPr>
          <w:rFonts w:ascii="Arial" w:hAnsi="Arial" w:cs="Arial"/>
        </w:rPr>
        <w:t xml:space="preserve"> </w:t>
      </w:r>
    </w:p>
    <w:p w14:paraId="448D5A0C" w14:textId="77777777" w:rsidR="00110323" w:rsidRPr="00EA76C3" w:rsidRDefault="00110323">
      <w:pPr>
        <w:pStyle w:val="Corpsdetexte"/>
        <w:rPr>
          <w:rFonts w:ascii="Arial" w:hAnsi="Arial" w:cs="Arial"/>
        </w:rPr>
      </w:pPr>
    </w:p>
    <w:p w14:paraId="7DC46648" w14:textId="77777777" w:rsidR="00110323" w:rsidRPr="00EA76C3" w:rsidRDefault="00110323">
      <w:pPr>
        <w:pStyle w:val="Corpsdetexte"/>
        <w:rPr>
          <w:rFonts w:ascii="Arial" w:hAnsi="Arial" w:cs="Arial"/>
        </w:rPr>
      </w:pPr>
    </w:p>
    <w:p w14:paraId="7294D5E2" w14:textId="77777777" w:rsidR="00110323" w:rsidRPr="00EA76C3" w:rsidRDefault="00110323">
      <w:pPr>
        <w:pStyle w:val="Corpsdetexte"/>
        <w:rPr>
          <w:rFonts w:ascii="Arial" w:hAnsi="Arial" w:cs="Arial"/>
        </w:rPr>
      </w:pPr>
    </w:p>
    <w:p w14:paraId="52DE3783" w14:textId="77777777" w:rsidR="00110323" w:rsidRPr="00EA76C3" w:rsidRDefault="00110323">
      <w:pPr>
        <w:pStyle w:val="Corpsdetexte"/>
        <w:rPr>
          <w:rFonts w:ascii="Arial" w:hAnsi="Arial" w:cs="Arial"/>
        </w:rPr>
      </w:pPr>
    </w:p>
    <w:p w14:paraId="32047289" w14:textId="77777777" w:rsidR="00110323" w:rsidRPr="00EA76C3" w:rsidRDefault="00110323">
      <w:pPr>
        <w:pStyle w:val="Corpsdetexte"/>
        <w:rPr>
          <w:rFonts w:ascii="Arial" w:hAnsi="Arial" w:cs="Arial"/>
        </w:rPr>
      </w:pPr>
    </w:p>
    <w:p w14:paraId="6FAAB25B" w14:textId="77777777" w:rsidR="00110323" w:rsidRPr="00EA76C3" w:rsidRDefault="00110323">
      <w:pPr>
        <w:pStyle w:val="Corpsdetexte"/>
        <w:rPr>
          <w:rFonts w:ascii="Arial" w:hAnsi="Arial" w:cs="Arial"/>
        </w:rPr>
      </w:pPr>
    </w:p>
    <w:p w14:paraId="02893CEE" w14:textId="77777777" w:rsidR="00110323" w:rsidRPr="00EA76C3" w:rsidRDefault="00110323">
      <w:pPr>
        <w:pStyle w:val="Corpsdetexte"/>
        <w:rPr>
          <w:rFonts w:ascii="Arial" w:hAnsi="Arial" w:cs="Arial"/>
        </w:rPr>
      </w:pPr>
    </w:p>
    <w:p w14:paraId="65F33147" w14:textId="77777777" w:rsidR="00D132B4" w:rsidRPr="00EA76C3" w:rsidRDefault="00D132B4" w:rsidP="00D132B4">
      <w:pPr>
        <w:pStyle w:val="NormalWeb"/>
        <w:rPr>
          <w:rFonts w:ascii="Arial" w:hAnsi="Arial" w:cs="Arial"/>
        </w:rPr>
      </w:pPr>
      <w:r w:rsidRPr="00EA76C3">
        <w:rPr>
          <w:rFonts w:ascii="Arial" w:hAnsi="Arial" w:cs="Arial"/>
          <w:b/>
          <w:bCs/>
          <w:color w:val="000000"/>
          <w:sz w:val="36"/>
          <w:szCs w:val="36"/>
        </w:rPr>
        <w:t xml:space="preserve">Confidentiel </w:t>
      </w:r>
      <w:r w:rsidRPr="00EA76C3">
        <w:rPr>
          <w:rFonts w:ascii="Arial" w:hAnsi="Arial" w:cs="Arial"/>
        </w:rPr>
        <w:t>[le cas échéant] jusqu'au [date de levée de confidentialité]</w:t>
      </w:r>
    </w:p>
    <w:p w14:paraId="3DB66130" w14:textId="77777777" w:rsidR="00110323" w:rsidRPr="00EA76C3" w:rsidRDefault="00110323">
      <w:pPr>
        <w:pStyle w:val="Corpsdetexte"/>
        <w:rPr>
          <w:rFonts w:ascii="Arial" w:hAnsi="Arial" w:cs="Arial"/>
        </w:rPr>
      </w:pPr>
    </w:p>
    <w:p w14:paraId="18BB4A9A" w14:textId="77777777" w:rsidR="00110323" w:rsidRPr="00EA76C3" w:rsidRDefault="00110323">
      <w:pPr>
        <w:pStyle w:val="Corpsdetexte"/>
        <w:rPr>
          <w:rFonts w:ascii="Arial" w:hAnsi="Arial" w:cs="Arial"/>
        </w:rPr>
      </w:pPr>
    </w:p>
    <w:p w14:paraId="6429B974" w14:textId="77777777" w:rsidR="00110323" w:rsidRPr="00EA76C3" w:rsidRDefault="00110323">
      <w:pPr>
        <w:pStyle w:val="105Mmoireprsentpar"/>
        <w:rPr>
          <w:rFonts w:ascii="Arial" w:hAnsi="Arial" w:cs="Arial"/>
        </w:rPr>
      </w:pPr>
      <w:proofErr w:type="gramStart"/>
      <w:r w:rsidRPr="00EA76C3">
        <w:rPr>
          <w:rFonts w:ascii="Arial" w:hAnsi="Arial" w:cs="Arial"/>
        </w:rPr>
        <w:t>par</w:t>
      </w:r>
      <w:proofErr w:type="gramEnd"/>
      <w:r w:rsidRPr="00EA76C3">
        <w:rPr>
          <w:rFonts w:ascii="Arial" w:hAnsi="Arial" w:cs="Arial"/>
        </w:rPr>
        <w:t xml:space="preserve"> [Prénom NOM] </w:t>
      </w:r>
    </w:p>
    <w:p w14:paraId="2FBC8A3B" w14:textId="77777777" w:rsidR="00110323" w:rsidRPr="00EA76C3" w:rsidRDefault="00110323">
      <w:pPr>
        <w:pStyle w:val="105Mmoireprsentpar"/>
        <w:rPr>
          <w:rFonts w:ascii="Arial" w:hAnsi="Arial" w:cs="Arial"/>
        </w:rPr>
        <w:sectPr w:rsidR="00110323" w:rsidRPr="00EA76C3">
          <w:footnotePr>
            <w:pos w:val="beneathText"/>
          </w:footnotePr>
          <w:type w:val="continuous"/>
          <w:pgSz w:w="11906" w:h="16838"/>
          <w:pgMar w:top="1134" w:right="1134" w:bottom="1134" w:left="1134" w:header="720" w:footer="720" w:gutter="0"/>
          <w:cols w:space="720"/>
        </w:sectPr>
      </w:pPr>
      <w:r w:rsidRPr="00EA76C3">
        <w:rPr>
          <w:rFonts w:ascii="Arial" w:hAnsi="Arial" w:cs="Arial"/>
        </w:rPr>
        <w:t>Année de soutenance : [AAAA]</w:t>
      </w:r>
    </w:p>
    <w:p w14:paraId="6F0FD345" w14:textId="77777777" w:rsidR="00110323" w:rsidRPr="00EA76C3" w:rsidRDefault="00110323">
      <w:pPr>
        <w:pStyle w:val="109Matredestage1"/>
        <w:rPr>
          <w:rFonts w:ascii="Arial" w:hAnsi="Arial" w:cs="Arial"/>
        </w:rPr>
      </w:pPr>
      <w:r w:rsidRPr="00EA76C3">
        <w:rPr>
          <w:rFonts w:ascii="Arial" w:hAnsi="Arial" w:cs="Arial"/>
        </w:rPr>
        <w:t xml:space="preserve">Mémoire préparé sous la direction de : [responsable scientifique, tuteur </w:t>
      </w:r>
      <w:proofErr w:type="spellStart"/>
      <w:r w:rsidRPr="00EA76C3">
        <w:rPr>
          <w:rFonts w:ascii="Arial" w:hAnsi="Arial" w:cs="Arial"/>
        </w:rPr>
        <w:t>SupAgro</w:t>
      </w:r>
      <w:proofErr w:type="spellEnd"/>
      <w:r w:rsidRPr="00EA76C3">
        <w:rPr>
          <w:rFonts w:ascii="Arial" w:hAnsi="Arial" w:cs="Arial"/>
        </w:rPr>
        <w:t>]</w:t>
      </w:r>
    </w:p>
    <w:p w14:paraId="4D28F61A" w14:textId="77777777" w:rsidR="00110323" w:rsidRPr="00EA76C3" w:rsidRDefault="00110323">
      <w:pPr>
        <w:pStyle w:val="109Matredestage1"/>
        <w:rPr>
          <w:rFonts w:ascii="Arial" w:hAnsi="Arial" w:cs="Arial"/>
        </w:rPr>
      </w:pPr>
      <w:r w:rsidRPr="00EA76C3">
        <w:rPr>
          <w:rFonts w:ascii="Arial" w:hAnsi="Arial" w:cs="Arial"/>
        </w:rPr>
        <w:t>Présenté le : [JJ/MM/AAAA]</w:t>
      </w:r>
    </w:p>
    <w:p w14:paraId="37761CFC" w14:textId="77777777" w:rsidR="00110323" w:rsidRPr="00EA76C3" w:rsidRDefault="00110323">
      <w:pPr>
        <w:pStyle w:val="109Matredestage1"/>
        <w:rPr>
          <w:rFonts w:ascii="Arial" w:hAnsi="Arial" w:cs="Arial"/>
        </w:rPr>
      </w:pPr>
      <w:proofErr w:type="gramStart"/>
      <w:r w:rsidRPr="00EA76C3">
        <w:rPr>
          <w:rFonts w:ascii="Arial" w:hAnsi="Arial" w:cs="Arial"/>
        </w:rPr>
        <w:t>devant</w:t>
      </w:r>
      <w:proofErr w:type="gramEnd"/>
      <w:r w:rsidRPr="00EA76C3">
        <w:rPr>
          <w:rFonts w:ascii="Arial" w:hAnsi="Arial" w:cs="Arial"/>
        </w:rPr>
        <w:t xml:space="preserve"> le jury :</w:t>
      </w:r>
    </w:p>
    <w:p w14:paraId="4942CBB5" w14:textId="77777777" w:rsidR="00110323" w:rsidRPr="00EA76C3" w:rsidRDefault="00110323">
      <w:pPr>
        <w:pStyle w:val="109Matredestage1"/>
        <w:rPr>
          <w:rFonts w:ascii="Arial" w:hAnsi="Arial" w:cs="Arial"/>
        </w:rPr>
      </w:pPr>
      <w:r w:rsidRPr="00EA76C3">
        <w:rPr>
          <w:rFonts w:ascii="Arial" w:hAnsi="Arial" w:cs="Arial"/>
        </w:rPr>
        <w:t>[Prénom NOM]</w:t>
      </w:r>
    </w:p>
    <w:p w14:paraId="228DC8A1" w14:textId="77777777" w:rsidR="00110323" w:rsidRPr="00EA76C3" w:rsidRDefault="00110323">
      <w:pPr>
        <w:pStyle w:val="109Matredestage1"/>
        <w:rPr>
          <w:rFonts w:ascii="Arial" w:hAnsi="Arial" w:cs="Arial"/>
        </w:rPr>
      </w:pPr>
      <w:r w:rsidRPr="00EA76C3">
        <w:rPr>
          <w:rFonts w:ascii="Arial" w:hAnsi="Arial" w:cs="Arial"/>
        </w:rPr>
        <w:t>[Prénom NOM]</w:t>
      </w:r>
    </w:p>
    <w:p w14:paraId="34569537" w14:textId="77777777" w:rsidR="00110323" w:rsidRPr="00EA76C3" w:rsidRDefault="00110323">
      <w:pPr>
        <w:pStyle w:val="109Matredestage1"/>
        <w:rPr>
          <w:rFonts w:ascii="Arial" w:hAnsi="Arial" w:cs="Arial"/>
        </w:rPr>
      </w:pPr>
      <w:r w:rsidRPr="00EA76C3">
        <w:rPr>
          <w:rFonts w:ascii="Arial" w:hAnsi="Arial" w:cs="Arial"/>
        </w:rPr>
        <w:t>[Prénom NOM]</w:t>
      </w:r>
    </w:p>
    <w:p w14:paraId="78A738D1" w14:textId="77777777" w:rsidR="00110323" w:rsidRPr="00EA76C3" w:rsidRDefault="00110323">
      <w:pPr>
        <w:rPr>
          <w:rFonts w:ascii="Arial" w:hAnsi="Arial" w:cs="Arial"/>
        </w:rPr>
      </w:pPr>
      <w:r w:rsidRPr="00EA76C3">
        <w:rPr>
          <w:rFonts w:ascii="Arial" w:hAnsi="Arial" w:cs="Arial"/>
        </w:rPr>
        <w:br w:type="column"/>
      </w:r>
      <w:r w:rsidRPr="00EA76C3">
        <w:rPr>
          <w:rFonts w:ascii="Arial" w:hAnsi="Arial" w:cs="Arial"/>
        </w:rPr>
        <w:lastRenderedPageBreak/>
        <w:t>Organisme d'accueil</w:t>
      </w:r>
      <w:r w:rsidR="00CD33D7" w:rsidRPr="00EA76C3">
        <w:rPr>
          <w:rFonts w:ascii="Arial" w:hAnsi="Arial" w:cs="Arial"/>
        </w:rPr>
        <w:t xml:space="preserve"> : [Institution et Laboratoire]</w:t>
      </w:r>
    </w:p>
    <w:p w14:paraId="423BA1F6" w14:textId="77777777" w:rsidR="00CD33D7" w:rsidRPr="00EA76C3" w:rsidRDefault="00CD33D7">
      <w:pPr>
        <w:pStyle w:val="109Matredestage1"/>
        <w:rPr>
          <w:rFonts w:ascii="Arial" w:hAnsi="Arial" w:cs="Arial"/>
        </w:rPr>
      </w:pPr>
    </w:p>
    <w:p w14:paraId="04C133E9" w14:textId="77777777" w:rsidR="00110323" w:rsidRPr="00EA76C3" w:rsidRDefault="00110323">
      <w:pPr>
        <w:pStyle w:val="109Matredestage1"/>
        <w:rPr>
          <w:rFonts w:ascii="Arial" w:hAnsi="Arial" w:cs="Arial"/>
        </w:rPr>
      </w:pPr>
    </w:p>
    <w:p w14:paraId="02F12772" w14:textId="77777777" w:rsidR="00110323" w:rsidRPr="00EA76C3" w:rsidRDefault="00110323">
      <w:pPr>
        <w:pStyle w:val="109Matredestage1"/>
        <w:rPr>
          <w:rFonts w:ascii="Arial" w:hAnsi="Arial" w:cs="Arial"/>
        </w:rPr>
        <w:sectPr w:rsidR="00110323" w:rsidRPr="00EA76C3">
          <w:footnotePr>
            <w:pos w:val="beneathText"/>
          </w:footnotePr>
          <w:type w:val="continuous"/>
          <w:pgSz w:w="11906" w:h="16838"/>
          <w:pgMar w:top="1134" w:right="1134" w:bottom="1134" w:left="1134" w:header="720" w:footer="720" w:gutter="0"/>
          <w:cols w:num="2" w:space="850"/>
        </w:sectPr>
      </w:pPr>
      <w:r w:rsidRPr="00EA76C3">
        <w:rPr>
          <w:rFonts w:ascii="Arial" w:hAnsi="Arial" w:cs="Arial"/>
        </w:rPr>
        <w:t>Maître de stage : [Prénom NOM]</w:t>
      </w:r>
    </w:p>
    <w:p w14:paraId="788303EC" w14:textId="77777777" w:rsidR="00110323" w:rsidRPr="00EA76C3" w:rsidRDefault="00110323">
      <w:pPr>
        <w:pStyle w:val="----Corpsdetexte----"/>
        <w:rPr>
          <w:rFonts w:ascii="Arial" w:hAnsi="Arial" w:cs="Arial"/>
        </w:rPr>
        <w:sectPr w:rsidR="00110323" w:rsidRPr="00EA76C3">
          <w:footnotePr>
            <w:pos w:val="beneathText"/>
          </w:footnotePr>
          <w:type w:val="continuous"/>
          <w:pgSz w:w="11906" w:h="16838"/>
          <w:pgMar w:top="1134" w:right="1134" w:bottom="1134" w:left="1134" w:header="720" w:footer="720" w:gutter="0"/>
          <w:cols w:space="720"/>
        </w:sectPr>
      </w:pPr>
    </w:p>
    <w:p w14:paraId="553A67D3" w14:textId="77777777" w:rsidR="00110323" w:rsidRPr="00EA76C3" w:rsidRDefault="00110323">
      <w:pPr>
        <w:pStyle w:val="203Titreliminaire"/>
        <w:rPr>
          <w:rFonts w:cs="Arial"/>
        </w:rPr>
      </w:pPr>
      <w:r w:rsidRPr="00EA76C3">
        <w:rPr>
          <w:rFonts w:cs="Arial"/>
        </w:rPr>
        <w:lastRenderedPageBreak/>
        <w:t>Résumé</w:t>
      </w:r>
    </w:p>
    <w:p w14:paraId="3CADFA92" w14:textId="77777777" w:rsidR="00110323" w:rsidRPr="00EA76C3" w:rsidRDefault="00110323">
      <w:pPr>
        <w:pStyle w:val="601Rsumtexte"/>
        <w:rPr>
          <w:rFonts w:ascii="Arial" w:hAnsi="Arial" w:cs="Arial"/>
        </w:rPr>
      </w:pPr>
      <w:r w:rsidRPr="00EA76C3">
        <w:rPr>
          <w:rFonts w:ascii="Arial" w:hAnsi="Arial" w:cs="Arial"/>
        </w:rPr>
        <w:t>[Texte du résumé en français]</w:t>
      </w:r>
    </w:p>
    <w:p w14:paraId="7972829C" w14:textId="77777777" w:rsidR="00110323" w:rsidRPr="00EA76C3" w:rsidRDefault="00110323">
      <w:pPr>
        <w:pStyle w:val="601Rsumtexte"/>
        <w:rPr>
          <w:rFonts w:ascii="Arial" w:hAnsi="Arial" w:cs="Arial"/>
        </w:rPr>
      </w:pPr>
    </w:p>
    <w:p w14:paraId="39099721" w14:textId="77777777" w:rsidR="00110323" w:rsidRPr="00EA76C3" w:rsidRDefault="00110323">
      <w:pPr>
        <w:pStyle w:val="602Motscltitre"/>
        <w:rPr>
          <w:rFonts w:cs="Arial"/>
        </w:rPr>
      </w:pPr>
      <w:r w:rsidRPr="00EA76C3">
        <w:rPr>
          <w:rFonts w:cs="Arial"/>
        </w:rPr>
        <w:t xml:space="preserve">Mots clés </w:t>
      </w:r>
    </w:p>
    <w:p w14:paraId="3FF79B97" w14:textId="77777777" w:rsidR="00110323" w:rsidRPr="00EA76C3" w:rsidRDefault="00110323">
      <w:pPr>
        <w:pStyle w:val="603Motscltexte"/>
        <w:rPr>
          <w:rFonts w:ascii="Arial" w:hAnsi="Arial" w:cs="Arial"/>
        </w:rPr>
      </w:pPr>
      <w:r w:rsidRPr="00EA76C3">
        <w:rPr>
          <w:rFonts w:ascii="Arial" w:hAnsi="Arial" w:cs="Arial"/>
        </w:rPr>
        <w:t>[</w:t>
      </w:r>
      <w:proofErr w:type="gramStart"/>
      <w:r w:rsidRPr="00EA76C3">
        <w:rPr>
          <w:rFonts w:ascii="Arial" w:hAnsi="Arial" w:cs="Arial"/>
        </w:rPr>
        <w:t>liste</w:t>
      </w:r>
      <w:proofErr w:type="gramEnd"/>
      <w:r w:rsidRPr="00EA76C3">
        <w:rPr>
          <w:rFonts w:ascii="Arial" w:hAnsi="Arial" w:cs="Arial"/>
        </w:rPr>
        <w:t xml:space="preserve"> des mots clés en français]</w:t>
      </w:r>
    </w:p>
    <w:p w14:paraId="1918B817" w14:textId="77777777" w:rsidR="00AE01B7" w:rsidRPr="00537135" w:rsidRDefault="00AE01B7" w:rsidP="00AE01B7">
      <w:pPr>
        <w:pStyle w:val="Corpsdetexte"/>
        <w:rPr>
          <w:rFonts w:ascii="Arial" w:hAnsi="Arial" w:cs="Arial"/>
          <w:szCs w:val="22"/>
        </w:rPr>
      </w:pPr>
      <w:r w:rsidRPr="00537135">
        <w:rPr>
          <w:rFonts w:ascii="Arial" w:hAnsi="Arial" w:cs="Arial"/>
          <w:szCs w:val="22"/>
        </w:rPr>
        <w:t xml:space="preserve">Pour citer </w:t>
      </w:r>
      <w:r w:rsidR="001D4795" w:rsidRPr="00537135">
        <w:rPr>
          <w:rFonts w:ascii="Arial" w:hAnsi="Arial" w:cs="Arial"/>
          <w:szCs w:val="22"/>
        </w:rPr>
        <w:t>ce document</w:t>
      </w:r>
      <w:r w:rsidRPr="00537135">
        <w:rPr>
          <w:rFonts w:ascii="Arial" w:hAnsi="Arial" w:cs="Arial"/>
          <w:szCs w:val="22"/>
        </w:rPr>
        <w:t xml:space="preserve"> : [Nom, Prénom, année de soutenance (AAAA). Titre du rapport ou du mémoire. Type de document, diplôme, spécialité, option, </w:t>
      </w:r>
      <w:r w:rsidR="003712FF">
        <w:rPr>
          <w:rFonts w:ascii="Arial" w:hAnsi="Arial" w:cs="Arial"/>
          <w:szCs w:val="22"/>
        </w:rPr>
        <w:t xml:space="preserve">L’Institut Agro </w:t>
      </w:r>
      <w:r w:rsidRPr="00537135">
        <w:rPr>
          <w:rFonts w:ascii="Arial" w:hAnsi="Arial" w:cs="Arial"/>
          <w:szCs w:val="22"/>
        </w:rPr>
        <w:t>Montpellier. Nombre de pages.]</w:t>
      </w:r>
    </w:p>
    <w:p w14:paraId="645B01BA" w14:textId="77777777" w:rsidR="00AE01B7" w:rsidRPr="00537135" w:rsidRDefault="00021B66">
      <w:pPr>
        <w:pStyle w:val="603Motscltexte"/>
        <w:rPr>
          <w:rFonts w:ascii="Arial" w:hAnsi="Arial" w:cs="Arial"/>
          <w:sz w:val="22"/>
          <w:szCs w:val="22"/>
        </w:rPr>
      </w:pPr>
      <w:r w:rsidRPr="00537135">
        <w:rPr>
          <w:rFonts w:ascii="Arial" w:hAnsi="Arial" w:cs="Arial"/>
          <w:sz w:val="22"/>
          <w:szCs w:val="22"/>
        </w:rPr>
        <w:t xml:space="preserve">[Exemple : Schmidt, </w:t>
      </w:r>
      <w:r w:rsidR="003712FF">
        <w:rPr>
          <w:rFonts w:ascii="Arial" w:hAnsi="Arial" w:cs="Arial"/>
          <w:sz w:val="22"/>
          <w:szCs w:val="22"/>
        </w:rPr>
        <w:t>Laura</w:t>
      </w:r>
      <w:r w:rsidR="00EA76C3">
        <w:rPr>
          <w:rFonts w:ascii="Arial" w:hAnsi="Arial" w:cs="Arial"/>
          <w:sz w:val="22"/>
          <w:szCs w:val="22"/>
        </w:rPr>
        <w:t>, 20</w:t>
      </w:r>
      <w:r w:rsidR="003712FF">
        <w:rPr>
          <w:rFonts w:ascii="Arial" w:hAnsi="Arial" w:cs="Arial"/>
          <w:sz w:val="22"/>
          <w:szCs w:val="22"/>
        </w:rPr>
        <w:t>22</w:t>
      </w:r>
      <w:r w:rsidRPr="00537135">
        <w:rPr>
          <w:rFonts w:ascii="Arial" w:hAnsi="Arial" w:cs="Arial"/>
          <w:sz w:val="22"/>
          <w:szCs w:val="22"/>
        </w:rPr>
        <w:t xml:space="preserve">. Titre du mémoire. Mémoire d’Ingénieur </w:t>
      </w:r>
      <w:r w:rsidR="009E35F0" w:rsidRPr="00537135">
        <w:rPr>
          <w:rFonts w:ascii="Arial" w:hAnsi="Arial" w:cs="Arial"/>
          <w:sz w:val="22"/>
          <w:szCs w:val="22"/>
        </w:rPr>
        <w:t>A</w:t>
      </w:r>
      <w:r w:rsidRPr="00537135">
        <w:rPr>
          <w:rFonts w:ascii="Arial" w:hAnsi="Arial" w:cs="Arial"/>
          <w:sz w:val="22"/>
          <w:szCs w:val="22"/>
        </w:rPr>
        <w:t xml:space="preserve">gronome, option Systèmes d’élevage, </w:t>
      </w:r>
      <w:r w:rsidR="003712FF">
        <w:rPr>
          <w:rFonts w:ascii="Arial" w:hAnsi="Arial" w:cs="Arial"/>
          <w:sz w:val="22"/>
          <w:szCs w:val="22"/>
        </w:rPr>
        <w:t xml:space="preserve">L’Institut Agro </w:t>
      </w:r>
      <w:r w:rsidRPr="00537135">
        <w:rPr>
          <w:rFonts w:ascii="Arial" w:hAnsi="Arial" w:cs="Arial"/>
          <w:sz w:val="22"/>
          <w:szCs w:val="22"/>
        </w:rPr>
        <w:t>Montpellier, 57 p.]</w:t>
      </w:r>
    </w:p>
    <w:p w14:paraId="125E1F54" w14:textId="77777777" w:rsidR="00110323" w:rsidRDefault="00110323">
      <w:pPr>
        <w:pStyle w:val="603Motscltexte"/>
      </w:pPr>
    </w:p>
    <w:p w14:paraId="3FE49C6D" w14:textId="77777777" w:rsidR="00110323" w:rsidRDefault="00110323">
      <w:pPr>
        <w:pStyle w:val="603Motscltexte"/>
      </w:pPr>
    </w:p>
    <w:p w14:paraId="4051E34E" w14:textId="77777777" w:rsidR="00110323" w:rsidRDefault="00110323">
      <w:pPr>
        <w:sectPr w:rsidR="00110323">
          <w:footerReference w:type="default" r:id="rId9"/>
          <w:footnotePr>
            <w:pos w:val="beneathText"/>
          </w:footnotePr>
          <w:pgSz w:w="11906" w:h="16838"/>
          <w:pgMar w:top="1417" w:right="1417" w:bottom="1983" w:left="1417" w:header="720" w:footer="1417" w:gutter="0"/>
          <w:cols w:space="720"/>
        </w:sectPr>
      </w:pPr>
    </w:p>
    <w:p w14:paraId="2089FBC8" w14:textId="77777777" w:rsidR="00110323" w:rsidRDefault="00110323">
      <w:pPr>
        <w:pStyle w:val="203Titreliminaire"/>
      </w:pPr>
      <w:r>
        <w:lastRenderedPageBreak/>
        <w:t>Abstract</w:t>
      </w:r>
    </w:p>
    <w:p w14:paraId="688CF654" w14:textId="77777777" w:rsidR="00B065CB" w:rsidRDefault="00B065CB" w:rsidP="00723ACE">
      <w:pPr>
        <w:pStyle w:val="601Rsumtexte"/>
        <w:ind w:left="0"/>
      </w:pPr>
      <w:proofErr w:type="spellStart"/>
      <w:r w:rsidRPr="00B065CB">
        <w:rPr>
          <w:rFonts w:ascii="Arial" w:hAnsi="Arial"/>
          <w:b/>
          <w:sz w:val="24"/>
        </w:rPr>
        <w:t>Title</w:t>
      </w:r>
      <w:proofErr w:type="spellEnd"/>
      <w:r w:rsidRPr="00B065CB">
        <w:rPr>
          <w:rFonts w:ascii="Arial" w:hAnsi="Arial"/>
          <w:b/>
          <w:sz w:val="24"/>
        </w:rPr>
        <w:t xml:space="preserve"> : </w:t>
      </w:r>
      <w:r w:rsidRPr="00EA76C3">
        <w:rPr>
          <w:rFonts w:ascii="Arial" w:hAnsi="Arial" w:cs="Arial"/>
        </w:rPr>
        <w:t xml:space="preserve">[Titre du </w:t>
      </w:r>
      <w:r w:rsidR="001C2D81" w:rsidRPr="00EA76C3">
        <w:rPr>
          <w:rFonts w:ascii="Arial" w:hAnsi="Arial" w:cs="Arial"/>
        </w:rPr>
        <w:t>mémoire en anglais</w:t>
      </w:r>
      <w:r w:rsidR="00A54FF8" w:rsidRPr="00EA76C3">
        <w:rPr>
          <w:rFonts w:ascii="Arial" w:hAnsi="Arial" w:cs="Arial"/>
        </w:rPr>
        <w:t>,</w:t>
      </w:r>
      <w:r w:rsidR="001C2D81" w:rsidRPr="00EA76C3">
        <w:rPr>
          <w:rFonts w:ascii="Arial" w:hAnsi="Arial" w:cs="Arial"/>
        </w:rPr>
        <w:t xml:space="preserve"> obligatoire pour les mémoires d’ingénieur et de master]</w:t>
      </w:r>
    </w:p>
    <w:p w14:paraId="02D2EA15" w14:textId="77777777" w:rsidR="00B065CB" w:rsidRPr="00B065CB" w:rsidRDefault="00B065CB" w:rsidP="00B065CB">
      <w:pPr>
        <w:pStyle w:val="601Rsumtexte"/>
        <w:ind w:left="0"/>
        <w:rPr>
          <w:rFonts w:ascii="Arial" w:hAnsi="Arial"/>
          <w:b/>
          <w:sz w:val="24"/>
        </w:rPr>
      </w:pPr>
    </w:p>
    <w:p w14:paraId="706ADAE1" w14:textId="77777777" w:rsidR="00110323" w:rsidRPr="00EA76C3" w:rsidRDefault="00110323">
      <w:pPr>
        <w:pStyle w:val="601Rsumtexte"/>
        <w:rPr>
          <w:rFonts w:ascii="Arial" w:hAnsi="Arial" w:cs="Arial"/>
        </w:rPr>
      </w:pPr>
      <w:r w:rsidRPr="00EA76C3">
        <w:rPr>
          <w:rFonts w:ascii="Arial" w:hAnsi="Arial" w:cs="Arial"/>
        </w:rPr>
        <w:t>[Texte du résumé en anglais ou autre langue]</w:t>
      </w:r>
    </w:p>
    <w:p w14:paraId="4E5BCCDF" w14:textId="77777777" w:rsidR="00110323" w:rsidRPr="00EA76C3" w:rsidRDefault="00110323">
      <w:pPr>
        <w:pStyle w:val="601Rsumtexte"/>
        <w:rPr>
          <w:rFonts w:ascii="Arial" w:hAnsi="Arial" w:cs="Arial"/>
        </w:rPr>
      </w:pPr>
    </w:p>
    <w:p w14:paraId="32CF5D68" w14:textId="77777777" w:rsidR="00110323" w:rsidRPr="00EA76C3" w:rsidRDefault="00110323">
      <w:pPr>
        <w:pStyle w:val="602Motscltitre"/>
        <w:rPr>
          <w:rFonts w:cs="Arial"/>
        </w:rPr>
      </w:pPr>
      <w:r w:rsidRPr="00EA76C3">
        <w:rPr>
          <w:rFonts w:cs="Arial"/>
        </w:rPr>
        <w:t xml:space="preserve">Key </w:t>
      </w:r>
      <w:proofErr w:type="spellStart"/>
      <w:r w:rsidRPr="00EA76C3">
        <w:rPr>
          <w:rFonts w:cs="Arial"/>
        </w:rPr>
        <w:t>words</w:t>
      </w:r>
      <w:proofErr w:type="spellEnd"/>
    </w:p>
    <w:p w14:paraId="583F22D1" w14:textId="77777777" w:rsidR="00110323" w:rsidRPr="00EA76C3" w:rsidRDefault="00110323">
      <w:pPr>
        <w:pStyle w:val="603Motscltexte"/>
        <w:rPr>
          <w:rFonts w:ascii="Arial" w:hAnsi="Arial" w:cs="Arial"/>
        </w:rPr>
      </w:pPr>
      <w:r w:rsidRPr="00EA76C3">
        <w:rPr>
          <w:rFonts w:ascii="Arial" w:hAnsi="Arial" w:cs="Arial"/>
        </w:rPr>
        <w:t>[</w:t>
      </w:r>
      <w:proofErr w:type="gramStart"/>
      <w:r w:rsidRPr="00EA76C3">
        <w:rPr>
          <w:rFonts w:ascii="Arial" w:hAnsi="Arial" w:cs="Arial"/>
        </w:rPr>
        <w:t>liste</w:t>
      </w:r>
      <w:proofErr w:type="gramEnd"/>
      <w:r w:rsidRPr="00EA76C3">
        <w:rPr>
          <w:rFonts w:ascii="Arial" w:hAnsi="Arial" w:cs="Arial"/>
        </w:rPr>
        <w:t xml:space="preserve"> des mots clés en anglais ou autre langue]</w:t>
      </w:r>
    </w:p>
    <w:p w14:paraId="09278312" w14:textId="77777777" w:rsidR="00110323" w:rsidRDefault="00110323">
      <w:pPr>
        <w:pStyle w:val="603Motscltexte"/>
      </w:pPr>
    </w:p>
    <w:p w14:paraId="4BDC0688" w14:textId="77777777" w:rsidR="00110323" w:rsidRDefault="00110323">
      <w:pPr>
        <w:pStyle w:val="603Motscltexte"/>
      </w:pPr>
    </w:p>
    <w:p w14:paraId="52F363B3" w14:textId="77777777" w:rsidR="00110323" w:rsidRDefault="00110323">
      <w:pPr>
        <w:pStyle w:val="603Motscltexte"/>
      </w:pPr>
    </w:p>
    <w:p w14:paraId="5E44B121" w14:textId="77777777" w:rsidR="00110323" w:rsidRDefault="00110323">
      <w:pPr>
        <w:pStyle w:val="603Motscltexte"/>
      </w:pPr>
    </w:p>
    <w:p w14:paraId="0C4C166F" w14:textId="77777777" w:rsidR="00110323" w:rsidRDefault="00110323">
      <w:pPr>
        <w:sectPr w:rsidR="00110323">
          <w:footerReference w:type="default" r:id="rId10"/>
          <w:footnotePr>
            <w:pos w:val="beneathText"/>
          </w:footnotePr>
          <w:pgSz w:w="11906" w:h="16838"/>
          <w:pgMar w:top="1417" w:right="1417" w:bottom="1983" w:left="1417" w:header="720" w:footer="1417" w:gutter="0"/>
          <w:cols w:space="720"/>
        </w:sectPr>
      </w:pPr>
    </w:p>
    <w:p w14:paraId="5E0552D3" w14:textId="77777777" w:rsidR="00110323" w:rsidRDefault="00110323">
      <w:pPr>
        <w:pStyle w:val="203Titreliminaire"/>
      </w:pPr>
      <w:r>
        <w:lastRenderedPageBreak/>
        <w:t>Remerciements</w:t>
      </w:r>
    </w:p>
    <w:p w14:paraId="0D4752D4" w14:textId="6B3B4727" w:rsidR="00110323" w:rsidRDefault="002522D2">
      <w:pPr>
        <w:pStyle w:val="----Corpsdetexte----"/>
      </w:pPr>
      <w:r>
        <w:t xml:space="preserve">Je voudrais en premier lieu remercier mes encadrants Jacques David et Martin </w:t>
      </w:r>
      <w:proofErr w:type="spellStart"/>
      <w:r>
        <w:t>Ecarnot</w:t>
      </w:r>
      <w:proofErr w:type="spellEnd"/>
      <w:r>
        <w:t xml:space="preserve"> qui ont fait de ce stage une aventure intellectuelle stimulante pleine de questionnements. Je remercie particulièrement Jacques pour m’avoir préparé au </w:t>
      </w:r>
      <w:r w:rsidR="007869E4">
        <w:t>concours de l’école doctorale, j</w:t>
      </w:r>
      <w:r>
        <w:t>e n’aurais sûrement pas eu ma place sans ses conseils avisés. Je le remercie également pour avoir été flexible et compréhensif dans une période assez éprouvante sur le plan personnel.</w:t>
      </w:r>
    </w:p>
    <w:p w14:paraId="2DD742DB" w14:textId="51A43E29" w:rsidR="002522D2" w:rsidRDefault="002522D2">
      <w:pPr>
        <w:pStyle w:val="----Corpsdetexte----"/>
      </w:pPr>
      <w:r>
        <w:t xml:space="preserve">Je remercie </w:t>
      </w:r>
      <w:r w:rsidR="00DD4FE2">
        <w:t>chaudement</w:t>
      </w:r>
      <w:r>
        <w:t xml:space="preserve"> ma famille et mes amis qui m’ont soutenu durant cette tranche de vie pétrie de stress et d’incertitudes (concours, orientation, rendez-vous médicaux, maladie, douleurs…). </w:t>
      </w:r>
      <w:r w:rsidR="00C029D3">
        <w:t>Merci d’avoir été présents lorsque, me trouvant dans un piteux état, tant mentalement que physiquement, je remportais au logis un œil triste et mouillé. J’y ai laissé quelques plumes mais grâce à vous je</w:t>
      </w:r>
      <w:r w:rsidR="008A76D4">
        <w:t xml:space="preserve"> ne suis pas tombé du nid, </w:t>
      </w:r>
      <w:r w:rsidR="00C029D3">
        <w:t xml:space="preserve">merci du fond du cœur. Petite dédicace également à mon kiné, mon chirurgien et ma </w:t>
      </w:r>
      <w:proofErr w:type="spellStart"/>
      <w:r w:rsidR="00C029D3">
        <w:t>rhumato</w:t>
      </w:r>
      <w:proofErr w:type="spellEnd"/>
      <w:r w:rsidR="00C029D3">
        <w:t xml:space="preserve"> pour leur prise en charge de qualité. </w:t>
      </w:r>
    </w:p>
    <w:p w14:paraId="70B808E1" w14:textId="232BC6A1" w:rsidR="00526346" w:rsidRDefault="00526346">
      <w:pPr>
        <w:pStyle w:val="----Corpsdetexte----"/>
      </w:pPr>
      <w:r>
        <w:t xml:space="preserve">Enfin, merci aux techniciens, ingénieurs, chercheurs et thésards du bâtiment ARCAD pour leurs conseils, leur aide, et le partage de leur expérience. </w:t>
      </w:r>
    </w:p>
    <w:p w14:paraId="04415142" w14:textId="77777777" w:rsidR="00110323" w:rsidRDefault="00110323">
      <w:pPr>
        <w:pStyle w:val="----Corpsdetexte----"/>
      </w:pPr>
    </w:p>
    <w:p w14:paraId="58D6F3F8" w14:textId="77777777" w:rsidR="00110323" w:rsidRDefault="00110323">
      <w:pPr>
        <w:pStyle w:val="----Corpsdetexte----"/>
      </w:pPr>
    </w:p>
    <w:p w14:paraId="495A4444" w14:textId="77777777" w:rsidR="00110323" w:rsidRDefault="00110323">
      <w:pPr>
        <w:sectPr w:rsidR="00110323">
          <w:footerReference w:type="default" r:id="rId11"/>
          <w:footnotePr>
            <w:pos w:val="beneathText"/>
          </w:footnotePr>
          <w:pgSz w:w="11906" w:h="16838"/>
          <w:pgMar w:top="1417" w:right="1417" w:bottom="1983" w:left="1417" w:header="720" w:footer="1417" w:gutter="0"/>
          <w:cols w:space="720"/>
        </w:sectPr>
      </w:pPr>
    </w:p>
    <w:p w14:paraId="26F9B002" w14:textId="77777777" w:rsidR="00110323" w:rsidRDefault="00110323">
      <w:pPr>
        <w:pStyle w:val="203Titreliminaire"/>
      </w:pPr>
      <w:r>
        <w:lastRenderedPageBreak/>
        <w:t>Table des matières</w:t>
      </w:r>
    </w:p>
    <w:p w14:paraId="53E20542" w14:textId="77777777" w:rsidR="00110323" w:rsidRPr="00EA76C3" w:rsidRDefault="00110323" w:rsidP="00243E1E">
      <w:pPr>
        <w:pStyle w:val="----Corpsdetexte----"/>
        <w:jc w:val="left"/>
        <w:rPr>
          <w:rFonts w:ascii="Arial" w:hAnsi="Arial" w:cs="Arial"/>
        </w:rPr>
        <w:sectPr w:rsidR="00110323" w:rsidRPr="00EA76C3">
          <w:footerReference w:type="default" r:id="rId12"/>
          <w:footnotePr>
            <w:pos w:val="beneathText"/>
          </w:footnotePr>
          <w:pgSz w:w="11906" w:h="16838"/>
          <w:pgMar w:top="1417" w:right="1417" w:bottom="1983" w:left="1417" w:header="720" w:footer="1417" w:gutter="0"/>
          <w:cols w:space="720"/>
        </w:sectPr>
      </w:pPr>
      <w:r w:rsidRPr="00EA76C3">
        <w:rPr>
          <w:rFonts w:ascii="Arial" w:hAnsi="Arial" w:cs="Arial"/>
        </w:rPr>
        <w:t>[peut prendre plusieurs pages]</w:t>
      </w:r>
    </w:p>
    <w:p w14:paraId="20F08839" w14:textId="77777777" w:rsidR="00110323" w:rsidRPr="00EA76C3" w:rsidRDefault="00110323">
      <w:pPr>
        <w:pStyle w:val="Titredetabledesmatires"/>
        <w:rPr>
          <w:rFonts w:cs="Arial"/>
        </w:rPr>
        <w:sectPr w:rsidR="00110323" w:rsidRPr="00EA76C3">
          <w:footnotePr>
            <w:pos w:val="beneathText"/>
          </w:footnotePr>
          <w:type w:val="continuous"/>
          <w:pgSz w:w="11906" w:h="16838"/>
          <w:pgMar w:top="1417" w:right="1417" w:bottom="1983" w:left="1417" w:header="720" w:footer="1417" w:gutter="0"/>
          <w:cols w:space="720"/>
        </w:sectPr>
      </w:pPr>
      <w:r w:rsidRPr="00EA76C3">
        <w:rPr>
          <w:rFonts w:cs="Arial"/>
        </w:rPr>
        <w:t xml:space="preserve"> </w:t>
      </w:r>
    </w:p>
    <w:p w14:paraId="3A111CE9" w14:textId="50FAA8E3" w:rsidR="00946530" w:rsidRDefault="00110323">
      <w:pPr>
        <w:pStyle w:val="TM1"/>
        <w:tabs>
          <w:tab w:val="left" w:pos="566"/>
        </w:tabs>
        <w:rPr>
          <w:rFonts w:asciiTheme="minorHAnsi" w:eastAsiaTheme="minorEastAsia" w:hAnsiTheme="minorHAnsi" w:cstheme="minorBidi"/>
          <w:noProof/>
          <w:szCs w:val="22"/>
        </w:rPr>
      </w:pPr>
      <w:r w:rsidRPr="00EA76C3">
        <w:rPr>
          <w:rFonts w:ascii="Arial" w:hAnsi="Arial" w:cs="Arial"/>
        </w:rPr>
        <w:fldChar w:fldCharType="begin"/>
      </w:r>
      <w:r w:rsidRPr="00EA76C3">
        <w:rPr>
          <w:rFonts w:ascii="Arial" w:hAnsi="Arial" w:cs="Arial"/>
        </w:rPr>
        <w:instrText xml:space="preserve"> TOC \f \o "1-9" \o "1-3" \t "3.06   Niveau 5,5,3.05   Niveau 4,4,2.03   Titre liminaire,1,3.02   Niveau 1,1,3.07   Conclusion,1,3.08   Titre Bibliographie,1" </w:instrText>
      </w:r>
      <w:r w:rsidRPr="00EA76C3">
        <w:rPr>
          <w:rFonts w:ascii="Arial" w:hAnsi="Arial" w:cs="Arial"/>
        </w:rPr>
        <w:fldChar w:fldCharType="separate"/>
      </w:r>
      <w:r w:rsidR="00946530">
        <w:rPr>
          <w:noProof/>
        </w:rPr>
        <w:t>1</w:t>
      </w:r>
      <w:r w:rsidR="00946530">
        <w:rPr>
          <w:rFonts w:asciiTheme="minorHAnsi" w:eastAsiaTheme="minorEastAsia" w:hAnsiTheme="minorHAnsi" w:cstheme="minorBidi"/>
          <w:noProof/>
          <w:szCs w:val="22"/>
        </w:rPr>
        <w:tab/>
      </w:r>
      <w:r w:rsidR="00946530">
        <w:rPr>
          <w:noProof/>
        </w:rPr>
        <w:t>Introduction</w:t>
      </w:r>
      <w:r w:rsidR="00946530">
        <w:rPr>
          <w:noProof/>
        </w:rPr>
        <w:tab/>
      </w:r>
      <w:r w:rsidR="00946530">
        <w:rPr>
          <w:noProof/>
        </w:rPr>
        <w:fldChar w:fldCharType="begin"/>
      </w:r>
      <w:r w:rsidR="00946530">
        <w:rPr>
          <w:noProof/>
        </w:rPr>
        <w:instrText xml:space="preserve"> PAGEREF _Toc142555265 \h </w:instrText>
      </w:r>
      <w:r w:rsidR="00946530">
        <w:rPr>
          <w:noProof/>
        </w:rPr>
      </w:r>
      <w:r w:rsidR="00946530">
        <w:rPr>
          <w:noProof/>
        </w:rPr>
        <w:fldChar w:fldCharType="separate"/>
      </w:r>
      <w:r w:rsidR="00946530">
        <w:rPr>
          <w:noProof/>
        </w:rPr>
        <w:t>11</w:t>
      </w:r>
      <w:r w:rsidR="00946530">
        <w:rPr>
          <w:noProof/>
        </w:rPr>
        <w:fldChar w:fldCharType="end"/>
      </w:r>
    </w:p>
    <w:p w14:paraId="3D8ED715" w14:textId="3CE15FF4" w:rsidR="00946530" w:rsidRDefault="00946530">
      <w:pPr>
        <w:pStyle w:val="TM2"/>
        <w:tabs>
          <w:tab w:val="left" w:pos="849"/>
        </w:tabs>
        <w:rPr>
          <w:rFonts w:asciiTheme="minorHAnsi" w:eastAsiaTheme="minorEastAsia" w:hAnsiTheme="minorHAnsi" w:cstheme="minorBidi"/>
          <w:noProof/>
          <w:szCs w:val="22"/>
        </w:rPr>
      </w:pPr>
      <w:r>
        <w:rPr>
          <w:noProof/>
        </w:rPr>
        <w:t>1.1</w:t>
      </w:r>
      <w:r>
        <w:rPr>
          <w:rFonts w:asciiTheme="minorHAnsi" w:eastAsiaTheme="minorEastAsia" w:hAnsiTheme="minorHAnsi" w:cstheme="minorBidi"/>
          <w:noProof/>
          <w:szCs w:val="22"/>
        </w:rPr>
        <w:tab/>
      </w:r>
      <w:r>
        <w:rPr>
          <w:noProof/>
        </w:rPr>
        <w:t>Le blé dur</w:t>
      </w:r>
      <w:r>
        <w:rPr>
          <w:noProof/>
        </w:rPr>
        <w:tab/>
      </w:r>
      <w:r>
        <w:rPr>
          <w:noProof/>
        </w:rPr>
        <w:fldChar w:fldCharType="begin"/>
      </w:r>
      <w:r>
        <w:rPr>
          <w:noProof/>
        </w:rPr>
        <w:instrText xml:space="preserve"> PAGEREF _Toc142555266 \h </w:instrText>
      </w:r>
      <w:r>
        <w:rPr>
          <w:noProof/>
        </w:rPr>
      </w:r>
      <w:r>
        <w:rPr>
          <w:noProof/>
        </w:rPr>
        <w:fldChar w:fldCharType="separate"/>
      </w:r>
      <w:r>
        <w:rPr>
          <w:noProof/>
        </w:rPr>
        <w:t>11</w:t>
      </w:r>
      <w:r>
        <w:rPr>
          <w:noProof/>
        </w:rPr>
        <w:fldChar w:fldCharType="end"/>
      </w:r>
    </w:p>
    <w:p w14:paraId="2BDE2290" w14:textId="0FD40953" w:rsidR="00946530" w:rsidRDefault="00946530">
      <w:pPr>
        <w:pStyle w:val="TM2"/>
        <w:tabs>
          <w:tab w:val="left" w:pos="849"/>
        </w:tabs>
        <w:rPr>
          <w:rFonts w:asciiTheme="minorHAnsi" w:eastAsiaTheme="minorEastAsia" w:hAnsiTheme="minorHAnsi" w:cstheme="minorBidi"/>
          <w:noProof/>
          <w:szCs w:val="22"/>
        </w:rPr>
      </w:pPr>
      <w:r>
        <w:rPr>
          <w:noProof/>
        </w:rPr>
        <w:t>1.2</w:t>
      </w:r>
      <w:r>
        <w:rPr>
          <w:rFonts w:asciiTheme="minorHAnsi" w:eastAsiaTheme="minorEastAsia" w:hAnsiTheme="minorHAnsi" w:cstheme="minorBidi"/>
          <w:noProof/>
          <w:szCs w:val="22"/>
        </w:rPr>
        <w:tab/>
      </w:r>
      <w:r>
        <w:rPr>
          <w:noProof/>
        </w:rPr>
        <w:t>Le changement climatique</w:t>
      </w:r>
      <w:r>
        <w:rPr>
          <w:noProof/>
        </w:rPr>
        <w:tab/>
      </w:r>
      <w:r>
        <w:rPr>
          <w:noProof/>
        </w:rPr>
        <w:fldChar w:fldCharType="begin"/>
      </w:r>
      <w:r>
        <w:rPr>
          <w:noProof/>
        </w:rPr>
        <w:instrText xml:space="preserve"> PAGEREF _Toc142555267 \h </w:instrText>
      </w:r>
      <w:r>
        <w:rPr>
          <w:noProof/>
        </w:rPr>
      </w:r>
      <w:r>
        <w:rPr>
          <w:noProof/>
        </w:rPr>
        <w:fldChar w:fldCharType="separate"/>
      </w:r>
      <w:r>
        <w:rPr>
          <w:noProof/>
        </w:rPr>
        <w:t>11</w:t>
      </w:r>
      <w:r>
        <w:rPr>
          <w:noProof/>
        </w:rPr>
        <w:fldChar w:fldCharType="end"/>
      </w:r>
    </w:p>
    <w:p w14:paraId="03E0B14D" w14:textId="7C57529C" w:rsidR="00946530" w:rsidRDefault="00946530">
      <w:pPr>
        <w:pStyle w:val="TM2"/>
        <w:tabs>
          <w:tab w:val="left" w:pos="849"/>
        </w:tabs>
        <w:rPr>
          <w:rFonts w:asciiTheme="minorHAnsi" w:eastAsiaTheme="minorEastAsia" w:hAnsiTheme="minorHAnsi" w:cstheme="minorBidi"/>
          <w:noProof/>
          <w:szCs w:val="22"/>
        </w:rPr>
      </w:pPr>
      <w:r>
        <w:rPr>
          <w:noProof/>
        </w:rPr>
        <w:t>1.3</w:t>
      </w:r>
      <w:r>
        <w:rPr>
          <w:rFonts w:asciiTheme="minorHAnsi" w:eastAsiaTheme="minorEastAsia" w:hAnsiTheme="minorHAnsi" w:cstheme="minorBidi"/>
          <w:noProof/>
          <w:szCs w:val="22"/>
        </w:rPr>
        <w:tab/>
      </w:r>
      <w:r>
        <w:rPr>
          <w:noProof/>
        </w:rPr>
        <w:t>Sélection massale et diversité génétique</w:t>
      </w:r>
      <w:r>
        <w:rPr>
          <w:noProof/>
        </w:rPr>
        <w:tab/>
      </w:r>
      <w:r>
        <w:rPr>
          <w:noProof/>
        </w:rPr>
        <w:fldChar w:fldCharType="begin"/>
      </w:r>
      <w:r>
        <w:rPr>
          <w:noProof/>
        </w:rPr>
        <w:instrText xml:space="preserve"> PAGEREF _Toc142555268 \h </w:instrText>
      </w:r>
      <w:r>
        <w:rPr>
          <w:noProof/>
        </w:rPr>
      </w:r>
      <w:r>
        <w:rPr>
          <w:noProof/>
        </w:rPr>
        <w:fldChar w:fldCharType="separate"/>
      </w:r>
      <w:r>
        <w:rPr>
          <w:noProof/>
        </w:rPr>
        <w:t>12</w:t>
      </w:r>
      <w:r>
        <w:rPr>
          <w:noProof/>
        </w:rPr>
        <w:fldChar w:fldCharType="end"/>
      </w:r>
    </w:p>
    <w:p w14:paraId="5DFE9948" w14:textId="290F2535" w:rsidR="00946530" w:rsidRDefault="00946530">
      <w:pPr>
        <w:pStyle w:val="TM2"/>
        <w:tabs>
          <w:tab w:val="left" w:pos="849"/>
        </w:tabs>
        <w:rPr>
          <w:rFonts w:asciiTheme="minorHAnsi" w:eastAsiaTheme="minorEastAsia" w:hAnsiTheme="minorHAnsi" w:cstheme="minorBidi"/>
          <w:noProof/>
          <w:szCs w:val="22"/>
        </w:rPr>
      </w:pPr>
      <w:r>
        <w:rPr>
          <w:noProof/>
        </w:rPr>
        <w:t>1.4</w:t>
      </w:r>
      <w:r>
        <w:rPr>
          <w:rFonts w:asciiTheme="minorHAnsi" w:eastAsiaTheme="minorEastAsia" w:hAnsiTheme="minorHAnsi" w:cstheme="minorBidi"/>
          <w:noProof/>
          <w:szCs w:val="22"/>
        </w:rPr>
        <w:tab/>
      </w:r>
      <w:r>
        <w:rPr>
          <w:noProof/>
        </w:rPr>
        <w:t>L’importance de la morphologie du grain</w:t>
      </w:r>
      <w:r>
        <w:rPr>
          <w:noProof/>
        </w:rPr>
        <w:tab/>
      </w:r>
      <w:r>
        <w:rPr>
          <w:noProof/>
        </w:rPr>
        <w:fldChar w:fldCharType="begin"/>
      </w:r>
      <w:r>
        <w:rPr>
          <w:noProof/>
        </w:rPr>
        <w:instrText xml:space="preserve"> PAGEREF _Toc142555269 \h </w:instrText>
      </w:r>
      <w:r>
        <w:rPr>
          <w:noProof/>
        </w:rPr>
      </w:r>
      <w:r>
        <w:rPr>
          <w:noProof/>
        </w:rPr>
        <w:fldChar w:fldCharType="separate"/>
      </w:r>
      <w:r>
        <w:rPr>
          <w:noProof/>
        </w:rPr>
        <w:t>13</w:t>
      </w:r>
      <w:r>
        <w:rPr>
          <w:noProof/>
        </w:rPr>
        <w:fldChar w:fldCharType="end"/>
      </w:r>
    </w:p>
    <w:p w14:paraId="0B4B55D9" w14:textId="114D8FA8" w:rsidR="00946530" w:rsidRDefault="00946530">
      <w:pPr>
        <w:pStyle w:val="TM2"/>
        <w:tabs>
          <w:tab w:val="left" w:pos="849"/>
        </w:tabs>
        <w:rPr>
          <w:rFonts w:asciiTheme="minorHAnsi" w:eastAsiaTheme="minorEastAsia" w:hAnsiTheme="minorHAnsi" w:cstheme="minorBidi"/>
          <w:noProof/>
          <w:szCs w:val="22"/>
        </w:rPr>
      </w:pPr>
      <w:r>
        <w:rPr>
          <w:noProof/>
        </w:rPr>
        <w:t>1.5</w:t>
      </w:r>
      <w:r>
        <w:rPr>
          <w:rFonts w:asciiTheme="minorHAnsi" w:eastAsiaTheme="minorEastAsia" w:hAnsiTheme="minorHAnsi" w:cstheme="minorBidi"/>
          <w:noProof/>
          <w:szCs w:val="22"/>
        </w:rPr>
        <w:tab/>
      </w:r>
      <w:r>
        <w:rPr>
          <w:noProof/>
        </w:rPr>
        <w:t>Question posée</w:t>
      </w:r>
      <w:r>
        <w:rPr>
          <w:noProof/>
        </w:rPr>
        <w:tab/>
      </w:r>
      <w:r>
        <w:rPr>
          <w:noProof/>
        </w:rPr>
        <w:fldChar w:fldCharType="begin"/>
      </w:r>
      <w:r>
        <w:rPr>
          <w:noProof/>
        </w:rPr>
        <w:instrText xml:space="preserve"> PAGEREF _Toc142555270 \h </w:instrText>
      </w:r>
      <w:r>
        <w:rPr>
          <w:noProof/>
        </w:rPr>
      </w:r>
      <w:r>
        <w:rPr>
          <w:noProof/>
        </w:rPr>
        <w:fldChar w:fldCharType="separate"/>
      </w:r>
      <w:r>
        <w:rPr>
          <w:noProof/>
        </w:rPr>
        <w:t>14</w:t>
      </w:r>
      <w:r>
        <w:rPr>
          <w:noProof/>
        </w:rPr>
        <w:fldChar w:fldCharType="end"/>
      </w:r>
    </w:p>
    <w:p w14:paraId="64290E84" w14:textId="323ACE98" w:rsidR="00946530" w:rsidRDefault="00946530">
      <w:pPr>
        <w:pStyle w:val="TM1"/>
        <w:tabs>
          <w:tab w:val="left" w:pos="566"/>
        </w:tabs>
        <w:rPr>
          <w:rFonts w:asciiTheme="minorHAnsi" w:eastAsiaTheme="minorEastAsia" w:hAnsiTheme="minorHAnsi" w:cstheme="minorBidi"/>
          <w:noProof/>
          <w:szCs w:val="22"/>
        </w:rPr>
      </w:pPr>
      <w:r>
        <w:rPr>
          <w:noProof/>
        </w:rPr>
        <w:t>2</w:t>
      </w:r>
      <w:r>
        <w:rPr>
          <w:rFonts w:asciiTheme="minorHAnsi" w:eastAsiaTheme="minorEastAsia" w:hAnsiTheme="minorHAnsi" w:cstheme="minorBidi"/>
          <w:noProof/>
          <w:szCs w:val="22"/>
        </w:rPr>
        <w:tab/>
      </w:r>
      <w:r>
        <w:rPr>
          <w:noProof/>
        </w:rPr>
        <w:t>Matériel et méthodes</w:t>
      </w:r>
      <w:r>
        <w:rPr>
          <w:noProof/>
        </w:rPr>
        <w:tab/>
      </w:r>
      <w:r>
        <w:rPr>
          <w:noProof/>
        </w:rPr>
        <w:fldChar w:fldCharType="begin"/>
      </w:r>
      <w:r>
        <w:rPr>
          <w:noProof/>
        </w:rPr>
        <w:instrText xml:space="preserve"> PAGEREF _Toc142555271 \h </w:instrText>
      </w:r>
      <w:r>
        <w:rPr>
          <w:noProof/>
        </w:rPr>
      </w:r>
      <w:r>
        <w:rPr>
          <w:noProof/>
        </w:rPr>
        <w:fldChar w:fldCharType="separate"/>
      </w:r>
      <w:r>
        <w:rPr>
          <w:noProof/>
        </w:rPr>
        <w:t>18</w:t>
      </w:r>
      <w:r>
        <w:rPr>
          <w:noProof/>
        </w:rPr>
        <w:fldChar w:fldCharType="end"/>
      </w:r>
    </w:p>
    <w:p w14:paraId="161ECFFF" w14:textId="791F7ECB" w:rsidR="00946530" w:rsidRDefault="00946530">
      <w:pPr>
        <w:pStyle w:val="TM2"/>
        <w:tabs>
          <w:tab w:val="left" w:pos="849"/>
        </w:tabs>
        <w:rPr>
          <w:rFonts w:asciiTheme="minorHAnsi" w:eastAsiaTheme="minorEastAsia" w:hAnsiTheme="minorHAnsi" w:cstheme="minorBidi"/>
          <w:noProof/>
          <w:szCs w:val="22"/>
        </w:rPr>
      </w:pPr>
      <w:r>
        <w:rPr>
          <w:noProof/>
        </w:rPr>
        <w:t>2.1</w:t>
      </w:r>
      <w:r>
        <w:rPr>
          <w:rFonts w:asciiTheme="minorHAnsi" w:eastAsiaTheme="minorEastAsia" w:hAnsiTheme="minorHAnsi" w:cstheme="minorBidi"/>
          <w:noProof/>
          <w:szCs w:val="22"/>
        </w:rPr>
        <w:tab/>
      </w:r>
      <w:r>
        <w:rPr>
          <w:noProof/>
        </w:rPr>
        <w:t>Matériel végétal</w:t>
      </w:r>
      <w:r>
        <w:rPr>
          <w:noProof/>
        </w:rPr>
        <w:tab/>
      </w:r>
      <w:r>
        <w:rPr>
          <w:noProof/>
        </w:rPr>
        <w:fldChar w:fldCharType="begin"/>
      </w:r>
      <w:r>
        <w:rPr>
          <w:noProof/>
        </w:rPr>
        <w:instrText xml:space="preserve"> PAGEREF _Toc142555272 \h </w:instrText>
      </w:r>
      <w:r>
        <w:rPr>
          <w:noProof/>
        </w:rPr>
      </w:r>
      <w:r>
        <w:rPr>
          <w:noProof/>
        </w:rPr>
        <w:fldChar w:fldCharType="separate"/>
      </w:r>
      <w:r>
        <w:rPr>
          <w:noProof/>
        </w:rPr>
        <w:t>18</w:t>
      </w:r>
      <w:r>
        <w:rPr>
          <w:noProof/>
        </w:rPr>
        <w:fldChar w:fldCharType="end"/>
      </w:r>
    </w:p>
    <w:p w14:paraId="371E2EA6" w14:textId="7E841B23" w:rsidR="00946530" w:rsidRDefault="00946530">
      <w:pPr>
        <w:pStyle w:val="TM2"/>
        <w:tabs>
          <w:tab w:val="left" w:pos="849"/>
        </w:tabs>
        <w:rPr>
          <w:rFonts w:asciiTheme="minorHAnsi" w:eastAsiaTheme="minorEastAsia" w:hAnsiTheme="minorHAnsi" w:cstheme="minorBidi"/>
          <w:noProof/>
          <w:szCs w:val="22"/>
        </w:rPr>
      </w:pPr>
      <w:r>
        <w:rPr>
          <w:noProof/>
        </w:rPr>
        <w:t>2.2</w:t>
      </w:r>
      <w:r>
        <w:rPr>
          <w:rFonts w:asciiTheme="minorHAnsi" w:eastAsiaTheme="minorEastAsia" w:hAnsiTheme="minorHAnsi" w:cstheme="minorBidi"/>
          <w:noProof/>
          <w:szCs w:val="22"/>
        </w:rPr>
        <w:tab/>
      </w:r>
      <w:r>
        <w:rPr>
          <w:noProof/>
        </w:rPr>
        <w:t>Dispositif expérimental</w:t>
      </w:r>
      <w:r>
        <w:rPr>
          <w:noProof/>
        </w:rPr>
        <w:tab/>
      </w:r>
      <w:r>
        <w:rPr>
          <w:noProof/>
        </w:rPr>
        <w:fldChar w:fldCharType="begin"/>
      </w:r>
      <w:r>
        <w:rPr>
          <w:noProof/>
        </w:rPr>
        <w:instrText xml:space="preserve"> PAGEREF _Toc142555273 \h </w:instrText>
      </w:r>
      <w:r>
        <w:rPr>
          <w:noProof/>
        </w:rPr>
      </w:r>
      <w:r>
        <w:rPr>
          <w:noProof/>
        </w:rPr>
        <w:fldChar w:fldCharType="separate"/>
      </w:r>
      <w:r>
        <w:rPr>
          <w:noProof/>
        </w:rPr>
        <w:t>18</w:t>
      </w:r>
      <w:r>
        <w:rPr>
          <w:noProof/>
        </w:rPr>
        <w:fldChar w:fldCharType="end"/>
      </w:r>
    </w:p>
    <w:p w14:paraId="1BF054F3" w14:textId="3C29F2E8" w:rsidR="00946530" w:rsidRDefault="00946530">
      <w:pPr>
        <w:pStyle w:val="TM2"/>
        <w:tabs>
          <w:tab w:val="left" w:pos="849"/>
        </w:tabs>
        <w:rPr>
          <w:rFonts w:asciiTheme="minorHAnsi" w:eastAsiaTheme="minorEastAsia" w:hAnsiTheme="minorHAnsi" w:cstheme="minorBidi"/>
          <w:noProof/>
          <w:szCs w:val="22"/>
        </w:rPr>
      </w:pPr>
      <w:r>
        <w:rPr>
          <w:noProof/>
        </w:rPr>
        <w:t>2.3</w:t>
      </w:r>
      <w:r>
        <w:rPr>
          <w:rFonts w:asciiTheme="minorHAnsi" w:eastAsiaTheme="minorEastAsia" w:hAnsiTheme="minorHAnsi" w:cstheme="minorBidi"/>
          <w:noProof/>
          <w:szCs w:val="22"/>
        </w:rPr>
        <w:tab/>
      </w:r>
      <w:r>
        <w:rPr>
          <w:noProof/>
        </w:rPr>
        <w:t>Phénotypage</w:t>
      </w:r>
      <w:r>
        <w:rPr>
          <w:noProof/>
        </w:rPr>
        <w:tab/>
      </w:r>
      <w:r>
        <w:rPr>
          <w:noProof/>
        </w:rPr>
        <w:fldChar w:fldCharType="begin"/>
      </w:r>
      <w:r>
        <w:rPr>
          <w:noProof/>
        </w:rPr>
        <w:instrText xml:space="preserve"> PAGEREF _Toc142555274 \h </w:instrText>
      </w:r>
      <w:r>
        <w:rPr>
          <w:noProof/>
        </w:rPr>
      </w:r>
      <w:r>
        <w:rPr>
          <w:noProof/>
        </w:rPr>
        <w:fldChar w:fldCharType="separate"/>
      </w:r>
      <w:r>
        <w:rPr>
          <w:noProof/>
        </w:rPr>
        <w:t>19</w:t>
      </w:r>
      <w:r>
        <w:rPr>
          <w:noProof/>
        </w:rPr>
        <w:fldChar w:fldCharType="end"/>
      </w:r>
    </w:p>
    <w:p w14:paraId="6DF79C0E" w14:textId="018E8376" w:rsidR="00946530" w:rsidRDefault="00946530">
      <w:pPr>
        <w:pStyle w:val="TM2"/>
        <w:tabs>
          <w:tab w:val="left" w:pos="849"/>
        </w:tabs>
        <w:rPr>
          <w:rFonts w:asciiTheme="minorHAnsi" w:eastAsiaTheme="minorEastAsia" w:hAnsiTheme="minorHAnsi" w:cstheme="minorBidi"/>
          <w:noProof/>
          <w:szCs w:val="22"/>
        </w:rPr>
      </w:pPr>
      <w:r>
        <w:rPr>
          <w:noProof/>
        </w:rPr>
        <w:t>2.4</w:t>
      </w:r>
      <w:r>
        <w:rPr>
          <w:rFonts w:asciiTheme="minorHAnsi" w:eastAsiaTheme="minorEastAsia" w:hAnsiTheme="minorHAnsi" w:cstheme="minorBidi"/>
          <w:noProof/>
          <w:szCs w:val="22"/>
        </w:rPr>
        <w:tab/>
      </w:r>
      <w:r>
        <w:rPr>
          <w:noProof/>
        </w:rPr>
        <w:t>Analyses</w:t>
      </w:r>
      <w:r>
        <w:rPr>
          <w:noProof/>
        </w:rPr>
        <w:tab/>
      </w:r>
      <w:r>
        <w:rPr>
          <w:noProof/>
        </w:rPr>
        <w:fldChar w:fldCharType="begin"/>
      </w:r>
      <w:r>
        <w:rPr>
          <w:noProof/>
        </w:rPr>
        <w:instrText xml:space="preserve"> PAGEREF _Toc142555275 \h </w:instrText>
      </w:r>
      <w:r>
        <w:rPr>
          <w:noProof/>
        </w:rPr>
      </w:r>
      <w:r>
        <w:rPr>
          <w:noProof/>
        </w:rPr>
        <w:fldChar w:fldCharType="separate"/>
      </w:r>
      <w:r>
        <w:rPr>
          <w:noProof/>
        </w:rPr>
        <w:t>20</w:t>
      </w:r>
      <w:r>
        <w:rPr>
          <w:noProof/>
        </w:rPr>
        <w:fldChar w:fldCharType="end"/>
      </w:r>
    </w:p>
    <w:p w14:paraId="4F2AC49D" w14:textId="410CC9A2" w:rsidR="00946530" w:rsidRDefault="00946530">
      <w:pPr>
        <w:pStyle w:val="TM3"/>
        <w:tabs>
          <w:tab w:val="left" w:pos="1415"/>
        </w:tabs>
        <w:rPr>
          <w:rFonts w:asciiTheme="minorHAnsi" w:eastAsiaTheme="minorEastAsia" w:hAnsiTheme="minorHAnsi" w:cstheme="minorBidi"/>
          <w:noProof/>
          <w:szCs w:val="22"/>
        </w:rPr>
      </w:pPr>
      <w:r>
        <w:rPr>
          <w:noProof/>
        </w:rPr>
        <w:t>2.4.1</w:t>
      </w:r>
      <w:r>
        <w:rPr>
          <w:rFonts w:asciiTheme="minorHAnsi" w:eastAsiaTheme="minorEastAsia" w:hAnsiTheme="minorHAnsi" w:cstheme="minorBidi"/>
          <w:noProof/>
          <w:szCs w:val="22"/>
        </w:rPr>
        <w:tab/>
      </w:r>
      <w:r>
        <w:rPr>
          <w:noProof/>
        </w:rPr>
        <w:t>Effet de la sélection sur la taille du grain</w:t>
      </w:r>
      <w:r>
        <w:rPr>
          <w:noProof/>
        </w:rPr>
        <w:tab/>
      </w:r>
      <w:r>
        <w:rPr>
          <w:noProof/>
        </w:rPr>
        <w:fldChar w:fldCharType="begin"/>
      </w:r>
      <w:r>
        <w:rPr>
          <w:noProof/>
        </w:rPr>
        <w:instrText xml:space="preserve"> PAGEREF _Toc142555276 \h </w:instrText>
      </w:r>
      <w:r>
        <w:rPr>
          <w:noProof/>
        </w:rPr>
      </w:r>
      <w:r>
        <w:rPr>
          <w:noProof/>
        </w:rPr>
        <w:fldChar w:fldCharType="separate"/>
      </w:r>
      <w:r>
        <w:rPr>
          <w:noProof/>
        </w:rPr>
        <w:t>20</w:t>
      </w:r>
      <w:r>
        <w:rPr>
          <w:noProof/>
        </w:rPr>
        <w:fldChar w:fldCharType="end"/>
      </w:r>
    </w:p>
    <w:p w14:paraId="36C59ADF" w14:textId="55177A86" w:rsidR="00946530" w:rsidRDefault="00946530">
      <w:pPr>
        <w:pStyle w:val="TM3"/>
        <w:tabs>
          <w:tab w:val="left" w:pos="1415"/>
        </w:tabs>
        <w:rPr>
          <w:rFonts w:asciiTheme="minorHAnsi" w:eastAsiaTheme="minorEastAsia" w:hAnsiTheme="minorHAnsi" w:cstheme="minorBidi"/>
          <w:noProof/>
          <w:szCs w:val="22"/>
        </w:rPr>
      </w:pPr>
      <w:r>
        <w:rPr>
          <w:noProof/>
        </w:rPr>
        <w:t>2.4.2</w:t>
      </w:r>
      <w:r>
        <w:rPr>
          <w:rFonts w:asciiTheme="minorHAnsi" w:eastAsiaTheme="minorEastAsia" w:hAnsiTheme="minorHAnsi" w:cstheme="minorBidi"/>
          <w:noProof/>
          <w:szCs w:val="22"/>
        </w:rPr>
        <w:tab/>
      </w:r>
      <w:r>
        <w:rPr>
          <w:noProof/>
        </w:rPr>
        <w:t>Comparaison de la sélection sur grain et de la sélection sur épi</w:t>
      </w:r>
      <w:r>
        <w:rPr>
          <w:noProof/>
        </w:rPr>
        <w:tab/>
      </w:r>
      <w:r>
        <w:rPr>
          <w:noProof/>
        </w:rPr>
        <w:fldChar w:fldCharType="begin"/>
      </w:r>
      <w:r>
        <w:rPr>
          <w:noProof/>
        </w:rPr>
        <w:instrText xml:space="preserve"> PAGEREF _Toc142555277 \h </w:instrText>
      </w:r>
      <w:r>
        <w:rPr>
          <w:noProof/>
        </w:rPr>
      </w:r>
      <w:r>
        <w:rPr>
          <w:noProof/>
        </w:rPr>
        <w:fldChar w:fldCharType="separate"/>
      </w:r>
      <w:r>
        <w:rPr>
          <w:noProof/>
        </w:rPr>
        <w:t>22</w:t>
      </w:r>
      <w:r>
        <w:rPr>
          <w:noProof/>
        </w:rPr>
        <w:fldChar w:fldCharType="end"/>
      </w:r>
    </w:p>
    <w:p w14:paraId="55D31CB3" w14:textId="3C7FCCA0" w:rsidR="00946530" w:rsidRDefault="00946530">
      <w:pPr>
        <w:pStyle w:val="TM1"/>
        <w:tabs>
          <w:tab w:val="left" w:pos="566"/>
        </w:tabs>
        <w:rPr>
          <w:rFonts w:asciiTheme="minorHAnsi" w:eastAsiaTheme="minorEastAsia" w:hAnsiTheme="minorHAnsi" w:cstheme="minorBidi"/>
          <w:noProof/>
          <w:szCs w:val="22"/>
        </w:rPr>
      </w:pPr>
      <w:r>
        <w:rPr>
          <w:noProof/>
        </w:rPr>
        <w:t>3</w:t>
      </w:r>
      <w:r>
        <w:rPr>
          <w:rFonts w:asciiTheme="minorHAnsi" w:eastAsiaTheme="minorEastAsia" w:hAnsiTheme="minorHAnsi" w:cstheme="minorBidi"/>
          <w:noProof/>
          <w:szCs w:val="22"/>
        </w:rPr>
        <w:tab/>
      </w:r>
      <w:r>
        <w:rPr>
          <w:noProof/>
        </w:rPr>
        <w:t>Résultats</w:t>
      </w:r>
      <w:r>
        <w:rPr>
          <w:noProof/>
        </w:rPr>
        <w:tab/>
      </w:r>
      <w:r>
        <w:rPr>
          <w:noProof/>
        </w:rPr>
        <w:fldChar w:fldCharType="begin"/>
      </w:r>
      <w:r>
        <w:rPr>
          <w:noProof/>
        </w:rPr>
        <w:instrText xml:space="preserve"> PAGEREF _Toc142555278 \h </w:instrText>
      </w:r>
      <w:r>
        <w:rPr>
          <w:noProof/>
        </w:rPr>
      </w:r>
      <w:r>
        <w:rPr>
          <w:noProof/>
        </w:rPr>
        <w:fldChar w:fldCharType="separate"/>
      </w:r>
      <w:r>
        <w:rPr>
          <w:noProof/>
        </w:rPr>
        <w:t>24</w:t>
      </w:r>
      <w:r>
        <w:rPr>
          <w:noProof/>
        </w:rPr>
        <w:fldChar w:fldCharType="end"/>
      </w:r>
    </w:p>
    <w:p w14:paraId="1F00E801" w14:textId="0C12E99A" w:rsidR="00946530" w:rsidRDefault="00946530">
      <w:pPr>
        <w:pStyle w:val="TM2"/>
        <w:tabs>
          <w:tab w:val="left" w:pos="849"/>
        </w:tabs>
        <w:rPr>
          <w:rFonts w:asciiTheme="minorHAnsi" w:eastAsiaTheme="minorEastAsia" w:hAnsiTheme="minorHAnsi" w:cstheme="minorBidi"/>
          <w:noProof/>
          <w:szCs w:val="22"/>
        </w:rPr>
      </w:pPr>
      <w:r>
        <w:rPr>
          <w:noProof/>
        </w:rPr>
        <w:t>3.1</w:t>
      </w:r>
      <w:r>
        <w:rPr>
          <w:rFonts w:asciiTheme="minorHAnsi" w:eastAsiaTheme="minorEastAsia" w:hAnsiTheme="minorHAnsi" w:cstheme="minorBidi"/>
          <w:noProof/>
          <w:szCs w:val="22"/>
        </w:rPr>
        <w:tab/>
      </w:r>
      <w:r>
        <w:rPr>
          <w:noProof/>
        </w:rPr>
        <w:t>Morpho du grain</w:t>
      </w:r>
      <w:r>
        <w:rPr>
          <w:noProof/>
        </w:rPr>
        <w:tab/>
      </w:r>
      <w:r>
        <w:rPr>
          <w:noProof/>
        </w:rPr>
        <w:fldChar w:fldCharType="begin"/>
      </w:r>
      <w:r>
        <w:rPr>
          <w:noProof/>
        </w:rPr>
        <w:instrText xml:space="preserve"> PAGEREF _Toc142555279 \h </w:instrText>
      </w:r>
      <w:r>
        <w:rPr>
          <w:noProof/>
        </w:rPr>
      </w:r>
      <w:r>
        <w:rPr>
          <w:noProof/>
        </w:rPr>
        <w:fldChar w:fldCharType="separate"/>
      </w:r>
      <w:r>
        <w:rPr>
          <w:noProof/>
        </w:rPr>
        <w:t>24</w:t>
      </w:r>
      <w:r>
        <w:rPr>
          <w:noProof/>
        </w:rPr>
        <w:fldChar w:fldCharType="end"/>
      </w:r>
    </w:p>
    <w:p w14:paraId="07E9B28B" w14:textId="0E1E4386" w:rsidR="00110323" w:rsidRDefault="00110323">
      <w:pPr>
        <w:pStyle w:val="TM1"/>
        <w:tabs>
          <w:tab w:val="clear" w:pos="9637"/>
          <w:tab w:val="right" w:leader="dot" w:pos="9072"/>
        </w:tabs>
      </w:pPr>
      <w:r w:rsidRPr="00EA76C3">
        <w:rPr>
          <w:rFonts w:ascii="Arial" w:hAnsi="Arial" w:cs="Arial"/>
        </w:rPr>
        <w:fldChar w:fldCharType="end"/>
      </w:r>
    </w:p>
    <w:p w14:paraId="2B73447B" w14:textId="77777777" w:rsidR="00C47F4A" w:rsidRDefault="00C47F4A">
      <w:pPr>
        <w:pStyle w:val="TM1"/>
        <w:tabs>
          <w:tab w:val="clear" w:pos="9637"/>
          <w:tab w:val="right" w:leader="dot" w:pos="9072"/>
        </w:tabs>
      </w:pPr>
    </w:p>
    <w:p w14:paraId="0016EF31" w14:textId="77777777" w:rsidR="00C47F4A" w:rsidRDefault="00C47F4A">
      <w:pPr>
        <w:pStyle w:val="TM1"/>
        <w:tabs>
          <w:tab w:val="clear" w:pos="9637"/>
          <w:tab w:val="right" w:leader="dot" w:pos="9072"/>
        </w:tabs>
      </w:pPr>
    </w:p>
    <w:p w14:paraId="0AE2C960" w14:textId="77777777" w:rsidR="00C47F4A" w:rsidRDefault="00C47F4A">
      <w:pPr>
        <w:pStyle w:val="TM1"/>
        <w:tabs>
          <w:tab w:val="clear" w:pos="9637"/>
          <w:tab w:val="right" w:leader="dot" w:pos="9072"/>
        </w:tabs>
        <w:sectPr w:rsidR="00C47F4A">
          <w:footnotePr>
            <w:pos w:val="beneathText"/>
          </w:footnotePr>
          <w:type w:val="continuous"/>
          <w:pgSz w:w="11906" w:h="16838"/>
          <w:pgMar w:top="1417" w:right="1417" w:bottom="1983" w:left="1417" w:header="720" w:footer="1417" w:gutter="0"/>
          <w:cols w:space="720"/>
        </w:sectPr>
      </w:pPr>
    </w:p>
    <w:p w14:paraId="39541F8D" w14:textId="77777777" w:rsidR="00110323" w:rsidRDefault="00110323">
      <w:pPr>
        <w:pStyle w:val="----Corpsdetexte----"/>
      </w:pPr>
    </w:p>
    <w:p w14:paraId="6B4B23C7" w14:textId="77777777" w:rsidR="00110323" w:rsidRDefault="00110323">
      <w:pPr>
        <w:pStyle w:val="----Corpsdetexte----"/>
      </w:pPr>
    </w:p>
    <w:p w14:paraId="3CA882D4" w14:textId="77777777" w:rsidR="00110323" w:rsidRDefault="00110323">
      <w:pPr>
        <w:pStyle w:val="----Corpsdetexte----"/>
      </w:pPr>
    </w:p>
    <w:p w14:paraId="27AFCA78" w14:textId="77777777" w:rsidR="00110323" w:rsidRDefault="00110323">
      <w:pPr>
        <w:sectPr w:rsidR="00110323">
          <w:footnotePr>
            <w:pos w:val="beneathText"/>
          </w:footnotePr>
          <w:type w:val="continuous"/>
          <w:pgSz w:w="11906" w:h="16838"/>
          <w:pgMar w:top="1417" w:right="1417" w:bottom="1983" w:left="1417" w:header="720" w:footer="1417" w:gutter="0"/>
          <w:cols w:space="720"/>
        </w:sectPr>
      </w:pPr>
    </w:p>
    <w:p w14:paraId="1DF73410" w14:textId="77777777" w:rsidR="00110323" w:rsidRPr="00EA76C3" w:rsidRDefault="00110323">
      <w:pPr>
        <w:pStyle w:val="203Titreliminaire"/>
        <w:rPr>
          <w:rFonts w:cs="Arial"/>
        </w:rPr>
      </w:pPr>
      <w:r w:rsidRPr="00EA76C3">
        <w:rPr>
          <w:rFonts w:cs="Arial"/>
        </w:rPr>
        <w:lastRenderedPageBreak/>
        <w:t>Avant-Propos</w:t>
      </w:r>
    </w:p>
    <w:p w14:paraId="2F9514D1" w14:textId="77777777" w:rsidR="00110323" w:rsidRPr="00EA76C3" w:rsidRDefault="00110323">
      <w:pPr>
        <w:pStyle w:val="----Corpsdetexte----"/>
        <w:rPr>
          <w:rFonts w:ascii="Arial" w:hAnsi="Arial" w:cs="Arial"/>
        </w:rPr>
      </w:pPr>
      <w:r w:rsidRPr="00EA76C3">
        <w:rPr>
          <w:rFonts w:ascii="Arial" w:hAnsi="Arial" w:cs="Arial"/>
        </w:rPr>
        <w:t>[L’avant-propos contient tous les éléments qui peuvent intéresser le lecteur et qui ne concernent pas directement le thème étudié. Par exemple, toutes les informations qui concernent les contextes universitaire et institutionnel du stage.]</w:t>
      </w:r>
    </w:p>
    <w:p w14:paraId="054C68F3" w14:textId="77777777" w:rsidR="00110323" w:rsidRPr="00EA76C3" w:rsidRDefault="00110323">
      <w:pPr>
        <w:pStyle w:val="----Corpsdetexte----"/>
        <w:rPr>
          <w:rFonts w:ascii="Arial" w:hAnsi="Arial" w:cs="Arial"/>
        </w:rPr>
      </w:pPr>
    </w:p>
    <w:p w14:paraId="5F62EFA4" w14:textId="77777777" w:rsidR="00110323" w:rsidRDefault="00110323">
      <w:pPr>
        <w:pStyle w:val="----Corpsdetexte----"/>
      </w:pPr>
    </w:p>
    <w:p w14:paraId="71905DB6" w14:textId="77777777" w:rsidR="00110323" w:rsidRDefault="00110323">
      <w:pPr>
        <w:sectPr w:rsidR="00110323">
          <w:footerReference w:type="default" r:id="rId13"/>
          <w:footnotePr>
            <w:pos w:val="beneathText"/>
          </w:footnotePr>
          <w:pgSz w:w="11906" w:h="16838"/>
          <w:pgMar w:top="1417" w:right="1417" w:bottom="1983" w:left="1417" w:header="720" w:footer="1417" w:gutter="0"/>
          <w:cols w:space="720"/>
        </w:sectPr>
      </w:pPr>
    </w:p>
    <w:p w14:paraId="4A6807FA" w14:textId="77777777" w:rsidR="00110323" w:rsidRPr="00EA76C3" w:rsidRDefault="00110323">
      <w:pPr>
        <w:pStyle w:val="203Titreliminaire"/>
        <w:rPr>
          <w:rFonts w:cs="Arial"/>
        </w:rPr>
      </w:pPr>
      <w:r w:rsidRPr="00EA76C3">
        <w:rPr>
          <w:rFonts w:cs="Arial"/>
        </w:rPr>
        <w:lastRenderedPageBreak/>
        <w:t>Glossaire</w:t>
      </w:r>
    </w:p>
    <w:p w14:paraId="1406DB36" w14:textId="77777777" w:rsidR="00110323" w:rsidRPr="00EA76C3" w:rsidRDefault="00110323">
      <w:pPr>
        <w:pStyle w:val="----Corpsdetexte----"/>
        <w:rPr>
          <w:rFonts w:ascii="Arial" w:hAnsi="Arial" w:cs="Arial"/>
        </w:rPr>
      </w:pPr>
      <w:r w:rsidRPr="00EA76C3">
        <w:rPr>
          <w:rFonts w:ascii="Arial" w:hAnsi="Arial" w:cs="Arial"/>
        </w:rPr>
        <w:t>[Petit dictionnaire spécialisé pour expliquer les concepts utilisés dans le rapport.]</w:t>
      </w:r>
    </w:p>
    <w:p w14:paraId="661474D7" w14:textId="77777777" w:rsidR="00110323" w:rsidRPr="00EA76C3" w:rsidRDefault="00110323">
      <w:pPr>
        <w:pStyle w:val="----Corpsdetexte----"/>
        <w:rPr>
          <w:rFonts w:ascii="Arial" w:hAnsi="Arial" w:cs="Arial"/>
        </w:rPr>
      </w:pPr>
    </w:p>
    <w:p w14:paraId="39D34E39" w14:textId="77777777" w:rsidR="00110323" w:rsidRPr="00EA76C3" w:rsidRDefault="00110323">
      <w:pPr>
        <w:pStyle w:val="----Corpsdetexte----"/>
        <w:rPr>
          <w:rFonts w:ascii="Arial" w:hAnsi="Arial" w:cs="Arial"/>
        </w:rPr>
      </w:pPr>
    </w:p>
    <w:p w14:paraId="7A6CACAE" w14:textId="77777777" w:rsidR="00110323" w:rsidRPr="00EA76C3" w:rsidRDefault="00110323">
      <w:pPr>
        <w:rPr>
          <w:rFonts w:ascii="Arial" w:hAnsi="Arial" w:cs="Arial"/>
        </w:rPr>
        <w:sectPr w:rsidR="00110323" w:rsidRPr="00EA76C3">
          <w:footerReference w:type="default" r:id="rId14"/>
          <w:footnotePr>
            <w:pos w:val="beneathText"/>
          </w:footnotePr>
          <w:pgSz w:w="11906" w:h="16838"/>
          <w:pgMar w:top="1417" w:right="1417" w:bottom="1983" w:left="1417" w:header="720" w:footer="1417" w:gutter="0"/>
          <w:cols w:space="720"/>
        </w:sectPr>
      </w:pPr>
    </w:p>
    <w:p w14:paraId="36299675" w14:textId="77777777" w:rsidR="00110323" w:rsidRPr="00EA76C3" w:rsidRDefault="00110323">
      <w:pPr>
        <w:pStyle w:val="203Titreliminaire"/>
        <w:rPr>
          <w:rFonts w:cs="Arial"/>
        </w:rPr>
      </w:pPr>
      <w:r w:rsidRPr="00EA76C3">
        <w:rPr>
          <w:rFonts w:cs="Arial"/>
        </w:rPr>
        <w:lastRenderedPageBreak/>
        <w:t>Sigles et acronymes</w:t>
      </w:r>
    </w:p>
    <w:p w14:paraId="747DDB18" w14:textId="77777777" w:rsidR="00110323" w:rsidRPr="00EA76C3" w:rsidRDefault="00110323">
      <w:pPr>
        <w:pStyle w:val="----Corpsdetexte----"/>
        <w:rPr>
          <w:rFonts w:ascii="Arial" w:hAnsi="Arial" w:cs="Arial"/>
        </w:rPr>
      </w:pPr>
      <w:r w:rsidRPr="00EA76C3">
        <w:rPr>
          <w:rFonts w:ascii="Arial" w:hAnsi="Arial" w:cs="Arial"/>
        </w:rPr>
        <w:t>[Liste des sigles et acronymes avec au moins leur développé.]</w:t>
      </w:r>
    </w:p>
    <w:p w14:paraId="1B4B2AB2" w14:textId="77777777" w:rsidR="00110323" w:rsidRPr="00EA76C3" w:rsidRDefault="00110323">
      <w:pPr>
        <w:pStyle w:val="----Corpsdetexte----"/>
        <w:rPr>
          <w:rFonts w:ascii="Arial" w:hAnsi="Arial" w:cs="Arial"/>
        </w:rPr>
      </w:pPr>
    </w:p>
    <w:p w14:paraId="2DB1B59F" w14:textId="77777777" w:rsidR="00110323" w:rsidRDefault="00110323">
      <w:pPr>
        <w:pStyle w:val="----Corpsdetexte----"/>
      </w:pPr>
    </w:p>
    <w:p w14:paraId="15916F21" w14:textId="77777777" w:rsidR="00110323" w:rsidRDefault="00110323">
      <w:pPr>
        <w:pStyle w:val="----Corpsdetexte----"/>
      </w:pPr>
    </w:p>
    <w:p w14:paraId="0760FAB7" w14:textId="77777777" w:rsidR="00110323" w:rsidRDefault="00110323">
      <w:pPr>
        <w:sectPr w:rsidR="00110323">
          <w:footerReference w:type="default" r:id="rId15"/>
          <w:footnotePr>
            <w:pos w:val="beneathText"/>
          </w:footnotePr>
          <w:pgSz w:w="11906" w:h="16838"/>
          <w:pgMar w:top="1417" w:right="1417" w:bottom="1983" w:left="1417" w:header="720" w:footer="1417" w:gutter="0"/>
          <w:cols w:space="720"/>
        </w:sectPr>
      </w:pPr>
    </w:p>
    <w:p w14:paraId="2E7EFB06" w14:textId="77777777" w:rsidR="002E19EB" w:rsidRDefault="002E19EB" w:rsidP="002E19EB">
      <w:pPr>
        <w:pStyle w:val="Titre1"/>
      </w:pPr>
      <w:bookmarkStart w:id="0" w:name="_Toc142555265"/>
      <w:r>
        <w:lastRenderedPageBreak/>
        <w:t>Introduction</w:t>
      </w:r>
      <w:bookmarkEnd w:id="0"/>
    </w:p>
    <w:p w14:paraId="5870E607" w14:textId="77777777" w:rsidR="00762FDE" w:rsidRDefault="00BB355C" w:rsidP="00EA72EF">
      <w:pPr>
        <w:pStyle w:val="Titre2"/>
      </w:pPr>
      <w:bookmarkStart w:id="1" w:name="_Toc142555266"/>
      <w:r>
        <w:t>Le blé dur</w:t>
      </w:r>
      <w:bookmarkEnd w:id="1"/>
    </w:p>
    <w:p w14:paraId="7E357401" w14:textId="77777777" w:rsidR="00A071D2" w:rsidRPr="00A071D2" w:rsidRDefault="00A071D2" w:rsidP="00A071D2">
      <w:r w:rsidRPr="00A071D2">
        <w:t>Le blé dur (</w:t>
      </w:r>
      <w:proofErr w:type="spellStart"/>
      <w:r w:rsidRPr="00A071D2">
        <w:rPr>
          <w:i/>
        </w:rPr>
        <w:t>Triticum</w:t>
      </w:r>
      <w:proofErr w:type="spellEnd"/>
      <w:r w:rsidRPr="00A071D2">
        <w:rPr>
          <w:i/>
        </w:rPr>
        <w:t xml:space="preserve"> </w:t>
      </w:r>
      <w:proofErr w:type="spellStart"/>
      <w:r w:rsidRPr="00A071D2">
        <w:rPr>
          <w:i/>
        </w:rPr>
        <w:t>turgidum</w:t>
      </w:r>
      <w:proofErr w:type="spellEnd"/>
      <w:r w:rsidRPr="00A071D2">
        <w:t xml:space="preserve">) est une céréale de la famille des poacées. L’alimentation humaine est le seul débouché de cette espèce qui sert principalement à la fabrication de pâtes et de couscous, mais aussi de pain dans certaines régions du monde. Sa culture en France remonte aux années 1950 dans le Sud-Est et représente aujourd’hui 300 000 ha répartis sur 24 000 exploitations, ce qui représente 4% de la surface céréalière. Chaque année, 1.8 Mt sont produites ce qui représente 3% de la production céréalière française, faisant du blé dur la quatrième céréale de France. Les principaux bassins de production sont le Sud-Est où il représente 80% des surfaces de céréales, le Sud-Ouest, l’Ouest et le Centre. A l’échelle mondiale, la production Française représente 5% de la production totale, les principaux producteurs étant le Canada et l’Italie. Le blé dur est une céréale de printemps adaptée à des climats plutôt chauds et secs. Il se sème principalement à l’automne, a des graines peu dormantes, des besoins de vernalisations quasiment nuls, et supporte mal le froid hivernal </w:t>
      </w:r>
      <w:r w:rsidRPr="00A071D2">
        <w:fldChar w:fldCharType="begin"/>
      </w:r>
      <w:r w:rsidRPr="00A071D2">
        <w:instrText xml:space="preserve"> ADDIN ZOTERO_ITEM CSL_CITATION {"citationID":"kSuC5DAF","properties":{"formattedCitation":"(GIE Bl\\uc0\\u233{} dur, 2017)","plainCitation":"(GIE Blé dur, 2017)","noteIndex":0},"citationItems":[{"id":4599,"uris":["http://zotero.org/groups/4992050/items/XEA3YPW8"],"itemData":{"id":4599,"type":"post-weblog","abstract":"Description et spécificités : le blé dur est une céréale de printemps, semée à l'automne, sensible à la sécheresse et à la pluie.","container-title":"GIE Blé dur","language":"fr-FR","title":"Description et spécificités - GIE Blé dur Description, spécificités du blé dur","URL":"https://www.gie-bledur.fr/la-filiere-ble-dur/description-du-ble-dur/","author":[{"family":"GIE Blé dur","given":""}],"accessed":{"date-parts":[["2023",6,7]]},"issued":{"date-parts":[["2017"]]}}}],"schema":"https://github.com/citation-style-language/schema/raw/master/csl-citation.json"} </w:instrText>
      </w:r>
      <w:r w:rsidRPr="00A071D2">
        <w:fldChar w:fldCharType="separate"/>
      </w:r>
      <w:r w:rsidRPr="00A071D2">
        <w:t>(GIE Blé dur, 2017)</w:t>
      </w:r>
      <w:r w:rsidRPr="00A071D2">
        <w:fldChar w:fldCharType="end"/>
      </w:r>
      <w:r w:rsidRPr="00A071D2">
        <w:t>.</w:t>
      </w:r>
    </w:p>
    <w:p w14:paraId="63B045EB" w14:textId="77777777" w:rsidR="00A071D2" w:rsidRPr="00A071D2" w:rsidRDefault="00A071D2" w:rsidP="00A071D2">
      <w:r w:rsidRPr="00A071D2">
        <w:t xml:space="preserve">Le blé dur serait le résultat de la sélection à partir de </w:t>
      </w:r>
      <w:proofErr w:type="spellStart"/>
      <w:r w:rsidRPr="00A071D2">
        <w:rPr>
          <w:i/>
        </w:rPr>
        <w:t>Triticum</w:t>
      </w:r>
      <w:proofErr w:type="spellEnd"/>
      <w:r w:rsidRPr="00A071D2">
        <w:rPr>
          <w:i/>
        </w:rPr>
        <w:t xml:space="preserve"> </w:t>
      </w:r>
      <w:proofErr w:type="spellStart"/>
      <w:r w:rsidRPr="00A071D2">
        <w:rPr>
          <w:i/>
        </w:rPr>
        <w:t>dicoccum</w:t>
      </w:r>
      <w:proofErr w:type="spellEnd"/>
      <w:r w:rsidRPr="00A071D2">
        <w:t xml:space="preserve">, lui-même issu de la domestication de </w:t>
      </w:r>
      <w:proofErr w:type="spellStart"/>
      <w:r w:rsidRPr="00A071D2">
        <w:rPr>
          <w:i/>
        </w:rPr>
        <w:t>Triticum</w:t>
      </w:r>
      <w:proofErr w:type="spellEnd"/>
      <w:r w:rsidRPr="00A071D2">
        <w:rPr>
          <w:i/>
        </w:rPr>
        <w:t xml:space="preserve"> </w:t>
      </w:r>
      <w:proofErr w:type="spellStart"/>
      <w:r w:rsidRPr="00A071D2">
        <w:rPr>
          <w:i/>
        </w:rPr>
        <w:t>dicoccoides</w:t>
      </w:r>
      <w:proofErr w:type="spellEnd"/>
      <w:r w:rsidRPr="00A071D2">
        <w:t>, une espèce apparue suite à un événement d’</w:t>
      </w:r>
      <w:proofErr w:type="spellStart"/>
      <w:r w:rsidRPr="00A071D2">
        <w:t>allopolyploïdisation</w:t>
      </w:r>
      <w:proofErr w:type="spellEnd"/>
      <w:r w:rsidRPr="00A071D2">
        <w:t xml:space="preserve"> entre </w:t>
      </w:r>
      <w:proofErr w:type="spellStart"/>
      <w:r w:rsidRPr="00A071D2">
        <w:rPr>
          <w:i/>
        </w:rPr>
        <w:t>Triticum</w:t>
      </w:r>
      <w:proofErr w:type="spellEnd"/>
      <w:r w:rsidRPr="00A071D2">
        <w:rPr>
          <w:i/>
        </w:rPr>
        <w:t xml:space="preserve"> </w:t>
      </w:r>
      <w:proofErr w:type="spellStart"/>
      <w:r w:rsidRPr="00A071D2">
        <w:rPr>
          <w:i/>
        </w:rPr>
        <w:t>uratu</w:t>
      </w:r>
      <w:proofErr w:type="spellEnd"/>
      <w:r w:rsidRPr="00A071D2">
        <w:t xml:space="preserve"> et une espèce inconnue probablement proche de </w:t>
      </w:r>
      <w:r w:rsidRPr="00A071D2">
        <w:rPr>
          <w:i/>
        </w:rPr>
        <w:t xml:space="preserve">Aegilops </w:t>
      </w:r>
      <w:proofErr w:type="spellStart"/>
      <w:r w:rsidRPr="00A071D2">
        <w:rPr>
          <w:i/>
        </w:rPr>
        <w:t>speltoides</w:t>
      </w:r>
      <w:proofErr w:type="spellEnd"/>
      <w:r w:rsidRPr="00A071D2">
        <w:t>. Cet événement d’</w:t>
      </w:r>
      <w:proofErr w:type="spellStart"/>
      <w:r w:rsidRPr="00A071D2">
        <w:t>allopolyploïdisation</w:t>
      </w:r>
      <w:proofErr w:type="spellEnd"/>
      <w:r w:rsidRPr="00A071D2">
        <w:t xml:space="preserve"> entre deux espèces diploïdes se serait produit entre -500 000 et -150 000 ans. Le génome du blé dur est donc tétraploïde et comporte 7 tétrades, soit 28 chromosomes en tout. La forme non sélectionnée du blé dur (</w:t>
      </w:r>
      <w:r w:rsidRPr="00A071D2">
        <w:rPr>
          <w:i/>
        </w:rPr>
        <w:t xml:space="preserve">T. </w:t>
      </w:r>
      <w:proofErr w:type="spellStart"/>
      <w:r w:rsidRPr="00A071D2">
        <w:rPr>
          <w:i/>
        </w:rPr>
        <w:t>dicoccum</w:t>
      </w:r>
      <w:proofErr w:type="spellEnd"/>
      <w:r w:rsidRPr="00A071D2">
        <w:t>) aurait donné naissance au blé tendre par un deuxième événement d’</w:t>
      </w:r>
      <w:proofErr w:type="spellStart"/>
      <w:r w:rsidRPr="00A071D2">
        <w:t>allopolyploïdisation</w:t>
      </w:r>
      <w:proofErr w:type="spellEnd"/>
      <w:r w:rsidRPr="00A071D2">
        <w:t xml:space="preserve"> avec </w:t>
      </w:r>
      <w:r w:rsidRPr="00A071D2">
        <w:rPr>
          <w:i/>
        </w:rPr>
        <w:t xml:space="preserve">T. </w:t>
      </w:r>
      <w:proofErr w:type="spellStart"/>
      <w:r w:rsidRPr="00A071D2">
        <w:rPr>
          <w:i/>
        </w:rPr>
        <w:t>tauschii</w:t>
      </w:r>
      <w:proofErr w:type="spellEnd"/>
      <w:r w:rsidRPr="00A071D2">
        <w:rPr>
          <w:i/>
        </w:rPr>
        <w:t xml:space="preserve"> </w:t>
      </w:r>
      <w:r w:rsidRPr="00A071D2">
        <w:t xml:space="preserve">il y a à peu près 10 000 ans. Le blé serait une des premières céréales cultivée dans le croissant fertile au moment de la révolution néolithique </w:t>
      </w:r>
      <w:r w:rsidRPr="00A071D2">
        <w:fldChar w:fldCharType="begin"/>
      </w:r>
      <w:r w:rsidRPr="00A071D2">
        <w:instrText xml:space="preserve"> ADDIN ZOTERO_ITEM CSL_CITATION {"citationID":"R1Oc3QS4","properties":{"formattedCitation":"(Charmet, 2011)","plainCitation":"(Charmet, 2011)","noteIndex":0},"citationItems":[{"id":4596,"uris":["http://zotero.org/groups/4992050/items/TS7NJ4LG"],"itemData":{"id":4596,"type":"article-journal","abstract":"Wheat was one of the first crops to be domesticated more than 10,000 years ago in the Middle East. Molecular genetics and archaeological data have allowed the reconstruction of plausible domestication scenarios leading to modern cultivars. For diploid einkorn and tetraploid durum wheat, a single domestication event has likely occurred in the Karacadag Mountains, Turkey. Following a cross between tetraploid durum and diploid T. tauschii, the resultant hexaploid bread wheat was domesticated and disseminated around the Caucasian region. These polyploidisation events facilitated wheat domestication and created genetic bottlenecks, which excluded potentially adaptive alleles. With the urgent need to accelerate genetic progress to confront the challenges of climate change and sustainable agriculture, wild ancestors and old landraces represent a reservoir of underexploited genetic diversity that may be utilized through modern breeding methods. Understanding domestication processes may thus help identifying new strategies.\nRésumé\nLe blé fut la première espèce domestiquée au Moyen-Orient, voici plus de 10 000 ans. Les approches combinées de la génétique moléculaire et de l’archéologie ont permis de retracer les scénarios les plus plausibles de ces évènements qui ont façonné la distribution de la diversité génétique des variétés actuelles. Pour les blés diploïdes (engrain) et tétraploïdes (blé dur), un seul évènement de domestication s’est produit dans les montagnes du Karacadag en Turquie. Une hybridation entre le blé dur tétraploïde et l’espèce diploïde T. tauschii, a donné le blé tendre hexaploïde, qui fut domestiqué et disséminé par les agriculteurs dans la région Caucasienne. Ces évènements de polyploïdisation qui ont facilité la domestication du blé ont provoqué de forts goulots d’étranglement génétiques, entraînant des pertes aléatoires d’allèles potentiellement adaptatifs. À l’heure où il devient urgent d’accélérer le progrès génétique pour faire face aux défis du changement climatique et de l’agriculture durable, les ancêtres sauvages et les populations locales représentent un réservoir de diversité génétique sous-exploité qui doit être mobilisé au travers de méthodes d’amélioration renouvelées. Comprendre les mécanismes de la domestication peut donc aider à inventer de nouvelles stratégies.","collection-title":"On the trail of domestications, migrations and invasions in agriculture","container-title":"Comptes Rendus Biologies","DOI":"10.1016/j.crvi.2010.12.013","ISSN":"1631-0691","issue":"3","journalAbbreviation":"Comptes Rendus Biologies","language":"en","page":"212-220","source":"ScienceDirect","title":"Wheat domestication: Lessons for the future","title-short":"Wheat domestication","volume":"334","author":[{"family":"Charmet","given":"Gilles"}],"issued":{"date-parts":[["2011",3,1]]}}}],"schema":"https://github.com/citation-style-language/schema/raw/master/csl-citation.json"} </w:instrText>
      </w:r>
      <w:r w:rsidRPr="00A071D2">
        <w:fldChar w:fldCharType="separate"/>
      </w:r>
      <w:r w:rsidRPr="00A071D2">
        <w:t>(Charmet, 2011)</w:t>
      </w:r>
      <w:r w:rsidRPr="00A071D2">
        <w:fldChar w:fldCharType="end"/>
      </w:r>
      <w:r w:rsidRPr="00A071D2">
        <w:t>.</w:t>
      </w:r>
    </w:p>
    <w:p w14:paraId="7C773670" w14:textId="77777777" w:rsidR="00A071D2" w:rsidRDefault="00A071D2" w:rsidP="00A071D2"/>
    <w:p w14:paraId="04706060" w14:textId="77777777" w:rsidR="00BB355C" w:rsidRPr="00A071D2" w:rsidRDefault="00BB355C" w:rsidP="00BB355C">
      <w:pPr>
        <w:pStyle w:val="Titre2"/>
      </w:pPr>
      <w:bookmarkStart w:id="2" w:name="_Toc142555267"/>
      <w:r>
        <w:t>Le changement climatique</w:t>
      </w:r>
      <w:bookmarkEnd w:id="2"/>
    </w:p>
    <w:p w14:paraId="662DF5C0" w14:textId="77777777" w:rsidR="00A071D2" w:rsidRPr="00A071D2" w:rsidRDefault="00A071D2" w:rsidP="00A071D2">
      <w:r w:rsidRPr="00A071D2">
        <w:t xml:space="preserve">Le changement climatique impacte déjà l’agriculture, et ses effets vont s’accentuer dans le futur. Pour le blé, certaines simulations prédisent une baisse de rendement de 3 à 10% par degré d’augmentation de la température </w:t>
      </w:r>
      <w:r w:rsidRPr="00A071D2">
        <w:fldChar w:fldCharType="begin"/>
      </w:r>
      <w:r w:rsidRPr="00A071D2">
        <w:instrText xml:space="preserve"> ADDIN ZOTERO_ITEM CSL_CITATION {"citationID":"7WK0DUkP","properties":{"formattedCitation":"(Asseng et al., 2015; Wang et al., 2018)","plainCitation":"(Asseng et al., 2015; Wang et al., 2018)","noteIndex":0},"citationItems":[{"id":4359,"uris":["http://zotero.org/groups/4992050/items/5BF4KSA3"],"itemData":{"id":4359,"type":"article-journal","abstract":"This study—based on systematic testing of 30 different wheat crop models against field experiments—shows that many wheat models simulate yields well, but with reduced accuracy at higher temperatures. Extrapolation of the model ensemble response indicates that global wheat production will fall by 6% for each 1 °C increase in temperature.","container-title":"Nature Climate Change","DOI":"10.1038/nclimate2470","ISSN":"1758-6798","issue":"2","journalAbbreviation":"Nature Clim Change","language":"en","license":"2014 Nature Publishing Group","note":"number: 2\npublisher: Nature Publishing Group","page":"143-147","source":"www.nature.com","title":"Rising temperatures reduce global wheat production","volume":"5","author":[{"family":"Asseng","given":"S."},{"family":"Ewert","given":"F."},{"family":"Martre","given":"P."},{"family":"Rötter","given":"R. P."},{"family":"Lobell","given":"D. B."},{"family":"Cammarano","given":"D."},{"family":"Kimball","given":"B. A."},{"family":"Ottman","given":"M. J."},{"family":"Wall","given":"G. W."},{"family":"White","given":"J. W."},{"family":"Reynolds","given":"M. P."},{"family":"Alderman","given":"P. D."},{"family":"Prasad","given":"P. V. V."},{"family":"Aggarwal","given":"P. K."},{"family":"Anothai","given":"J."},{"family":"Basso","given":"B."},{"family":"Biernath","given":"C."},{"family":"Challinor","given":"A. J."},{"family":"De Sanctis","given":"G."},{"family":"Doltra","given":"J."},{"family":"Fereres","given":"E."},{"family":"Garcia-Vila","given":"M."},{"family":"Gayler","given":"S."},{"family":"Hoogenboom","given":"G."},{"family":"Hunt","given":"L. A."},{"family":"Izaurralde","given":"R. C."},{"family":"Jabloun","given":"M."},{"family":"Jones","given":"C. D."},{"family":"Kersebaum","given":"K. C."},{"family":"Koehler","given":"A.-K."},{"family":"Müller","given":"C."},{"family":"Naresh Kumar","given":"S."},{"family":"Nendel","given":"C."},{"family":"O’Leary","given":"G."},{"family":"Olesen","given":"J. E."},{"family":"Palosuo","given":"T."},{"family":"Priesack","given":"E."},{"family":"Eyshi Rezaei","given":"E."},{"family":"Ruane","given":"A. C."},{"family":"Semenov","given":"M. A."},{"family":"Shcherbak","given":"I."},{"family":"Stöckle","given":"C."},{"family":"Stratonovitch","given":"P."},{"family":"Streck","given":"T."},{"family":"Supit","given":"I."},{"family":"Tao","given":"F."},{"family":"Thorburn","given":"P. J."},{"family":"Waha","given":"K."},{"family":"Wang","given":"E."},{"family":"Wallach","given":"D."},{"family":"Wolf","given":"J."},{"family":"Zhao","given":"Z."},{"family":"Zhu","given":"Y."}],"issued":{"date-parts":[["2015",2]]}}},{"id":4445,"uris":["http://zotero.org/groups/4992050/items/XXVLPSW5"],"itemData":{"id":4445,"type":"article-journal","abstract":"By the end of this century, the average global temperature is predicted to rise due to the increasing release of greenhouse gases (GHGs) into the atmosphere. This change in climate can reduce agricultural yields, resulting in food insecurity. However, agricultural activities are one of the major contributors of GHGs and lower yields can trigger increased activity to meet the demand for food, resulting in higher quantities of GHGs released into the atmosphere. In this paper, we discuss the growth requirements and greenhouse gas release potential of staple cereal crops and assess the impact of climate change on their yields. Potential solutions for minimizing the influence of climate change on crop productivity are discussed. These include breeding to obtain cereals that are more tolerant to conditions caused by climate change, increased production of these new cultivars, improved irrigation, and more effective use of fertilizers. Furthermore, different predictive models inferred that climate change would reduce production of major cereal crops, except for millets due to their ability to grow in variable climatic conditions, and in dry areas due to a strong root system. Moreover, millets are not resource-intensive crops and release fewer greenhouse gases compared to other cereals. Therefore, in addition to addressing food security, millets have an enormous potential use for reducing the impact of agriculture on global warming and should be grown on a global scale as an alternative to major cereals and grains.","container-title":"Climate","DOI":"10.3390/cli6020041","ISSN":"2225-1154","issue":"2","language":"en","license":"http://creativecommons.org/licenses/by/3.0/","note":"number: 2\npublisher: Multidisciplinary Digital Publishing Institute","page":"41","source":"www.mdpi.com","title":"Effect of Climate Change on the Yield of Cereal Crops: A Review","title-short":"Effect of Climate Change on the Yield of Cereal Crops","volume":"6","author":[{"family":"Wang","given":"Jin"},{"family":"Vanga","given":"Sai Kranthi"},{"family":"Saxena","given":"Rachit"},{"family":"Orsat","given":"Valérie"},{"family":"Raghavan","given":"Vijaya"}],"issued":{"date-parts":[["2018",6]]}}}],"schema":"https://github.com/citation-style-language/schema/raw/master/csl-citation.json"} </w:instrText>
      </w:r>
      <w:r w:rsidRPr="00A071D2">
        <w:fldChar w:fldCharType="separate"/>
      </w:r>
      <w:r w:rsidRPr="00A071D2">
        <w:t>(Asseng et al., 2015; Wang et al., 2018)</w:t>
      </w:r>
      <w:r w:rsidRPr="00A071D2">
        <w:fldChar w:fldCharType="end"/>
      </w:r>
      <w:r w:rsidRPr="00A071D2">
        <w:t xml:space="preserve">. Il se peut qu’au cours du siècle, les rendement en France baissent de 14 à 17% </w:t>
      </w:r>
      <w:r w:rsidRPr="00A071D2">
        <w:fldChar w:fldCharType="begin"/>
      </w:r>
      <w:r w:rsidRPr="00A071D2">
        <w:instrText xml:space="preserve"> ADDIN ZOTERO_ITEM CSL_CITATION {"citationID":"mxz9DjLA","properties":{"formattedCitation":"(Wang et al., 2018)","plainCitation":"(Wang et al., 2018)","noteIndex":0},"citationItems":[{"id":4445,"uris":["http://zotero.org/groups/4992050/items/XXVLPSW5"],"itemData":{"id":4445,"type":"article-journal","abstract":"By the end of this century, the average global temperature is predicted to rise due to the increasing release of greenhouse gases (GHGs) into the atmosphere. This change in climate can reduce agricultural yields, resulting in food insecurity. However, agricultural activities are one of the major contributors of GHGs and lower yields can trigger increased activity to meet the demand for food, resulting in higher quantities of GHGs released into the atmosphere. In this paper, we discuss the growth requirements and greenhouse gas release potential of staple cereal crops and assess the impact of climate change on their yields. Potential solutions for minimizing the influence of climate change on crop productivity are discussed. These include breeding to obtain cereals that are more tolerant to conditions caused by climate change, increased production of these new cultivars, improved irrigation, and more effective use of fertilizers. Furthermore, different predictive models inferred that climate change would reduce production of major cereal crops, except for millets due to their ability to grow in variable climatic conditions, and in dry areas due to a strong root system. Moreover, millets are not resource-intensive crops and release fewer greenhouse gases compared to other cereals. Therefore, in addition to addressing food security, millets have an enormous potential use for reducing the impact of agriculture on global warming and should be grown on a global scale as an alternative to major cereals and grains.","container-title":"Climate","DOI":"10.3390/cli6020041","ISSN":"2225-1154","issue":"2","language":"en","license":"http://creativecommons.org/licenses/by/3.0/","note":"number: 2\npublisher: Multidisciplinary Digital Publishing Institute","page":"41","source":"www.mdpi.com","title":"Effect of Climate Change on the Yield of Cereal Crops: A Review","title-short":"Effect of Climate Change on the Yield of Cereal Crops","volume":"6","author":[{"family":"Wang","given":"Jin"},{"family":"Vanga","given":"Sai Kranthi"},{"family":"Saxena","given":"Rachit"},{"family":"Orsat","given":"Valérie"},{"family":"Raghavan","given":"Vijaya"}],"issued":{"date-parts":[["2018",6]]}}}],"schema":"https://github.com/citation-style-language/schema/raw/master/csl-citation.json"} </w:instrText>
      </w:r>
      <w:r w:rsidRPr="00A071D2">
        <w:fldChar w:fldCharType="separate"/>
      </w:r>
      <w:r w:rsidRPr="00A071D2">
        <w:t>(Wang et al., 2018)</w:t>
      </w:r>
      <w:r w:rsidRPr="00A071D2">
        <w:fldChar w:fldCharType="end"/>
      </w:r>
      <w:r w:rsidRPr="00A071D2">
        <w:t xml:space="preserve">, et les rendements en zone non irriguée pourraient baisser de 9 à 30% </w:t>
      </w:r>
      <w:r w:rsidRPr="00A071D2">
        <w:fldChar w:fldCharType="begin"/>
      </w:r>
      <w:r w:rsidRPr="00A071D2">
        <w:instrText xml:space="preserve"> ADDIN ZOTERO_ITEM CSL_CITATION {"citationID":"6INtIfoi","properties":{"formattedCitation":"(Ishaque et al., 2023)","plainCitation":"(Ishaque et al., 2023)","noteIndex":0},"citationItems":[{"id":4362,"uris":["http://zotero.org/groups/4992050/items/A9VX6N84"],"itemData":{"id":4362,"type":"article-journal","abstract":"Global climate change associated with increasing temperature and unreliable rainfall events will have consequences for crop production. Therefore, strategizing crop management gained the attention of crop scientists to curtail the adverse impacts of climate change on crop production. However, the projected effects of climate change on wheat may vary in different cropping systems as wheat production is reported to be significantly impacted by future climate change in major cropping systems worldwide. In the present study, ten experiments were conducted under irrigated (2007–2013) and rainfed (2010–2014) cropping systems of Pakistan to quantify the interactive impacts of future climate change (CO2, temperature, and rainfall) on wheat phenology, grain yield, crop evapotranspiration (ETc), and water use efficiency (WUE) using the DSSAT-CERES-Wheat. The DSSAT-CERES-Wheat was executed using 17 Global Climate Models (GCMs) and four Representative Concentration Pathways (RCPs; 2.6, 4.5, 6.0, and 8.5) to forecast the climate projections for 2030, 2050, and 2090. The average temperature at both sites will increase by 1.3, 1.9, 1.9, and 2.9 ℃ under RCP 2.6, 4.5, 6.0, and 8.5. The simulated output varies among GCMs, RCPs, CO2 concentration, and future periods. A general reduction in wheat phenology, grain yield, ETc, and WUE was anticipated. However, higher CO2 concentration and early maturity improved the WUE of wheat under irrigated and rainfed conditions. Nevertheless, this gain in WUE was at the cost of a relatively higher yield loss. Wheat yield is expected to decline by 2–19% and 9–30% under irrigated and rainfed conditions, respectively by aggregating the simulated future climate change impacts across GCMs and RCPs. Adaptation strategies to mitigate the climate change impacts on wheat production in irrigated and rainfed areas will be required. Our findings will serve as a foundation for designing future climate change adaptation strategies to sustain wheat production in Pakistan's irrigated and rainfed cropping systems.","container-title":"Agricultural Water Management","DOI":"10.1016/j.agwat.2022.108017","ISSN":"0378-3774","journalAbbreviation":"Agricultural Water Management","language":"en","page":"108017","source":"ScienceDirect","title":"Quantifying the impacts of climate change on wheat phenology, yield, and evapotranspiration under irrigated and rainfed conditions","volume":"275","author":[{"family":"Ishaque","given":"Wajid"},{"family":"Osman","given":"Raheel"},{"family":"Hafiza","given":"Barira Shoukat"},{"family":"Malghani","given":"Saadatullah"},{"family":"Zhao","given":"Ben"},{"family":"Xu","given":"Ming"},{"family":"Ata-Ul-Karim","given":"Syed Tahir"}],"issued":{"date-parts":[["2023",1,1]]}}}],"schema":"https://github.com/citation-style-language/schema/raw/master/csl-citation.json"} </w:instrText>
      </w:r>
      <w:r w:rsidRPr="00A071D2">
        <w:fldChar w:fldCharType="separate"/>
      </w:r>
      <w:r w:rsidRPr="00A071D2">
        <w:t>(Ishaque et al., 2023)</w:t>
      </w:r>
      <w:r w:rsidRPr="00A071D2">
        <w:fldChar w:fldCharType="end"/>
      </w:r>
      <w:r w:rsidRPr="00A071D2">
        <w:t xml:space="preserve">. D’autres prédisent des diminutions ou des augmentations du rendement en fonction de la zone de production en insistant sur le caractère incertain et variable des rendements futurs </w:t>
      </w:r>
      <w:r w:rsidRPr="00A071D2">
        <w:fldChar w:fldCharType="begin"/>
      </w:r>
      <w:r w:rsidRPr="00A071D2">
        <w:instrText xml:space="preserve"> ADDIN ZOTERO_ITEM CSL_CITATION {"citationID":"OBrx3Vs4","properties":{"formattedCitation":"(Wilcox and Makowski, 2014)","plainCitation":"(Wilcox and Makowski, 2014)","noteIndex":0},"citationItems":[{"id":4354,"uris":["http://zotero.org/groups/4992050/items/JKX8ZQHG"],"itemData":{"id":4354,"type":"article-journal","abstract":"Future climate change is expected to affect wheat yields. However, it is uncertain if the overall change in climate will result in wheat yield increases or decreases. This is due to the opposing effects of temperature, precipitation, and CO2 concentration on wheat yields. In this study, a meta-analysis of simulated yield change was conducted to identify the levels of temperature, precipitation and CO2 concentration that result in increasing or decreasing wheat yields. With data from 90 studies using computer modeling, we found that more than 50% of the simulated relative yield change resulted in yield losses when mean temperature change is higher than 2.3°C, or mean precipitation change is null or less, or when CO2 concentration is lower than 395ppm. A statistical model relating relative yield change to the three considered climatic variables was used to explore a large range of climate change scenarios. Results showed that, in average, the effects of high CO2 concentrations (&gt;640ppm) outweighed the effects of increasing temperature (up to +2°C) and moderate declines in precipitation (up to −20%), leading to increasing yields. However, these results varied greatly from site to site, likely due to differences in topography, soils and farming practices. These results also do not take into account the effects of pests, diseases and weeds or climate variability, which may act to decrease wheat yields.","container-title":"Field Crops Research","DOI":"10.1016/j.fcr.2013.11.008","ISSN":"0378-4290","journalAbbreviation":"Field Crops Research","language":"en","page":"180-190","source":"ScienceDirect","title":"A meta-analysis of the predicted effects of climate change on wheat yields using simulation studies","volume":"156","author":[{"family":"Wilcox","given":"Julia"},{"family":"Makowski","given":"David"}],"issued":{"date-parts":[["2014",2,1]]}}}],"schema":"https://github.com/citation-style-language/schema/raw/master/csl-citation.json"} </w:instrText>
      </w:r>
      <w:r w:rsidRPr="00A071D2">
        <w:fldChar w:fldCharType="separate"/>
      </w:r>
      <w:r w:rsidRPr="00A071D2">
        <w:t>(Wilcox and Makowski, 2014)</w:t>
      </w:r>
      <w:r w:rsidRPr="00A071D2">
        <w:fldChar w:fldCharType="end"/>
      </w:r>
      <w:r w:rsidRPr="00A071D2">
        <w:t xml:space="preserve">. Des simulations sur l’impact des maladies du le blé montrent aussi des effets bénéfiques ou néfastes du changement climatique selon le pathogène et la zone </w:t>
      </w:r>
      <w:r w:rsidRPr="00A071D2">
        <w:lastRenderedPageBreak/>
        <w:t xml:space="preserve">géographique </w:t>
      </w:r>
      <w:r w:rsidRPr="00A071D2">
        <w:fldChar w:fldCharType="begin"/>
      </w:r>
      <w:r w:rsidRPr="00A071D2">
        <w:instrText xml:space="preserve"> ADDIN ZOTERO_ITEM CSL_CITATION {"citationID":"eeZVGb4F","properties":{"formattedCitation":"(Juroszek and von Tiedemann, 2013)","plainCitation":"(Juroszek and von Tiedemann, 2013)","noteIndex":0},"citationItems":[{"id":4356,"uris":["http://zotero.org/groups/4992050/items/MKR4AE89"],"itemData":{"id":4356,"type":"article-journal","abstract":"This review summarizes the most significant results from the so far existing, but fragmented studies on the potential effects of climate change on wheat pathogens and the diseases they cause. The analysis demonstrates that predictions are uncertain and future disease risk trends must be differentiated on a geographic and time scale. For example, disease incidence of Fusarium head blight in the United Kingdom might increase middle of this century, whereas disease severity of Septoria tritici blotch might decrease in France end of this century. Thus, wheat disease problems caused by a changing climate will probably not consistently worsen, as climatic changes may also improve the crop health situation in wheat depending on the location. The results of long-term simulations of future disease risk must be taken with caution, because different climate models and downscaling methods are used to make the projections and this can create considerable uncertainty. Being aware of this short-coming, plant pathologists recently started to assess the sources of uncertainty related to their long-term disease simulations. However, in spite of this progress there is still a significant lack of simulation studies related to different wheat diseases in various locations that could help to estimate future wheat grain losses due to climatic changes. Many more of these studies are certainly needed. Otherwise, the focus in the climate change debate will remain on the yield loss/gain potential due to changes in the environmental conditions only, which would neglect the important impact of altered biotic constraints such as diseases which are among the key factors in the estimation of future global wheat productivity.","container-title":"European Journal of Plant Pathology","DOI":"10.1007/s10658-012-0144-9","ISSN":"1573-8469","issue":"1","journalAbbreviation":"Eur J Plant Pathol","language":"en","page":"21-33","source":"Springer Link","title":"Climate change and potential future risks through wheat diseases: a review","title-short":"Climate change and potential future risks through wheat diseases","volume":"136","author":[{"family":"Juroszek","given":"Peter"},{"family":"Tiedemann","given":"Andreas","non-dropping-particle":"von"}],"issued":{"date-parts":[["2013",5,1]]}}}],"schema":"https://github.com/citation-style-language/schema/raw/master/csl-citation.json"} </w:instrText>
      </w:r>
      <w:r w:rsidRPr="00A071D2">
        <w:fldChar w:fldCharType="separate"/>
      </w:r>
      <w:r w:rsidRPr="00A071D2">
        <w:t>(Juroszek and von Tiedemann, 2013)</w:t>
      </w:r>
      <w:r w:rsidRPr="00A071D2">
        <w:fldChar w:fldCharType="end"/>
      </w:r>
      <w:r w:rsidRPr="00A071D2">
        <w:t xml:space="preserve">, et il semble également que la qualité des grains et leur valeur nutritionnelle puissent être détériorée </w:t>
      </w:r>
      <w:r w:rsidRPr="00A071D2">
        <w:fldChar w:fldCharType="begin"/>
      </w:r>
      <w:r w:rsidRPr="00A071D2">
        <w:instrText xml:space="preserve"> ADDIN ZOTERO_ITEM CSL_CITATION {"citationID":"s2O6Tl36","properties":{"formattedCitation":"(Wang et al., 2018; Zahra et al., 2023)","plainCitation":"(Wang et al., 2018; Zahra et al., 2023)","noteIndex":0},"citationItems":[{"id":4445,"uris":["http://zotero.org/groups/4992050/items/XXVLPSW5"],"itemData":{"id":4445,"type":"article-journal","abstract":"By the end of this century, the average global temperature is predicted to rise due to the increasing release of greenhouse gases (GHGs) into the atmosphere. This change in climate can reduce agricultural yields, resulting in food insecurity. However, agricultural activities are one of the major contributors of GHGs and lower yields can trigger increased activity to meet the demand for food, resulting in higher quantities of GHGs released into the atmosphere. In this paper, we discuss the growth requirements and greenhouse gas release potential of staple cereal crops and assess the impact of climate change on their yields. Potential solutions for minimizing the influence of climate change on crop productivity are discussed. These include breeding to obtain cereals that are more tolerant to conditions caused by climate change, increased production of these new cultivars, improved irrigation, and more effective use of fertilizers. Furthermore, different predictive models inferred that climate change would reduce production of major cereal crops, except for millets due to their ability to grow in variable climatic conditions, and in dry areas due to a strong root system. Moreover, millets are not resource-intensive crops and release fewer greenhouse gases compared to other cereals. Therefore, in addition to addressing food security, millets have an enormous potential use for reducing the impact of agriculture on global warming and should be grown on a global scale as an alternative to major cereals and grains.","container-title":"Climate","DOI":"10.3390/cli6020041","ISSN":"2225-1154","issue":"2","language":"en","license":"http://creativecommons.org/licenses/by/3.0/","note":"number: 2\npublisher: Multidisciplinary Digital Publishing Institute","page":"41","source":"www.mdpi.com","title":"Effect of Climate Change on the Yield of Cereal Crops: A Review","title-short":"Effect of Climate Change on the Yield of Cereal Crops","volume":"6","author":[{"family":"Wang","given":"Jin"},{"family":"Vanga","given":"Sai Kranthi"},{"family":"Saxena","given":"Rachit"},{"family":"Orsat","given":"Valérie"},{"family":"Raghavan","given":"Vijaya"}],"issued":{"date-parts":[["2018",6]]}}},{"id":4365,"uris":["http://zotero.org/groups/4992050/items/AGGAW443"],"itemData":{"id":4365,"type":"article-journal","abstract":"Wheat grain quality, an important determinant for human nutrition, is often overlooked when improving crop production for stressed environments. Climate change makes this task more difficult by imposing combined stresses. The scenarios relevant to climate change include elevated CO2 concentrations (eCO2) and extreme climatic events such as drought, heat waves, and salinity stresses. However, data on wheat quality in terms of climate change are limited, with no concerted efforts at the global level to provide an equitable and consistent climate risk assessment for wheat grain quality. Climate change induces changes in the quality and composition of wheat grain, a premier staple food crop globally. Climate-change events, such as eCO2, heat, drought, salinity stress stresses, heat + drought, eCO2 + drought, and eCO2 + heat stresses, alter wheat grain quality in terms of grain weight, nutrient, anti-nutrient, fiber, and protein content and composition, starch granules, and free amino acid composition. Interestingly, in comparison with other stresses, heat stress and drought stress increase phytate content, which restricts the bioavailability of essential mineral elements. All climatic events, except for eCO2 + heat stress, increase grain gliadin content in different wheat varieties. However, grain quality components depend more on inter-varietal difference, stress type, and exposure time and intensity. The climatic events show differential regulation of protein and starch accumulation, and mineral metabolism in wheat grains. Rapid climate shifting impairs wheat productivity and causes grain quality to deteriorate by interrupting the allocation of essential nutrients and photoassimilates. © 2022 Society of Chemical Industry.","container-title":"Journal of the Science of Food and Agriculture","DOI":"10.1002/jsfa.12289","ISSN":"1097-0010","issue":"6","language":"en","note":"_eprint: https://onlinelibrary.wiley.com/doi/pdf/10.1002/jsfa.12289","page":"2745-2751","source":"Wiley Online Library","title":"Impact of climate change on wheat grain composition and quality","volume":"103","author":[{"family":"Zahra","given":"Noreen"},{"family":"Hafeez","given":"Muhammad Bilal"},{"family":"Wahid","given":"Abdul"},{"family":"Al Masruri","given":"Muna Hamed"},{"family":"Ullah","given":"Aman"},{"family":"Siddique","given":"Kadambot H.M."},{"family":"Farooq","given":"Muhammad"}],"issued":{"date-parts":[["2023"]]}}}],"schema":"https://github.com/citation-style-language/schema/raw/master/csl-citation.json"} </w:instrText>
      </w:r>
      <w:r w:rsidRPr="00A071D2">
        <w:fldChar w:fldCharType="separate"/>
      </w:r>
      <w:r w:rsidRPr="00A071D2">
        <w:t>(Wang et al., 2018; Zahra et al., 2023)</w:t>
      </w:r>
      <w:r w:rsidRPr="00A071D2">
        <w:fldChar w:fldCharType="end"/>
      </w:r>
      <w:r w:rsidRPr="00A071D2">
        <w:t xml:space="preserve">. En couplant tout cela à la croissance de la population, il se peut que le blé devienne une denrée de plus en plus chère et rare menaçant en priorité la sécurité et la sureté alimentaire des plus pauvres </w:t>
      </w:r>
      <w:r w:rsidRPr="00A071D2">
        <w:fldChar w:fldCharType="begin"/>
      </w:r>
      <w:r w:rsidRPr="00A071D2">
        <w:instrText xml:space="preserve"> ADDIN ZOTERO_ITEM CSL_CITATION {"citationID":"noyA33gF","properties":{"formattedCitation":"(Wang et al., 2018)","plainCitation":"(Wang et al., 2018)","noteIndex":0},"citationItems":[{"id":4445,"uris":["http://zotero.org/groups/4992050/items/XXVLPSW5"],"itemData":{"id":4445,"type":"article-journal","abstract":"By the end of this century, the average global temperature is predicted to rise due to the increasing release of greenhouse gases (GHGs) into the atmosphere. This change in climate can reduce agricultural yields, resulting in food insecurity. However, agricultural activities are one of the major contributors of GHGs and lower yields can trigger increased activity to meet the demand for food, resulting in higher quantities of GHGs released into the atmosphere. In this paper, we discuss the growth requirements and greenhouse gas release potential of staple cereal crops and assess the impact of climate change on their yields. Potential solutions for minimizing the influence of climate change on crop productivity are discussed. These include breeding to obtain cereals that are more tolerant to conditions caused by climate change, increased production of these new cultivars, improved irrigation, and more effective use of fertilizers. Furthermore, different predictive models inferred that climate change would reduce production of major cereal crops, except for millets due to their ability to grow in variable climatic conditions, and in dry areas due to a strong root system. Moreover, millets are not resource-intensive crops and release fewer greenhouse gases compared to other cereals. Therefore, in addition to addressing food security, millets have an enormous potential use for reducing the impact of agriculture on global warming and should be grown on a global scale as an alternative to major cereals and grains.","container-title":"Climate","DOI":"10.3390/cli6020041","ISSN":"2225-1154","issue":"2","language":"en","license":"http://creativecommons.org/licenses/by/3.0/","note":"number: 2\npublisher: Multidisciplinary Digital Publishing Institute","page":"41","source":"www.mdpi.com","title":"Effect of Climate Change on the Yield of Cereal Crops: A Review","title-short":"Effect of Climate Change on the Yield of Cereal Crops","volume":"6","author":[{"family":"Wang","given":"Jin"},{"family":"Vanga","given":"Sai Kranthi"},{"family":"Saxena","given":"Rachit"},{"family":"Orsat","given":"Valérie"},{"family":"Raghavan","given":"Vijaya"}],"issued":{"date-parts":[["2018",6]]}}}],"schema":"https://github.com/citation-style-language/schema/raw/master/csl-citation.json"} </w:instrText>
      </w:r>
      <w:r w:rsidRPr="00A071D2">
        <w:fldChar w:fldCharType="separate"/>
      </w:r>
      <w:r w:rsidRPr="00A071D2">
        <w:t>(Wang et al., 2018)</w:t>
      </w:r>
      <w:r w:rsidRPr="00A071D2">
        <w:fldChar w:fldCharType="end"/>
      </w:r>
      <w:r w:rsidRPr="00A071D2">
        <w:t>.</w:t>
      </w:r>
    </w:p>
    <w:p w14:paraId="0C39AD68" w14:textId="77777777" w:rsidR="00A071D2" w:rsidRPr="00A071D2" w:rsidRDefault="00A071D2" w:rsidP="00A071D2">
      <w:r w:rsidRPr="00A071D2">
        <w:t xml:space="preserve">De plus, pour s’assurer un revenu dans des conditions de productions qui se dégradent à cause du changement climatique, les agriculteurs sont souvent contraints de recourir à des pratiques qui les sauvent à court terme, mais qui empirent le phénomène. Par exemple des événements de forte pluies fréquents qui lessivent l’azote du sol peuvent contraindre les agriculteurs à utiliser plus d’engrais pour s’assurer un revenu dans un marché compétitif qui force à prioriser de forts rendements </w:t>
      </w:r>
      <w:r w:rsidRPr="00A071D2">
        <w:fldChar w:fldCharType="begin"/>
      </w:r>
      <w:r w:rsidRPr="00A071D2">
        <w:instrText xml:space="preserve"> ADDIN ZOTERO_ITEM CSL_CITATION {"citationID":"WOxfM8IM","properties":{"formattedCitation":"(Houser and Stuart, 2020)","plainCitation":"(Houser and Stuart, 2020)","noteIndex":0},"citationItems":[{"id":4463,"uris":["http://zotero.org/groups/4992050/items/EZUE29NR"],"itemData":{"id":4463,"type":"article-journal","abstract":"In this article, we explore if and why farmers are responding to the impacts of climate change with practices that increase greenhouse gas emissions. Our examination focuses on heavy rainfall events and Midwestern corn farmers' nitrogen fertilizer management. Due to climate change, the frequency and intensity of heavy rain events is increasing across the Midwest. These events increase nitrogen loss to the environment and introduces economic risks to farmers. Drawing from a theoretical framework that merges O'Connor's second contradiction of capitalism and Schnaiberg's treadmill of production, we argue farmers' responses to these events reflect the second contradiction, increasing contributions to climate change, and are shaped by treadmill-like political-economic pressures. We examine this using a qualitative sample of 154 farmers across Indiana, Iowa, and Michigan. Given profit imperatives, adapting farmers in our sample primarily used increased nitrogen application rates to reduce their vulnerability to heavy rains. As nitrogen rate is directly associated with nitrous oxide emissions, this adaptive strategy is effective but increases agricultural contributions to climate change. This preliminarily suggests that the political-economic structure encourages farmers to respond to climate change in ways that accelerate the environmental contradictions of industrial agriculture.","container-title":"Journal of Agrarian Change","DOI":"10.1111/joac.12341","ISSN":"1471-0366","issue":"2","language":"en","note":"_eprint: https://onlinelibrary.wiley.com/doi/pdf/10.1111/joac.12341","page":"215-237","source":"Wiley Online Library","title":"An accelerating treadmill and an overlooked contradiction in industrial agriculture: Climate change and nitrogen fertilizer","title-short":"An accelerating treadmill and an overlooked contradiction in industrial agriculture","volume":"20","author":[{"family":"Houser","given":"Matthew"},{"family":"Stuart","given":"Diana"}],"issued":{"date-parts":[["2020"]]}}}],"schema":"https://github.com/citation-style-language/schema/raw/master/csl-citation.json"} </w:instrText>
      </w:r>
      <w:r w:rsidRPr="00A071D2">
        <w:fldChar w:fldCharType="separate"/>
      </w:r>
      <w:r w:rsidRPr="00A071D2">
        <w:t>(Houser and Stuart, 2020)</w:t>
      </w:r>
      <w:r w:rsidRPr="00A071D2">
        <w:fldChar w:fldCharType="end"/>
      </w:r>
      <w:r w:rsidRPr="00A071D2">
        <w:t xml:space="preserve">. Cela va en contradiction avec les attentes sociétales d’une partie de la population, souhaitant une agriculture plus respectueuse de l’environnement et de la santé </w:t>
      </w:r>
      <w:r w:rsidRPr="00A071D2">
        <w:fldChar w:fldCharType="begin"/>
      </w:r>
      <w:r w:rsidRPr="00A071D2">
        <w:instrText xml:space="preserve"> ADDIN ZOTERO_ITEM CSL_CITATION {"citationID":"9N5i71Zy","properties":{"formattedCitation":"(Andr\\uc0\\u233{}e et al., 2019)","plainCitation":"(Andrée et al., 2019)","noteIndex":0},"citationItems":[{"id":4548,"uris":["http://zotero.org/groups/4992050/items/HRLPB23K"],"itemData":{"id":4548,"type":"book","abstract":"This book offers insights into the governance of contemporary food systems and their ongoing transformation by social movements. \nAs global food systems face multiple threats and challenges there is an opportunity for social movements and civil society to play a more active role in building social justice and ecological sustainability. Drawing on case studies from Canada, the United States, Europe, and New Zealand, this edited collection showcases promising ways forward for civil society actors to engage in governance. The authors address topics including: the variety of forms that governance engagement takes from multi-stakeholderism to co-governance to polycentrism/self-governance; the values and power dynamics that underpin these different types of governance processes; effective approaches for achieving desired values and goals; and, the broader relationships and networks that may be activated to support change. By examining and comparing a variety of governance innovations, at a range of scales, the book offers insights for those considering contemporary food systems and their ongoing transformation. \nIt is suitable for food studies students and researchers within geography, environmental studies, anthropology, policy studies, planning, health sciences and sociology, and will also be of interest to policy makers and civil society organizations with a focus on food systems.","ISBN":"978-1-08-660915-8","language":"English","note":"Accepted: 2019-10-17 14:08:35","publisher":"Taylor &amp; Francis","source":"library.oapen.org","title":"Civil Society and Social Movements in Food System Governance","URL":"https://library.oapen.org/handle/20.500.12657/25951","editor":[{"family":"Andrée","given":"Peter"},{"family":"Clark","given":"Jill K."},{"family":"Levkoe","given":"Charles Z."},{"family":"Lowitt","given":"Kristen"}],"accessed":{"date-parts":[["2023",5,30]]},"issued":{"date-parts":[["2019"]]}}}],"schema":"https://github.com/citation-style-language/schema/raw/master/csl-citation.json"} </w:instrText>
      </w:r>
      <w:r w:rsidRPr="00A071D2">
        <w:fldChar w:fldCharType="separate"/>
      </w:r>
      <w:r w:rsidRPr="00A071D2">
        <w:t>(Andrée et al., 2019)</w:t>
      </w:r>
      <w:r w:rsidRPr="00A071D2">
        <w:fldChar w:fldCharType="end"/>
      </w:r>
      <w:r w:rsidRPr="00A071D2">
        <w:t>.</w:t>
      </w:r>
    </w:p>
    <w:p w14:paraId="1BBE1C6A" w14:textId="77777777" w:rsidR="00A071D2" w:rsidRPr="00A071D2" w:rsidRDefault="00A071D2" w:rsidP="00A071D2"/>
    <w:p w14:paraId="6754D9BC" w14:textId="77777777" w:rsidR="00A071D2" w:rsidRPr="00A071D2" w:rsidRDefault="00BB355C" w:rsidP="00BB355C">
      <w:pPr>
        <w:pStyle w:val="Titre2"/>
      </w:pPr>
      <w:bookmarkStart w:id="3" w:name="_Toc142555268"/>
      <w:r>
        <w:t>Sélection massale et diversité génétique</w:t>
      </w:r>
      <w:bookmarkEnd w:id="3"/>
    </w:p>
    <w:p w14:paraId="3D31E939" w14:textId="77777777" w:rsidR="00A071D2" w:rsidRPr="00A071D2" w:rsidRDefault="00A071D2" w:rsidP="00A071D2">
      <w:r w:rsidRPr="00A071D2">
        <w:t xml:space="preserve">Face à ce constat, il est nécessaire d’adapter l’agriculture et de trouver des moyens pour continuer à produire dans un climat difficile et incertain, tout en réduisant l’impact de nos productions sur l’environnement et en rémunérant les agriculteurs. Un des leviers mobilisables pour cela est la diversité génétique, à laquelle on accède à travers la sélection variétale. </w:t>
      </w:r>
    </w:p>
    <w:p w14:paraId="3ECD0713" w14:textId="77777777" w:rsidR="00A071D2" w:rsidRPr="00A071D2" w:rsidRDefault="00A071D2" w:rsidP="00A071D2">
      <w:r w:rsidRPr="00A071D2">
        <w:t xml:space="preserve">Aujourd’hui, la sélection variétale est encore dominée par le paradigme qui s’est imposé durant la révolution verte dans les années 1960. Il s’agit de créer des variétés très performantes dans des conditions de cultures très artificialisées (utilisation d’engrais et de pesticides), et vouées à être utilisées en monoculture pure. Les objectifs de sélection sont souvent orientés vers le rendement et la résistance aux maladies. Ce paradigme est de plus en plus remis en question, en lien avec des réflexions plus globales sur les changements de pratiques nécessaires en agriculture </w:t>
      </w:r>
      <w:r w:rsidRPr="00A071D2">
        <w:fldChar w:fldCharType="begin"/>
      </w:r>
      <w:r w:rsidRPr="00A071D2">
        <w:instrText xml:space="preserve"> ADDIN ZOTERO_ITEM CSL_CITATION {"citationID":"NY6R1V1U","properties":{"formattedCitation":"(Dawson and Goldringer, 2012; Pingali, 2012)","plainCitation":"(Dawson and Goldringer, 2012; Pingali, 2012)","noteIndex":0},"citationItems":[{"id":4212,"uris":["http://zotero.org/groups/4992050/items/KEAC85FC"],"itemData":{"id":4212,"type":"chapter","abstract":"This chapter contains sections titled: Introduction Benefits of Genetic Diversity for Organic Agriculture On-Farm Conservation of Useful Genetic Diversity Breeding Strategies Conclusion References","container-title":"Organic Crop Breeding","ISBN":"978-1-119-94593-2","language":"en","note":"section: 5\n_eprint: https://onlinelibrary.wiley.com/doi/pdf/10.1002/9781119945932.ch5\nDOI: 10.1002/9781119945932.ch5","page":"77-98","publisher":"John Wiley &amp; Sons, Ltd","source":"Wiley Online Library","title":"Breeding for Genetically Diverse Populations: Variety Mixtures and Evolutionary Populations","title-short":"Breeding for Genetically Diverse Populations","URL":"https://onlinelibrary.wiley.com/doi/abs/10.1002/9781119945932.ch5","author":[{"family":"Dawson","given":"Julie C."},{"family":"Goldringer","given":"Isabelle"}],"accessed":{"date-parts":[["2023",3,29]]},"issued":{"date-parts":[["2012"]]}}},{"id":4350,"uris":["http://zotero.org/groups/4992050/items/ZAN7QBRS"],"itemData":{"id":4350,"type":"article-journal","abstract":"A detailed retrospective of the Green Revolution, its achievement and limits in terms of agricultural productivity improvement, and its broader impact at social, environmental, and economic levels is provided. Lessons learned and the strategic insights are reviewed as the world is preparing a “redux” version of the Green Revolution with more integrative environmental and social impact combined with agricultural and economic development. Core policy directions for Green Revolution 2.0 that enhance the spread and sustainable adoption of productivity enhancing technologies are specified.","container-title":"Proceedings of the National Academy of Sciences","DOI":"10.1073/pnas.0912953109","issue":"31","note":"publisher: Proceedings of the National Academy of Sciences","page":"12302-12308","source":"pnas.org (Atypon)","title":"Green Revolution: Impacts, limits, and the path ahead","title-short":"Green Revolution","volume":"109","author":[{"family":"Pingali","given":"Prabhu L."}],"issued":{"date-parts":[["2012",7,31]]}}}],"schema":"https://github.com/citation-style-language/schema/raw/master/csl-citation.json"} </w:instrText>
      </w:r>
      <w:r w:rsidRPr="00A071D2">
        <w:fldChar w:fldCharType="separate"/>
      </w:r>
      <w:r w:rsidRPr="00A071D2">
        <w:t>(Dawson and Goldringer, 2012; Pingali, 2012)</w:t>
      </w:r>
      <w:r w:rsidRPr="00A071D2">
        <w:fldChar w:fldCharType="end"/>
      </w:r>
      <w:r w:rsidRPr="00A071D2">
        <w:t xml:space="preserve">. Notamment, la monoculture est critiquée, et les avantages de l’utilisation de la biodiversité intra et inter spécifique est plébiscitée par certains chercheurs </w:t>
      </w:r>
      <w:r w:rsidRPr="00A071D2">
        <w:fldChar w:fldCharType="begin"/>
      </w:r>
      <w:r w:rsidRPr="00A071D2">
        <w:instrText xml:space="preserve"> ADDIN ZOTERO_ITEM CSL_CITATION {"citationID":"ip9f7TqB","properties":{"formattedCitation":"(Dawson and Goldringer, 2012)","plainCitation":"(Dawson and Goldringer, 2012)","noteIndex":0},"citationItems":[{"id":4212,"uris":["http://zotero.org/groups/4992050/items/KEAC85FC"],"itemData":{"id":4212,"type":"chapter","abstract":"This chapter contains sections titled: Introduction Benefits of Genetic Diversity for Organic Agriculture On-Farm Conservation of Useful Genetic Diversity Breeding Strategies Conclusion References","container-title":"Organic Crop Breeding","ISBN":"978-1-119-94593-2","language":"en","note":"section: 5\n_eprint: https://onlinelibrary.wiley.com/doi/pdf/10.1002/9781119945932.ch5\nDOI: 10.1002/9781119945932.ch5","page":"77-98","publisher":"John Wiley &amp; Sons, Ltd","source":"Wiley Online Library","title":"Breeding for Genetically Diverse Populations: Variety Mixtures and Evolutionary Populations","title-short":"Breeding for Genetically Diverse Populations","URL":"https://onlinelibrary.wiley.com/doi/abs/10.1002/9781119945932.ch5","author":[{"family":"Dawson","given":"Julie C."},{"family":"Goldringer","given":"Isabelle"}],"accessed":{"date-parts":[["2023",3,29]]},"issued":{"date-parts":[["2012"]]}}}],"schema":"https://github.com/citation-style-language/schema/raw/master/csl-citation.json"} </w:instrText>
      </w:r>
      <w:r w:rsidRPr="00A071D2">
        <w:fldChar w:fldCharType="separate"/>
      </w:r>
      <w:r w:rsidRPr="00A071D2">
        <w:t>(Dawson and Goldringer, 2012)</w:t>
      </w:r>
      <w:r w:rsidRPr="00A071D2">
        <w:fldChar w:fldCharType="end"/>
      </w:r>
      <w:r w:rsidRPr="00A071D2">
        <w:t xml:space="preserve">. </w:t>
      </w:r>
    </w:p>
    <w:p w14:paraId="5A9535CC" w14:textId="77777777" w:rsidR="00A071D2" w:rsidRPr="00A071D2" w:rsidRDefault="00A071D2" w:rsidP="00A071D2">
      <w:r w:rsidRPr="00A071D2">
        <w:t xml:space="preserve">La biodiversité végétale peut être mobilisée de différentes façon par les agriculteurs : mélanges variétaux, cultures associées, variétés populations, ou plantes compagnes par exemple. Son utilisation offre de nombreux avantages : prolongation de l’efficacité de gènes de résistance, effet tampon contre les stress biotiques et abiotiques, et maintien de la diversité dans l’écosystème et des services écosystémiques associés. L’utilisation de variétés populations permet également la facilitation de l’accès aux ressources génétique, leur conservation in situ, et leur évolution en fonction de l’environnement. De plus, au-delà des considérations écologiques, ce type de matériel végétal est aussi adapté à une sélection participative, plus locale et maîtrisée par les agriculteurs, qui prend en compte la notion de terroir, des </w:t>
      </w:r>
      <w:r w:rsidRPr="00A071D2">
        <w:lastRenderedPageBreak/>
        <w:t xml:space="preserve">aspects sociaux économiques locaux, l’utilisation finale des grains, et s’inscrit dans un changement plus global des modèles agricoles </w:t>
      </w:r>
      <w:r w:rsidR="007033BE">
        <w:fldChar w:fldCharType="begin"/>
      </w:r>
      <w:r w:rsidR="007033BE">
        <w:instrText xml:space="preserve"> ADDIN ZOTERO_ITEM CSL_CITATION {"citationID":"539yLJ8N","properties":{"formattedCitation":"(Dawson and Goldringer, 2012; Desclaux et al., 2012)","plainCitation":"(Dawson and Goldringer, 2012; Desclaux et al., 2012)","noteIndex":0},"citationItems":[{"id":4212,"uris":["http://zotero.org/groups/4992050/items/KEAC85FC"],"itemData":{"id":4212,"type":"chapter","abstract":"This chapter contains sections titled: Introduction Benefits of Genetic Diversity for Organic Agriculture On-Farm Conservation of Useful Genetic Diversity Breeding Strategies Conclusion References","container-title":"Organic Crop Breeding","ISBN":"978-1-119-94593-2","language":"en","note":"section: 5\n_eprint: https://onlinelibrary.wiley.com/doi/pdf/10.1002/9781119945932.ch5\nDOI: 10.1002/9781119945932.ch5","page":"77-98","publisher":"John Wiley &amp; Sons, Ltd","source":"Wiley Online Library","title":"Breeding for Genetically Diverse Populations: Variety Mixtures and Evolutionary Populations","title-short":"Breeding for Genetically Diverse Populations","URL":"https://onlinelibrary.wiley.com/doi/abs/10.1002/9781119945932.ch5","author":[{"family":"Dawson","given":"Julie C."},{"family":"Goldringer","given":"Isabelle"}],"accessed":{"date-parts":[["2023",3,29]]},"issued":{"date-parts":[["2012"]]}}},{"id":4341,"uris":["http://zotero.org/groups/4992050/items/T53QNN2C"],"itemData":{"id":4341,"type":"chapter","abstract":"This chapter contains sections titled: Introduction Centralized and Decentralized Breeding: Definitions What Can Be Decentralized in Breeding and Why? Participatory Approaches PPB: A Single Term Yielding Different Approaches Some Examples of PPB for Organic and Low Input Agriculture in Southern Countries Some Examples of PPB for Organic and Low Input Agriculture in Northern Countries General Conclusions and Limits of PPB Approaches in Organic Farming References","container-title":"Organic Crop Breeding","ISBN":"978-1-119-94593-2","language":"en","note":"section: 6\n_eprint: https://onlinelibrary.wiley.com/doi/pdf/10.1002/9781119945932.ch6\nDOI: 10.1002/9781119945932.ch6","page":"99-123","publisher":"John Wiley &amp; Sons, Ltd","source":"Wiley Online Library","title":"Centralized or Decentralized Breeding: The Potentials of Participatory Approaches for Low-Input and Organic Agriculture","title-short":"Centralized or Decentralized Breeding","URL":"https://onlinelibrary.wiley.com/doi/abs/10.1002/9781119945932.ch6","author":[{"family":"Desclaux","given":"Dominique"},{"family":"Ceccarelli","given":"Salvatore"},{"family":"Navazio","given":"John"},{"family":"Coley","given":"Micaela"},{"family":"Trouche","given":"Gilles"},{"family":"Aguirre","given":"Silvio"},{"family":"Weltzien","given":"Eva"},{"family":"Lançon","given":"Jacques"}],"accessed":{"date-parts":[["2023",4,19]]},"issued":{"date-parts":[["2012"]]}}}],"schema":"https://github.com/citation-style-language/schema/raw/master/csl-citation.json"} </w:instrText>
      </w:r>
      <w:r w:rsidR="007033BE">
        <w:fldChar w:fldCharType="separate"/>
      </w:r>
      <w:r w:rsidR="007033BE" w:rsidRPr="007033BE">
        <w:t>(Dawson and Goldringer, 2012; Desclaux et al., 2012)</w:t>
      </w:r>
      <w:r w:rsidR="007033BE">
        <w:fldChar w:fldCharType="end"/>
      </w:r>
      <w:r w:rsidRPr="00A071D2">
        <w:t>.  Néanmoins, l’utilisation de la diversité n’est pas encore une solution viable pour les agriculteurs car des blocages techniques, économiques et réglementaires existent. Parmi les blocages techniques, la méthodologie et les critères de sélection pour l’utilisation de la biodiversité sont encore à étudier.</w:t>
      </w:r>
    </w:p>
    <w:p w14:paraId="293DC168" w14:textId="77777777" w:rsidR="00A071D2" w:rsidRPr="00A071D2" w:rsidRDefault="00A071D2" w:rsidP="00A071D2"/>
    <w:p w14:paraId="413174A5" w14:textId="77777777" w:rsidR="00A071D2" w:rsidRPr="00A071D2" w:rsidRDefault="00A071D2" w:rsidP="00A071D2">
      <w:r w:rsidRPr="00A071D2">
        <w:t>La sélection massale est une technique de sélection qui s’inscrit dans la démarche de diversification au niveau intra spécifique. Elle peut permettre de maintenir et gérer une population, et est adaptée à un mode de sélection participatif ou décentralisé. Néanmoins, le progrès que l’on peut en obtenir par unité de temps est plus faible que le progrès réalisable en sélection conventionnelle. Il est donc important de bien cibler les traits à sélectionner et de savoir comment les sélectionner. L’objectif du stage est d’étudier plusieurs aspects de la sélection massale dans une population de blé dur.</w:t>
      </w:r>
    </w:p>
    <w:p w14:paraId="2154AAD2" w14:textId="77777777" w:rsidR="00A071D2" w:rsidRDefault="00A071D2" w:rsidP="00A071D2"/>
    <w:p w14:paraId="4829FBB4" w14:textId="77777777" w:rsidR="002A66D1" w:rsidRDefault="002A66D1" w:rsidP="00A071D2"/>
    <w:p w14:paraId="0DA9F1D3" w14:textId="75467D8C" w:rsidR="002A66D1" w:rsidRDefault="00A2208C" w:rsidP="002A66D1">
      <w:pPr>
        <w:pStyle w:val="Titre2"/>
      </w:pPr>
      <w:bookmarkStart w:id="4" w:name="_Toc142555269"/>
      <w:r>
        <w:t>L’importance de la morphologie du grain</w:t>
      </w:r>
      <w:bookmarkEnd w:id="4"/>
    </w:p>
    <w:p w14:paraId="4BAEDF6D" w14:textId="17CE0074" w:rsidR="002A66D1" w:rsidRDefault="002A66D1" w:rsidP="002A66D1">
      <w:r>
        <w:t>La taille des grains individuels et le poids de mille grains (PMG) sont des traits importants de la qualité. En effet, il sont</w:t>
      </w:r>
      <w:r w:rsidRPr="00F70860">
        <w:t xml:space="preserve"> lié</w:t>
      </w:r>
      <w:r>
        <w:t xml:space="preserve">s au rendement semoulier, à la texture et la couleur de la semoule et des </w:t>
      </w:r>
      <w:r w:rsidRPr="00A2208C">
        <w:t xml:space="preserve">pâtes </w:t>
      </w:r>
      <w:r w:rsidRPr="00A2208C">
        <w:fldChar w:fldCharType="begin"/>
      </w:r>
      <w:r w:rsidRPr="00A2208C">
        <w:instrText xml:space="preserve"> ADDIN ZOTERO_ITEM CSL_CITATION {"citationID":"8iwQ6wIP","properties":{"formattedCitation":"(Wang and Fu, 2020)","plainCitation":"(Wang and Fu, 2020)","noteIndex":0},"citationItems":[{"id":4371,"uris":["http://zotero.org/groups/4992050/items/XSPSGTRB"],"itemData":{"id":4371,"type":"article-journal","abstract":"Although most of the durum wheat produced in the Canadian prairies in 2017 and 2018 met the test weight (TW) requirements for the top grades of Canada Western Amber Durum (CWAD), some samples of top grades were inferior in milling quality. To understand the abnormality, this study was conducted to investigate TW, thousand kernel weight (TKW) and kernel size distribution (KSD) in relation to durum milling potential, semolina composition and pasta quality. With reduction of kernel size, semolina and total milling yields decreased progressively, and kernels passing through no.6 slotted sieve had detrimental impact on milling. The overall relationship between TW and milling yields appeared to be genotype dependent. At similar TW, variety showed lower milling yields had greater proportion of smaller kernels. By account for the difference in KSD, greater relationships (R2 &gt; 0.91, p &lt; 0.001) were found for TKW and proportion of kernels passing No.6 slotted sieve with milling yields than TW (R2 = 0.75, p &lt; 0.001). This infers potential use of small kernels (passing No.6 slotted sieve) as a new objective grading factor for rapid prediction of milling quality of CWAD. Although small kernels exhibited much higher yellow pigment than the larger ones, pasta made from small kernels was duller, redder and less yellow, likely due to the higher semolina ash and protein contents, which adversely affected pasta color.","container-title":"Foods","DOI":"10.3390/foods9091308","ISSN":"2304-8158","issue":"9","language":"en","license":"http://creativecommons.org/licenses/by/3.0/","note":"number: 9\npublisher: Multidisciplinary Digital Publishing Institute","page":"1308","source":"www.mdpi.com","title":"Inter-Relationships between Test Weight, Thousand Kernel Weight, Kernel Size Distribution and Their Effects on Durum Wheat Milling, Semolina Composition and Pasta Processing Quality","volume":"9","author":[{"family":"Wang","given":"Kun"},{"family":"Fu","given":"Bin Xiao"}],"issued":{"date-parts":[["2020",9]]}}}],"schema":"https://github.com/citation-style-language/schema/raw/master/csl-citation.json"} </w:instrText>
      </w:r>
      <w:r w:rsidRPr="00A2208C">
        <w:fldChar w:fldCharType="separate"/>
      </w:r>
      <w:r w:rsidRPr="00A2208C">
        <w:t>(Wang and Fu, 2020)</w:t>
      </w:r>
      <w:r w:rsidRPr="00A2208C">
        <w:fldChar w:fldCharType="end"/>
      </w:r>
      <w:r w:rsidRPr="00A2208C">
        <w:t>.</w:t>
      </w:r>
      <w:r w:rsidRPr="00F70860">
        <w:t xml:space="preserve"> </w:t>
      </w:r>
      <w:r>
        <w:t>La masse individuelle des grains</w:t>
      </w:r>
      <w:r w:rsidRPr="00F95B4F">
        <w:t xml:space="preserve"> a aussi une importance sur l’établissement du rendement en conditions de stress thermique post </w:t>
      </w:r>
      <w:r w:rsidRPr="00A2208C">
        <w:t xml:space="preserve">floraison </w:t>
      </w:r>
      <w:r w:rsidRPr="00A2208C">
        <w:fldChar w:fldCharType="begin"/>
      </w:r>
      <w:r w:rsidRPr="00A2208C">
        <w:instrText xml:space="preserve"> ADDIN ZOTERO_ITEM CSL_CITATION {"citationID":"xswbMwaA","properties":{"formattedCitation":"(Sharma et al., 2008)","plainCitation":"(Sharma et al., 2008)","noteIndex":0},"citationItems":[{"id":4348,"uris":["http://zotero.org/groups/4992050/items/LYYTFLQN"],"itemData":{"id":4348,"type":"article-journal","abstract":"Abstract Heat is an important abiotic stress during wheat (Triticum aestivum L.) grain-filling in South Asia. A study was undertaken to determine effectiveness of selection for reduction in 1000-kernel weight (TKWR) under heat stress to increase grain yield. Selection was made for low and high TKWR and selected progenies were evaluated in timely and late seeded trials at two locations in Nepal in 2003. One thousand kernel weight (TKW), biomass yield, grain yield, harvest index (HI), grain-filling duration (GFD) and area under spot blotch progress curve per day (AUDPC/day) were examined. The low and high TKWR groups did not differ significantly for TKW, biomass yield, grain yield, HI, days to heading, GFD and AUDPC/day under timely seeding. However, low TKWR lines showed higher TKW, biomass yield, grain yield, HI, and GFD and lower AUDPC/day than the lines with high TKWR under late seeding. Realized heritability estimates for TKWR ranged from 0.68 to 0.85. The findings show that selection for low TKWR could be used as an indirect selection criterion to identify high grain yielding lines under terminal heat stress.","container-title":"Plant Breeding","DOI":"https://doi.org/10.1111/j.1439-0523.2007.01460.x","issue":"3","note":"_eprint: https://onlinelibrary.wiley.com/doi/pdf/10.1111/j.1439-0523.2007.01460.x","page":"241-248","title":"Reduction in kernel weight as a potential indirect selection criterion for wheat grain yield under terminal heat stress","volume":"127","author":[{"family":"Sharma","given":"R. C."},{"family":"Tiwary","given":"A. K."},{"family":"Ortiz-Ferrara","given":"G."}],"issued":{"date-parts":[["2008"]]}}}],"schema":"https://github.com/citation-style-language/schema/raw/master/csl-citation.json"} </w:instrText>
      </w:r>
      <w:r w:rsidRPr="00A2208C">
        <w:fldChar w:fldCharType="separate"/>
      </w:r>
      <w:r w:rsidRPr="00A2208C">
        <w:t>(Sharma et al., 2008)</w:t>
      </w:r>
      <w:r w:rsidRPr="00A2208C">
        <w:fldChar w:fldCharType="end"/>
      </w:r>
      <w:r w:rsidRPr="00A2208C">
        <w:t>, et</w:t>
      </w:r>
      <w:r>
        <w:t xml:space="preserve"> sur la vigueur germinative, ce qui peut impacter </w:t>
      </w:r>
      <w:r w:rsidRPr="0068045D">
        <w:t>indirectement</w:t>
      </w:r>
      <w:r>
        <w:t xml:space="preserve"> le </w:t>
      </w:r>
      <w:r w:rsidRPr="00A2208C">
        <w:t xml:space="preserve">rendement </w:t>
      </w:r>
      <w:r w:rsidRPr="00A2208C">
        <w:fldChar w:fldCharType="begin"/>
      </w:r>
      <w:r w:rsidRPr="00A2208C">
        <w:instrText xml:space="preserve"> ADDIN ZOTERO_ITEM CSL_CITATION {"citationID":"1qGE3Y8x","properties":{"formattedCitation":"(Finch-Savage and Bassel, 2016)","plainCitation":"(Finch-Savage and Bassel, 2016)","noteIndex":0},"citationItems":[{"id":4669,"uris":["http://zotero.org/groups/4992050/items/THXAH7EN"],"itemData":{"id":4669,"type":"article-journal","abstract":"Seeds are central to crop production, human nutrition, and food security. A key component of the performance of crop seeds is the complex trait of seed vigour. Crop yield and resource use efficiency depend on successful plant establishment in the field, and it is the vigour of seeds that defines their ability to germinate and establish seedlings rapidly, uniformly, and robustly across diverse environmental conditions. Improving vigour to enhance the critical and yield-defining stage of crop establishment remains a primary objective of the agricultural industry and the seed/breeding companies that support it. Our knowledge of the regulation of seed germination has developed greatly in recent times, yet understanding of the basis of variation in vigour and therefore seed performance during the establishment of crops remains limited. Here we consider seed vigour at an ecophysiological, molecular, and biomechanical level. We discuss how some seed characteristics that serve as adaptive responses to the natural environment are not suitable for agriculture. Past domestication has provided incremental improvements, but further actively directed change is required to produce seeds with the characteristics required both now and in the future. We discuss ways in which basic plant science could be applied to enhance seed performance in crop production.","container-title":"Journal of Experimental Botany","DOI":"10.1093/jxb/erv490","ISSN":"0022-0957","issue":"3","journalAbbreviation":"Journal of Experimental Botany","page":"567-591","source":"Silverchair","title":"Seed vigour and crop establishment: extending performance beyond adaptation","title-short":"Seed vigour and crop establishment","volume":"67","author":[{"family":"Finch-Savage","given":"W.E."},{"family":"Bassel","given":"G.W."}],"issued":{"date-parts":[["2016",2,1]]}}}],"schema":"https://github.com/citation-style-language/schema/raw/master/csl-citation.json"} </w:instrText>
      </w:r>
      <w:r w:rsidRPr="00A2208C">
        <w:fldChar w:fldCharType="separate"/>
      </w:r>
      <w:r w:rsidRPr="00A2208C">
        <w:t>(Finch-Savage and Bassel, 2016)</w:t>
      </w:r>
      <w:r w:rsidRPr="00A2208C">
        <w:fldChar w:fldCharType="end"/>
      </w:r>
      <w:r w:rsidRPr="00A2208C">
        <w:t>.</w:t>
      </w:r>
      <w:r w:rsidRPr="00F95B4F">
        <w:t xml:space="preserve"> </w:t>
      </w:r>
      <w:r w:rsidR="00BF4733">
        <w:t xml:space="preserve">Il a même été montré qu’à génotype constant, un semis constitué de gros grains avait un meilleur rendement qu’un semis constitué de petits grains </w:t>
      </w:r>
      <w:r w:rsidR="00BF4733">
        <w:fldChar w:fldCharType="begin"/>
      </w:r>
      <w:r w:rsidR="000B7A71">
        <w:instrText xml:space="preserve"> ADDIN ZOTERO_ITEM CSL_CITATION {"citationID":"YsEbvHHp","properties":{"formattedCitation":"(Donald, 1981)","plainCitation":"(Donald, 1981)","dontUpdate":true,"noteIndex":0},"citationItems":[{"id":4886,"uris":["http://zotero.org/groups/4992050/items/JRF9C2AU"],"itemData":{"id":4886,"type":"article-journal","container-title":"Wheat science-today and tomorrow","note":"publisher: Cambridge University Press","page":"223","title":"14 COMPETITIVE PLANTS, COMMUNAL PLANTS, AND YIELD IN WHEAT CROPS","author":[{"family":"Donald","given":"CM"}],"issued":{"date-parts":[["1981"]]}}}],"schema":"https://github.com/citation-style-language/schema/raw/master/csl-citation.json"} </w:instrText>
      </w:r>
      <w:r w:rsidR="00BF4733">
        <w:fldChar w:fldCharType="separate"/>
      </w:r>
      <w:r w:rsidR="00BF4733" w:rsidRPr="00BF4733">
        <w:t>(Donald, 1981</w:t>
      </w:r>
      <w:r w:rsidR="00BF4733">
        <w:fldChar w:fldCharType="end"/>
      </w:r>
      <w:r w:rsidR="00BF4733">
        <w:t xml:space="preserve"> cité dans </w:t>
      </w:r>
      <w:r w:rsidR="00BF4733">
        <w:fldChar w:fldCharType="begin"/>
      </w:r>
      <w:r w:rsidR="000B7A71">
        <w:instrText xml:space="preserve"> ADDIN ZOTERO_ITEM CSL_CITATION {"citationID":"ZnwkZYtp","properties":{"formattedCitation":"(Sadras, 2007)","plainCitation":"(Sadras, 2007)","dontUpdate":true,"noteIndex":0},"citationItems":[{"id":4301,"uris":["http://zotero.org/groups/4992050/items/EQCG65KY"],"itemData":{"id":4301,"type":"article-journal","abstract":"Whereas the concept that availability of resources drives seed production is sound in principle, it is incomplete as there are many solutions to the allocation of resources that derive from the trade-off between number and size. This paper examines evolutionary aspects of this trade-off in annual grain crops. The analysis is centred on the working hypotheses that, for a given species and environment, allocation of resources to reproduction involves (H1) high plasticity in seed number, which allows for variable resource availability, and (H2) a relatively narrow range of seed size that results from evolutionary and agronomic selection. Comparisons between crops and fish are used to highlight common evolutionary elements in taxa where parents provide little or no care to their offspring, with the consequence that both number and early survival of offspring, hence fitness of parents, are partially related to embryo size and reserves. The plasticity of seed number in relation to availability of resources is analysed against the established relationship between offspring number and parent growth rate during critical stages. The notion that seed size is under stabilising selection is analysed against three conditions: (1) mean seed size is conservative for a given species and environment, (2) seed size affects fitness, and (3) seed size is heritable. Databases from published papers were compiled to analyse the relative variability of seed size and number, and the heritability of seed size. Evidence for and against the link between seed size and parental fitness is revised using the Smith–Fretwell model as framework (Am. Nat., 108, 499–506). The proposal of high plasticity of seed number and narrow variability of seed size resulting from stabilising natural selection is generally consistent with evolutionary and genetic considerations. Agronomic selection may have reinforced natural selection leading to relatively narrow seed size in species such as wheat and soybean, where cultivated types retained high plasticity for seed number. In contrast, selection for one or few inflorescences in crops like sunflower and maize may have morphologically reduced seed number plasticity and increased variability of seed size and its responsiveness to resource availability in relation to their wild ancestors.","container-title":"Field Crops Research","DOI":"10.1016/j.fcr.2006.07.004","ISSN":"0378-4290","issue":"2","journalAbbreviation":"Field Crops Research","language":"en","page":"125-138","source":"ScienceDirect","title":"Evolutionary aspects of the trade-off between seed size and number in crops","volume":"100","author":[{"family":"Sadras","given":"Victor O."}],"issued":{"date-parts":[["2007",2,1]]}}}],"schema":"https://github.com/citation-style-language/schema/raw/master/csl-citation.json"} </w:instrText>
      </w:r>
      <w:r w:rsidR="00BF4733">
        <w:fldChar w:fldCharType="separate"/>
      </w:r>
      <w:r w:rsidR="00BF4733" w:rsidRPr="00BF4733">
        <w:t>Sadras, 2007)</w:t>
      </w:r>
      <w:r w:rsidR="00BF4733">
        <w:fldChar w:fldCharType="end"/>
      </w:r>
      <w:r w:rsidR="00BF4733">
        <w:t xml:space="preserve">. </w:t>
      </w:r>
      <w:r>
        <w:t>C’est donc un trait intéressant à sélectionner dans un contexte d’agriculture à bas intrants et de sélection massale car c’est une sélection sur le rendement, la résistance à un stress et sur l’utilisation finale des grains. Il serait donc intéressant de pouvoir sélectionner des populations avec des grains de grande taille</w:t>
      </w:r>
      <w:r w:rsidR="00BF4733">
        <w:t xml:space="preserve"> pour la qualité</w:t>
      </w:r>
      <w:r>
        <w:t>, et qui soient plutôt homogènes</w:t>
      </w:r>
      <w:r w:rsidR="00BF4733">
        <w:t xml:space="preserve"> pour une bonne germination et de bonnes performances</w:t>
      </w:r>
      <w:r>
        <w:t xml:space="preserve">. </w:t>
      </w:r>
      <w:r w:rsidR="00EA51B4">
        <w:t xml:space="preserve">Cependant, la taille des grains atteignable est limitée. </w:t>
      </w:r>
      <w:r w:rsidR="00CC4CD3">
        <w:t xml:space="preserve">Il existe aussi un </w:t>
      </w:r>
      <w:r w:rsidR="00EA51B4" w:rsidRPr="00CC4CD3">
        <w:t xml:space="preserve">compromis entre la taille du grain et le nombre de </w:t>
      </w:r>
      <w:r w:rsidR="005E3E57">
        <w:t>grains</w:t>
      </w:r>
      <w:r w:rsidR="00EA51B4" w:rsidRPr="00CC4CD3">
        <w:t>.</w:t>
      </w:r>
      <w:r w:rsidR="00EA51B4" w:rsidRPr="00A44C56">
        <w:rPr>
          <w:color w:val="FF0000"/>
        </w:rPr>
        <w:t xml:space="preserve"> </w:t>
      </w:r>
      <w:r w:rsidR="00EA51B4">
        <w:t>La taille du grain est en fait un trait assez peu variable chez le blé, et elle a peu évolué avec la sélection moderne comparé à l’évolution du nombre de grains</w:t>
      </w:r>
      <w:r w:rsidR="00B26D48">
        <w:t xml:space="preserve"> qui a permis d’obtenir de meilleurs rendements</w:t>
      </w:r>
      <w:r w:rsidR="00EA51B4">
        <w:t xml:space="preserve"> </w:t>
      </w:r>
      <w:r w:rsidR="00EA51B4">
        <w:fldChar w:fldCharType="begin"/>
      </w:r>
      <w:r w:rsidR="00EA51B4">
        <w:instrText xml:space="preserve"> ADDIN ZOTERO_ITEM CSL_CITATION {"citationID":"tH9oPxh3","properties":{"formattedCitation":"(Sadras, 2007)","plainCitation":"(Sadras, 2007)","noteIndex":0},"citationItems":[{"id":4301,"uris":["http://zotero.org/groups/4992050/items/EQCG65KY"],"itemData":{"id":4301,"type":"article-journal","abstract":"Whereas the concept that availability of resources drives seed production is sound in principle, it is incomplete as there are many solutions to the allocation of resources that derive from the trade-off between number and size. This paper examines evolutionary aspects of this trade-off in annual grain crops. The analysis is centred on the working hypotheses that, for a given species and environment, allocation of resources to reproduction involves (H1) high plasticity in seed number, which allows for variable resource availability, and (H2) a relatively narrow range of seed size that results from evolutionary and agronomic selection. Comparisons between crops and fish are used to highlight common evolutionary elements in taxa where parents provide little or no care to their offspring, with the consequence that both number and early survival of offspring, hence fitness of parents, are partially related to embryo size and reserves. The plasticity of seed number in relation to availability of resources is analysed against the established relationship between offspring number and parent growth rate during critical stages. The notion that seed size is under stabilising selection is analysed against three conditions: (1) mean seed size is conservative for a given species and environment, (2) seed size affects fitness, and (3) seed size is heritable. Databases from published papers were compiled to analyse the relative variability of seed size and number, and the heritability of seed size. Evidence for and against the link between seed size and parental fitness is revised using the Smith–Fretwell model as framework (Am. Nat., 108, 499–506). The proposal of high plasticity of seed number and narrow variability of seed size resulting from stabilising natural selection is generally consistent with evolutionary and genetic considerations. Agronomic selection may have reinforced natural selection leading to relatively narrow seed size in species such as wheat and soybean, where cultivated types retained high plasticity for seed number. In contrast, selection for one or few inflorescences in crops like sunflower and maize may have morphologically reduced seed number plasticity and increased variability of seed size and its responsiveness to resource availability in relation to their wild ancestors.","container-title":"Field Crops Research","DOI":"10.1016/j.fcr.2006.07.004","ISSN":"0378-4290","issue":"2","journalAbbreviation":"Field Crops Research","language":"en","page":"125-138","source":"ScienceDirect","title":"Evolutionary aspects of the trade-off between seed size and number in crops","volume":"100","author":[{"family":"Sadras","given":"Victor O."}],"issued":{"date-parts":[["2007",2,1]]}}}],"schema":"https://github.com/citation-style-language/schema/raw/master/csl-citation.json"} </w:instrText>
      </w:r>
      <w:r w:rsidR="00EA51B4">
        <w:fldChar w:fldCharType="separate"/>
      </w:r>
      <w:r w:rsidR="00EA51B4" w:rsidRPr="00EA51B4">
        <w:t>(Sadras, 2007)</w:t>
      </w:r>
      <w:r w:rsidR="00EA51B4">
        <w:fldChar w:fldCharType="end"/>
      </w:r>
      <w:r w:rsidR="00EA51B4">
        <w:t>.</w:t>
      </w:r>
    </w:p>
    <w:p w14:paraId="2BA1DCA9" w14:textId="72E2A389" w:rsidR="002A66D1" w:rsidRDefault="00D45711" w:rsidP="002A66D1">
      <w:r>
        <w:t>De plus, dans un contexte de sélection massale, le grain est un organe de choix pour opérer la sélection. En effet, l’observation du grain permet de prédire (avec plus ou moins de précision) sa qualité germinative et sa valeur génétique pour le</w:t>
      </w:r>
      <w:r w:rsidR="009434AE">
        <w:t xml:space="preserve">s traits liés à sa morphologie. </w:t>
      </w:r>
      <w:r w:rsidR="00521483">
        <w:t>C</w:t>
      </w:r>
      <w:r w:rsidR="009434AE">
        <w:t xml:space="preserve">’est aussi </w:t>
      </w:r>
      <w:r w:rsidR="00776BB5">
        <w:t xml:space="preserve">l’organe de la plante qui est le plus facile à observer à haut débit (en triant sur la taille avec un tamis par exemple), ce qui est </w:t>
      </w:r>
      <w:r w:rsidR="00776BB5">
        <w:lastRenderedPageBreak/>
        <w:t>important si l’on doit sélectionner dans un lot important.</w:t>
      </w:r>
      <w:r w:rsidR="00521483">
        <w:t xml:space="preserve"> Enfin, c’est le produit de la récolte, ce qui implique que l’on peut sélectionner après la moisson et ne nécessite pas nécessairement une observation des plantes aux champ. Cela implique également qu’on ne peut </w:t>
      </w:r>
      <w:r w:rsidR="00521483">
        <w:rPr>
          <w:i/>
        </w:rPr>
        <w:t>a priori</w:t>
      </w:r>
      <w:r w:rsidR="00521483">
        <w:t xml:space="preserve"> pas sélectionner directement sur des traits extérieurs au grain comme par exemple la hauteur de la plante ou la résistance aux maladies. Cependant la morphologie du grain est liée à l’histoire de vie de la plante et il existe des corrélations avec ces traits extérieurs aux grains ce qui peut mener à une sélection indirecte. </w:t>
      </w:r>
    </w:p>
    <w:p w14:paraId="7B9B0E5E" w14:textId="77777777" w:rsidR="00654ED8" w:rsidRDefault="00654ED8" w:rsidP="002A66D1"/>
    <w:p w14:paraId="0683173A" w14:textId="1C2FE7F4" w:rsidR="00654ED8" w:rsidRDefault="003B720F" w:rsidP="003B720F">
      <w:pPr>
        <w:pStyle w:val="Titre2"/>
      </w:pPr>
      <w:bookmarkStart w:id="5" w:name="_Toc142555270"/>
      <w:r>
        <w:t>Question posée</w:t>
      </w:r>
      <w:bookmarkEnd w:id="5"/>
    </w:p>
    <w:p w14:paraId="28C9F336" w14:textId="41B1438B" w:rsidR="00973FB0" w:rsidRDefault="00E35BFE" w:rsidP="00973FB0">
      <w:r>
        <w:t>Pour sélectionner sur les traits du grain, plusieurs options sont envisageables. Il est possible d’observer les grains individuellement après avoir battu les épis et de sélectionner les grains sur leur aspect individuel. Il est aussi possible d’observer les grains par famille en observant les épis et en sélectionnant tous les grains d’un épi lorsque celui-ci a assez de grains "satisfaisants". Le blé étant majoritairement autogame, dans une population contenant des lignées fixées sans gènes de stérilité mâle, tous les grains d’un épi on</w:t>
      </w:r>
      <w:r w:rsidR="00304ABB">
        <w:t>t</w:t>
      </w:r>
      <w:r>
        <w:t xml:space="preserve"> le même génotype. Sélectionner sur l’épi revient donc à sélectionner les grains sur la valeur moyenne de leur génotype indépendamment de leurs valeurs individuelles.</w:t>
      </w:r>
      <w:r w:rsidR="00973FB0">
        <w:t xml:space="preserve"> Pour comprendre les différences qui existent entre ces deux façons de sélectionner, il faut s’</w:t>
      </w:r>
      <w:r w:rsidR="000616EB">
        <w:t xml:space="preserve">intéresser </w:t>
      </w:r>
      <w:r w:rsidR="00922F4C">
        <w:t>aux facteurs</w:t>
      </w:r>
      <w:r w:rsidR="00810A9E">
        <w:t xml:space="preserve"> </w:t>
      </w:r>
      <w:r w:rsidR="00973FB0">
        <w:t>important</w:t>
      </w:r>
      <w:r w:rsidR="000616EB">
        <w:t>s</w:t>
      </w:r>
      <w:r w:rsidR="00973FB0">
        <w:t xml:space="preserve"> en sélection : la variance du trait sélectionné</w:t>
      </w:r>
      <w:r w:rsidR="00810A9E">
        <w:t>,</w:t>
      </w:r>
      <w:r w:rsidR="000616EB">
        <w:t xml:space="preserve"> la précision avec laquelle une mesure phénotypique permet d’estimer la valeur génétique de l’individu mesuré</w:t>
      </w:r>
      <w:r w:rsidR="00810A9E">
        <w:t xml:space="preserve"> (l’héritabilité), et l’intensité de sélection appliquée</w:t>
      </w:r>
      <w:r w:rsidR="00973FB0">
        <w:t xml:space="preserve">. </w:t>
      </w:r>
    </w:p>
    <w:p w14:paraId="3B489F81" w14:textId="77777777" w:rsidR="000616EB" w:rsidRDefault="000616EB" w:rsidP="00973FB0"/>
    <w:p w14:paraId="482EE8AD" w14:textId="213DEC1F" w:rsidR="00973FB0" w:rsidRDefault="00973FB0" w:rsidP="00973FB0">
      <w:r>
        <w:t>Pour un trait du grain, la variance que l’on peut mesurer</w:t>
      </w:r>
      <w:r w:rsidR="000616EB">
        <w:t xml:space="preserve"> entre différents grains est liée à :</w:t>
      </w:r>
    </w:p>
    <w:p w14:paraId="5F983568" w14:textId="37D32B0C" w:rsidR="000616EB" w:rsidRDefault="000616EB" w:rsidP="000616EB">
      <w:pPr>
        <w:pStyle w:val="Paragraphedeliste"/>
        <w:numPr>
          <w:ilvl w:val="0"/>
          <w:numId w:val="12"/>
        </w:numPr>
      </w:pPr>
      <w:r>
        <w:t>La variance génétique qui existe entre deux grains de génotypes différents (toute chose égale par ailleurs</w:t>
      </w:r>
      <w:r w:rsidR="00CB5603">
        <w:t>)</w:t>
      </w:r>
    </w:p>
    <w:p w14:paraId="10863B5A" w14:textId="453833C7" w:rsidR="000616EB" w:rsidRDefault="000616EB" w:rsidP="000616EB">
      <w:pPr>
        <w:pStyle w:val="Paragraphedeliste"/>
        <w:numPr>
          <w:ilvl w:val="0"/>
          <w:numId w:val="12"/>
        </w:numPr>
      </w:pPr>
      <w:r>
        <w:t>La variance environnementale qui existe entre deux grains de même génotype ayant poussé dans des conditions différentes</w:t>
      </w:r>
    </w:p>
    <w:p w14:paraId="5ED843F8" w14:textId="2E7A235E" w:rsidR="000616EB" w:rsidRDefault="000616EB" w:rsidP="000616EB">
      <w:pPr>
        <w:pStyle w:val="Paragraphedeliste"/>
        <w:numPr>
          <w:ilvl w:val="0"/>
          <w:numId w:val="12"/>
        </w:numPr>
      </w:pPr>
      <w:r>
        <w:t>La variance inter-épi qui existe entre deux épis d’une même plante pour des raisons physiologiques</w:t>
      </w:r>
    </w:p>
    <w:p w14:paraId="1EAB9BAD" w14:textId="088CCA99" w:rsidR="000616EB" w:rsidRDefault="000616EB" w:rsidP="000616EB">
      <w:pPr>
        <w:pStyle w:val="Paragraphedeliste"/>
        <w:numPr>
          <w:ilvl w:val="0"/>
          <w:numId w:val="12"/>
        </w:numPr>
      </w:pPr>
      <w:r>
        <w:t>La variance intra-épi qui existe entre de</w:t>
      </w:r>
      <w:r w:rsidR="00727779">
        <w:t>s</w:t>
      </w:r>
      <w:r>
        <w:t xml:space="preserve"> grains d’un même épi pour des raisons physiologiques également.</w:t>
      </w:r>
    </w:p>
    <w:p w14:paraId="78ECBFBB" w14:textId="77777777" w:rsidR="000616EB" w:rsidRDefault="000616EB" w:rsidP="000616EB"/>
    <w:p w14:paraId="1ED29070" w14:textId="77777777" w:rsidR="000616EB" w:rsidRDefault="000616EB" w:rsidP="000616EB">
      <w:r>
        <w:t xml:space="preserve">On peut donc poser le modèle suivant : </w:t>
      </w:r>
    </w:p>
    <w:p w14:paraId="4D314EB7" w14:textId="371C26DF" w:rsidR="000616EB" w:rsidRDefault="0034277A" w:rsidP="000616EB">
      <m:oMath>
        <m:sSub>
          <m:sSubPr>
            <m:ctrlPr>
              <w:rPr>
                <w:rFonts w:ascii="Cambria Math" w:hAnsi="Cambria Math"/>
                <w:i/>
              </w:rPr>
            </m:ctrlPr>
          </m:sSubPr>
          <m:e>
            <m:r>
              <w:rPr>
                <w:rFonts w:ascii="Cambria Math" w:hAnsi="Cambria Math"/>
              </w:rPr>
              <m:t>Y</m:t>
            </m:r>
          </m:e>
          <m:sub>
            <m:r>
              <w:rPr>
                <w:rFonts w:ascii="Cambria Math" w:hAnsi="Cambria Math"/>
              </w:rPr>
              <m:t>ijkl</m:t>
            </m:r>
          </m:sub>
        </m:sSub>
        <m:r>
          <w:rPr>
            <w:rFonts w:ascii="Cambria Math" w:hAnsi="Cambria Math"/>
          </w:rPr>
          <m:t>=</m:t>
        </m:r>
        <m:sSub>
          <m:sSubPr>
            <m:ctrlPr>
              <w:rPr>
                <w:rFonts w:ascii="Cambria Math" w:hAnsi="Cambria Math"/>
                <w:i/>
              </w:rPr>
            </m:ctrlPr>
          </m:sSubPr>
          <m:e>
            <m:r>
              <w:rPr>
                <w:rFonts w:ascii="Cambria Math" w:hAnsi="Cambria Math"/>
              </w:rPr>
              <m:t>µ+G</m:t>
            </m:r>
          </m:e>
          <m:sub>
            <m:r>
              <w:rPr>
                <w:rFonts w:ascii="Cambria Math" w:hAnsi="Cambria Math"/>
              </w:rPr>
              <m:t>i</m:t>
            </m:r>
          </m:sub>
        </m:sSub>
        <m:r>
          <w:rPr>
            <w:rFonts w:ascii="Cambria Math" w:hAnsi="Cambria Math"/>
          </w:rPr>
          <m:t>+En</m:t>
        </m:r>
        <m:sSub>
          <m:sSubPr>
            <m:ctrlPr>
              <w:rPr>
                <w:rFonts w:ascii="Cambria Math" w:hAnsi="Cambria Math"/>
                <w:i/>
              </w:rPr>
            </m:ctrlPr>
          </m:sSubPr>
          <m:e>
            <m:r>
              <w:rPr>
                <w:rFonts w:ascii="Cambria Math" w:hAnsi="Cambria Math"/>
              </w:rPr>
              <m:t>v</m:t>
            </m:r>
          </m:e>
          <m:sub>
            <m:r>
              <w:rPr>
                <w:rFonts w:ascii="Cambria Math" w:hAnsi="Cambria Math"/>
              </w:rPr>
              <m:t>j</m:t>
            </m:r>
          </m:sub>
        </m:sSub>
        <m:r>
          <w:rPr>
            <w:rFonts w:ascii="Cambria Math" w:hAnsi="Cambria Math"/>
          </w:rPr>
          <m:t>+Ep</m:t>
        </m:r>
        <m:sSub>
          <m:sSubPr>
            <m:ctrlPr>
              <w:rPr>
                <w:rFonts w:ascii="Cambria Math" w:hAnsi="Cambria Math"/>
                <w:i/>
              </w:rPr>
            </m:ctrlPr>
          </m:sSubPr>
          <m:e>
            <m:r>
              <w:rPr>
                <w:rFonts w:ascii="Cambria Math" w:hAnsi="Cambria Math"/>
              </w:rPr>
              <m:t>i</m:t>
            </m:r>
          </m:e>
          <m:sub>
            <m:r>
              <w:rPr>
                <w:rFonts w:ascii="Cambria Math" w:hAnsi="Cambria Math"/>
              </w:rPr>
              <m:t>ij(k)</m:t>
            </m:r>
          </m:sub>
        </m:sSub>
        <m:r>
          <w:rPr>
            <w:rFonts w:ascii="Cambria Math" w:hAnsi="Cambria Math"/>
          </w:rPr>
          <m:t xml:space="preserve">+ </m:t>
        </m:r>
        <m:sSub>
          <m:sSubPr>
            <m:ctrlPr>
              <w:rPr>
                <w:rFonts w:ascii="Cambria Math" w:hAnsi="Cambria Math"/>
                <w:i/>
              </w:rPr>
            </m:ctrlPr>
          </m:sSubPr>
          <m:e>
            <m:r>
              <w:rPr>
                <w:rFonts w:ascii="Cambria Math" w:hAnsi="Cambria Math"/>
              </w:rPr>
              <m:t>ε</m:t>
            </m:r>
          </m:e>
          <m:sub>
            <m:r>
              <w:rPr>
                <w:rFonts w:ascii="Cambria Math" w:hAnsi="Cambria Math"/>
              </w:rPr>
              <m:t>ijkl</m:t>
            </m:r>
          </m:sub>
        </m:sSub>
      </m:oMath>
      <w:r w:rsidR="000616EB">
        <w:t xml:space="preserve"> </w:t>
      </w:r>
    </w:p>
    <w:p w14:paraId="633EDC9A" w14:textId="77777777" w:rsidR="00AF1E06" w:rsidRDefault="00AF1E06" w:rsidP="000616EB"/>
    <w:p w14:paraId="465B10A3" w14:textId="77777777" w:rsidR="00AF1E06" w:rsidRDefault="00AF1E06" w:rsidP="000616EB"/>
    <w:p w14:paraId="01BF0C60" w14:textId="52A7D976" w:rsidR="00AF1E06" w:rsidRDefault="00AF1E06" w:rsidP="000616EB">
      <w:r>
        <w:t xml:space="preserve">Où : </w:t>
      </w:r>
    </w:p>
    <w:p w14:paraId="0C4E5BD6" w14:textId="5FECFC1B" w:rsidR="00AF1E06" w:rsidRPr="00520B99" w:rsidRDefault="0034277A" w:rsidP="00520B99">
      <w:pPr>
        <w:pStyle w:val="Paragraphedeliste"/>
        <w:numPr>
          <w:ilvl w:val="0"/>
          <w:numId w:val="12"/>
        </w:numPr>
      </w:pPr>
      <m:oMath>
        <m:sSub>
          <m:sSubPr>
            <m:ctrlPr>
              <w:rPr>
                <w:rFonts w:ascii="Cambria Math" w:hAnsi="Cambria Math"/>
                <w:i/>
              </w:rPr>
            </m:ctrlPr>
          </m:sSubPr>
          <m:e>
            <m:r>
              <w:rPr>
                <w:rFonts w:ascii="Cambria Math" w:hAnsi="Cambria Math"/>
              </w:rPr>
              <m:t>Y</m:t>
            </m:r>
          </m:e>
          <m:sub>
            <m:r>
              <w:rPr>
                <w:rFonts w:ascii="Cambria Math" w:hAnsi="Cambria Math"/>
              </w:rPr>
              <m:t>ijkl</m:t>
            </m:r>
          </m:sub>
        </m:sSub>
      </m:oMath>
      <w:r w:rsidR="00AF1E06">
        <w:t xml:space="preserve"> </w:t>
      </w:r>
      <w:proofErr w:type="gramStart"/>
      <w:r w:rsidR="00AF1E06">
        <w:t>est</w:t>
      </w:r>
      <w:proofErr w:type="gramEnd"/>
      <w:r w:rsidR="00AF1E06">
        <w:t xml:space="preserve"> le phénotype d’un grain individuel</w:t>
      </w:r>
    </w:p>
    <w:p w14:paraId="06171486" w14:textId="11C7A99F" w:rsidR="00B35960" w:rsidRDefault="0034277A" w:rsidP="00B35960">
      <w:pPr>
        <w:pStyle w:val="Paragraphedeliste"/>
        <w:numPr>
          <w:ilvl w:val="0"/>
          <w:numId w:val="12"/>
        </w:numPr>
      </w:pPr>
      <m:oMath>
        <m:sSub>
          <m:sSubPr>
            <m:ctrlPr>
              <w:rPr>
                <w:rFonts w:ascii="Cambria Math" w:hAnsi="Cambria Math"/>
                <w:i/>
              </w:rPr>
            </m:ctrlPr>
          </m:sSubPr>
          <m:e>
            <m:r>
              <w:rPr>
                <w:rFonts w:ascii="Cambria Math" w:hAnsi="Cambria Math"/>
              </w:rPr>
              <m:t>G</m:t>
            </m:r>
          </m:e>
          <m:sub>
            <m:r>
              <w:rPr>
                <w:rFonts w:ascii="Cambria Math" w:hAnsi="Cambria Math"/>
              </w:rPr>
              <m:t>i</m:t>
            </m:r>
          </m:sub>
        </m:sSub>
        <m:r>
          <w:rPr>
            <w:rFonts w:ascii="Cambria Math" w:hAnsi="Cambria Math"/>
          </w:rPr>
          <m:t xml:space="preserve"> ~ N(0,</m:t>
        </m:r>
        <m:sSub>
          <m:sSubPr>
            <m:ctrlPr>
              <w:rPr>
                <w:rFonts w:ascii="Cambria Math" w:hAnsi="Cambria Math"/>
                <w:i/>
              </w:rPr>
            </m:ctrlPr>
          </m:sSubPr>
          <m:e>
            <m:r>
              <w:rPr>
                <w:rFonts w:ascii="Cambria Math" w:hAnsi="Cambria Math"/>
              </w:rPr>
              <m:t>σ</m:t>
            </m:r>
          </m:e>
          <m:sub>
            <m:r>
              <w:rPr>
                <w:rFonts w:ascii="Cambria Math" w:hAnsi="Cambria Math"/>
              </w:rPr>
              <m:t>g</m:t>
            </m:r>
          </m:sub>
        </m:sSub>
        <m:r>
          <w:rPr>
            <w:rFonts w:ascii="Cambria Math" w:hAnsi="Cambria Math"/>
          </w:rPr>
          <m:t>)</m:t>
        </m:r>
      </m:oMath>
      <w:r w:rsidR="00AF1E06">
        <w:t xml:space="preserve"> </w:t>
      </w:r>
      <w:proofErr w:type="gramStart"/>
      <w:r w:rsidR="00AF1E06">
        <w:t>l’effet</w:t>
      </w:r>
      <w:proofErr w:type="gramEnd"/>
      <w:r w:rsidR="00AF1E06">
        <w:t xml:space="preserve"> du génotype i</w:t>
      </w:r>
      <w:r w:rsidR="00B35960" w:rsidRPr="00B35960">
        <w:t xml:space="preserve"> </w:t>
      </w:r>
    </w:p>
    <w:p w14:paraId="167E6B5A" w14:textId="785B4CCD" w:rsidR="00AF1E06" w:rsidRDefault="00B35960" w:rsidP="00B35960">
      <w:pPr>
        <w:pStyle w:val="Paragraphedeliste"/>
        <w:numPr>
          <w:ilvl w:val="0"/>
          <w:numId w:val="12"/>
        </w:numPr>
      </w:pPr>
      <m:oMath>
        <m:r>
          <w:rPr>
            <w:rFonts w:ascii="Cambria Math" w:hAnsi="Cambria Math"/>
          </w:rPr>
          <m:t>En</m:t>
        </m:r>
        <m:sSub>
          <m:sSubPr>
            <m:ctrlPr>
              <w:rPr>
                <w:rFonts w:ascii="Cambria Math" w:hAnsi="Cambria Math"/>
                <w:i/>
              </w:rPr>
            </m:ctrlPr>
          </m:sSubPr>
          <m:e>
            <m:r>
              <w:rPr>
                <w:rFonts w:ascii="Cambria Math" w:hAnsi="Cambria Math"/>
              </w:rPr>
              <m:t>v</m:t>
            </m:r>
          </m:e>
          <m:sub>
            <m:r>
              <w:rPr>
                <w:rFonts w:ascii="Cambria Math" w:hAnsi="Cambria Math"/>
              </w:rPr>
              <m:t>j</m:t>
            </m:r>
          </m:sub>
        </m:sSub>
        <m:r>
          <w:rPr>
            <w:rFonts w:ascii="Cambria Math" w:hAnsi="Cambria Math"/>
          </w:rPr>
          <m:t xml:space="preserve"> ~ N(0,</m:t>
        </m:r>
        <m:sSub>
          <m:sSubPr>
            <m:ctrlPr>
              <w:rPr>
                <w:rFonts w:ascii="Cambria Math" w:hAnsi="Cambria Math"/>
                <w:i/>
              </w:rPr>
            </m:ctrlPr>
          </m:sSubPr>
          <m:e>
            <m:r>
              <w:rPr>
                <w:rFonts w:ascii="Cambria Math" w:hAnsi="Cambria Math"/>
              </w:rPr>
              <m:t>σ</m:t>
            </m:r>
          </m:e>
          <m:sub>
            <m:r>
              <w:rPr>
                <w:rFonts w:ascii="Cambria Math" w:hAnsi="Cambria Math"/>
              </w:rPr>
              <m:t>gxe</m:t>
            </m:r>
          </m:sub>
        </m:sSub>
        <m:r>
          <w:rPr>
            <w:rFonts w:ascii="Cambria Math" w:hAnsi="Cambria Math"/>
          </w:rPr>
          <m:t>)</m:t>
        </m:r>
      </m:oMath>
      <w:r>
        <w:t xml:space="preserve"> </w:t>
      </w:r>
      <w:proofErr w:type="gramStart"/>
      <w:r>
        <w:t>l’effet</w:t>
      </w:r>
      <w:proofErr w:type="gramEnd"/>
      <w:r>
        <w:t xml:space="preserve"> de l’environnement j</w:t>
      </w:r>
    </w:p>
    <w:p w14:paraId="3847638F" w14:textId="39FC9F82" w:rsidR="00AF1E06" w:rsidRDefault="00AF1E06" w:rsidP="00B35960">
      <w:pPr>
        <w:pStyle w:val="Paragraphedeliste"/>
        <w:numPr>
          <w:ilvl w:val="0"/>
          <w:numId w:val="12"/>
        </w:numPr>
      </w:pPr>
      <m:oMath>
        <m:r>
          <w:rPr>
            <w:rFonts w:ascii="Cambria Math" w:hAnsi="Cambria Math"/>
          </w:rPr>
          <m:t>Ep</m:t>
        </m:r>
        <m:sSub>
          <m:sSubPr>
            <m:ctrlPr>
              <w:rPr>
                <w:rFonts w:ascii="Cambria Math" w:hAnsi="Cambria Math"/>
                <w:i/>
              </w:rPr>
            </m:ctrlPr>
          </m:sSubPr>
          <m:e>
            <m:r>
              <w:rPr>
                <w:rFonts w:ascii="Cambria Math" w:hAnsi="Cambria Math"/>
              </w:rPr>
              <m:t>i</m:t>
            </m:r>
          </m:e>
          <m:sub>
            <m:r>
              <w:rPr>
                <w:rFonts w:ascii="Cambria Math" w:hAnsi="Cambria Math"/>
              </w:rPr>
              <m:t>ij</m:t>
            </m:r>
            <m:d>
              <m:dPr>
                <m:ctrlPr>
                  <w:rPr>
                    <w:rFonts w:ascii="Cambria Math" w:hAnsi="Cambria Math"/>
                    <w:i/>
                  </w:rPr>
                </m:ctrlPr>
              </m:dPr>
              <m:e>
                <m:r>
                  <w:rPr>
                    <w:rFonts w:ascii="Cambria Math" w:hAnsi="Cambria Math"/>
                  </w:rPr>
                  <m:t>k</m:t>
                </m:r>
              </m:e>
            </m:d>
          </m:sub>
        </m:sSub>
        <m:r>
          <w:rPr>
            <w:rFonts w:ascii="Cambria Math" w:hAnsi="Cambria Math"/>
          </w:rPr>
          <m:t xml:space="preserve"> ~ N(0,</m:t>
        </m:r>
        <m:sSub>
          <m:sSubPr>
            <m:ctrlPr>
              <w:rPr>
                <w:rFonts w:ascii="Cambria Math" w:hAnsi="Cambria Math"/>
                <w:i/>
              </w:rPr>
            </m:ctrlPr>
          </m:sSubPr>
          <m:e>
            <m:r>
              <w:rPr>
                <w:rFonts w:ascii="Cambria Math" w:hAnsi="Cambria Math"/>
              </w:rPr>
              <m:t>σ</m:t>
            </m:r>
          </m:e>
          <m:sub>
            <m:r>
              <w:rPr>
                <w:rFonts w:ascii="Cambria Math" w:hAnsi="Cambria Math"/>
              </w:rPr>
              <m:t>inter</m:t>
            </m:r>
          </m:sub>
        </m:sSub>
        <m:r>
          <w:rPr>
            <w:rFonts w:ascii="Cambria Math" w:hAnsi="Cambria Math"/>
          </w:rPr>
          <m:t>)</m:t>
        </m:r>
      </m:oMath>
      <w:r>
        <w:t xml:space="preserve"> </w:t>
      </w:r>
      <w:proofErr w:type="gramStart"/>
      <w:r>
        <w:t>l’effet</w:t>
      </w:r>
      <w:proofErr w:type="gramEnd"/>
      <w:r>
        <w:t xml:space="preserve"> de l’épi</w:t>
      </w:r>
      <w:r w:rsidR="00B35960">
        <w:t xml:space="preserve"> k</w:t>
      </w:r>
      <w:r>
        <w:t xml:space="preserve"> au sein du génotype i</w:t>
      </w:r>
      <w:r w:rsidR="00B35960">
        <w:t xml:space="preserve"> dans l’environnement j</w:t>
      </w:r>
    </w:p>
    <w:p w14:paraId="7A039CEA" w14:textId="157A14FD" w:rsidR="00AF1E06" w:rsidRPr="00520B99" w:rsidRDefault="0034277A" w:rsidP="00520B99">
      <w:pPr>
        <w:pStyle w:val="Paragraphedeliste"/>
        <w:numPr>
          <w:ilvl w:val="0"/>
          <w:numId w:val="12"/>
        </w:numPr>
      </w:pPr>
      <m:oMath>
        <m:sSub>
          <m:sSubPr>
            <m:ctrlPr>
              <w:rPr>
                <w:rFonts w:ascii="Cambria Math" w:hAnsi="Cambria Math"/>
                <w:i/>
              </w:rPr>
            </m:ctrlPr>
          </m:sSubPr>
          <m:e>
            <m:r>
              <w:rPr>
                <w:rFonts w:ascii="Cambria Math" w:hAnsi="Cambria Math"/>
              </w:rPr>
              <m:t>ϵ</m:t>
            </m:r>
          </m:e>
          <m:sub>
            <m:r>
              <w:rPr>
                <w:rFonts w:ascii="Cambria Math" w:hAnsi="Cambria Math"/>
              </w:rPr>
              <m:t>ijkl</m:t>
            </m:r>
          </m:sub>
        </m:sSub>
        <m:r>
          <w:rPr>
            <w:rFonts w:ascii="Cambria Math" w:hAnsi="Cambria Math"/>
          </w:rPr>
          <m:t xml:space="preserve"> ~ N(0,</m:t>
        </m:r>
        <m:sSub>
          <m:sSubPr>
            <m:ctrlPr>
              <w:rPr>
                <w:rFonts w:ascii="Cambria Math" w:hAnsi="Cambria Math"/>
                <w:i/>
              </w:rPr>
            </m:ctrlPr>
          </m:sSubPr>
          <m:e>
            <m:r>
              <w:rPr>
                <w:rFonts w:ascii="Cambria Math" w:hAnsi="Cambria Math"/>
              </w:rPr>
              <m:t>σ</m:t>
            </m:r>
          </m:e>
          <m:sub>
            <m:r>
              <w:rPr>
                <w:rFonts w:ascii="Cambria Math" w:hAnsi="Cambria Math"/>
              </w:rPr>
              <m:t>intra</m:t>
            </m:r>
          </m:sub>
        </m:sSub>
        <m:r>
          <w:rPr>
            <w:rFonts w:ascii="Cambria Math" w:hAnsi="Cambria Math"/>
          </w:rPr>
          <m:t>)</m:t>
        </m:r>
      </m:oMath>
      <w:r w:rsidR="00AE2917">
        <w:t xml:space="preserve"> </w:t>
      </w:r>
      <w:proofErr w:type="gramStart"/>
      <w:r w:rsidR="00AE2917">
        <w:t>la</w:t>
      </w:r>
      <w:proofErr w:type="gramEnd"/>
      <w:r w:rsidR="00AE2917">
        <w:t xml:space="preserve"> résiduelle qui contient la variance non expliquée par les autres effets, donc la variance intra épi.</w:t>
      </w:r>
    </w:p>
    <w:p w14:paraId="14E9B713" w14:textId="77777777" w:rsidR="00AF1E06" w:rsidRPr="00AF1E06" w:rsidRDefault="00AF1E06" w:rsidP="000616EB"/>
    <w:p w14:paraId="030BE3FF" w14:textId="77777777" w:rsidR="00AF1E06" w:rsidRPr="00AF1E06" w:rsidRDefault="00AF1E06" w:rsidP="000616EB"/>
    <w:p w14:paraId="50456640" w14:textId="3DF14065" w:rsidR="00AF1E06" w:rsidRDefault="00AF1E06" w:rsidP="000616EB">
      <w:r>
        <w:t>En sélection sur grain</w:t>
      </w:r>
      <w:r w:rsidR="003873E3">
        <w:t xml:space="preserve"> individuel</w:t>
      </w:r>
      <w:r>
        <w:t xml:space="preserve">, on écrit la variance </w:t>
      </w:r>
      <w:r w:rsidR="003873E3">
        <w:t xml:space="preserve">phénotypique </w:t>
      </w:r>
      <w:r>
        <w:t>du trait comme :</w:t>
      </w:r>
    </w:p>
    <w:p w14:paraId="2F6C6690" w14:textId="5DEC269C" w:rsidR="00AF1E06" w:rsidRPr="003873E3" w:rsidRDefault="0034277A" w:rsidP="000616EB">
      <m:oMathPara>
        <m:oMathParaPr>
          <m:jc m:val="left"/>
        </m:oMathParaPr>
        <m:oMath>
          <m:sSub>
            <m:sSubPr>
              <m:ctrlPr>
                <w:rPr>
                  <w:rFonts w:ascii="Cambria Math" w:hAnsi="Cambria Math"/>
                  <w:i/>
                </w:rPr>
              </m:ctrlPr>
            </m:sSubPr>
            <m:e>
              <m:r>
                <w:rPr>
                  <w:rFonts w:ascii="Cambria Math" w:hAnsi="Cambria Math"/>
                </w:rPr>
                <m:t>V</m:t>
              </m:r>
            </m:e>
            <m:sub>
              <m:r>
                <w:rPr>
                  <w:rFonts w:ascii="Cambria Math" w:hAnsi="Cambria Math"/>
                </w:rPr>
                <m:t>grain</m:t>
              </m:r>
            </m:sub>
          </m:sSub>
          <m:r>
            <w:rPr>
              <w:rFonts w:ascii="Cambria Math" w:hAnsi="Cambria Math"/>
            </w:rPr>
            <m:t>=V</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jkl</m:t>
                  </m:r>
                </m:sub>
              </m:sSub>
            </m:e>
          </m:d>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nter</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gxe</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ntra</m:t>
              </m:r>
            </m:sub>
          </m:sSub>
        </m:oMath>
      </m:oMathPara>
    </w:p>
    <w:p w14:paraId="0463D4C3" w14:textId="5DA7C055" w:rsidR="003873E3" w:rsidRDefault="003873E3" w:rsidP="000616EB"/>
    <w:p w14:paraId="078A676F" w14:textId="4984EDAE" w:rsidR="003873E3" w:rsidRDefault="003873E3" w:rsidP="000616EB">
      <w:r>
        <w:t xml:space="preserve">Mais en sélection sur épi, on observe les moyennes des grains </w:t>
      </w:r>
      <w:r w:rsidR="004D622B">
        <w:t xml:space="preserve">par </w:t>
      </w:r>
      <w:r>
        <w:t xml:space="preserve">épi. La variance résiduelle </w:t>
      </w:r>
      <w:r w:rsidR="00727779">
        <w:t xml:space="preserve">(variance intra-épi) </w:t>
      </w:r>
      <w:r>
        <w:t>se retrouve donc divisée par le nombre de grains par épi, appelé NGE</w:t>
      </w:r>
      <w:r w:rsidR="00691EB5">
        <w:t xml:space="preserve"> pour Nombre de Grains par Epi</w:t>
      </w:r>
      <w:r>
        <w:t xml:space="preserve"> (calculs en annexe). On obtient donc :</w:t>
      </w:r>
    </w:p>
    <w:p w14:paraId="5131CB97" w14:textId="6DD52F9B" w:rsidR="003873E3" w:rsidRPr="002971D1" w:rsidRDefault="0034277A" w:rsidP="000616EB">
      <m:oMathPara>
        <m:oMathParaPr>
          <m:jc m:val="left"/>
        </m:oMathParaPr>
        <m:oMath>
          <m:sSub>
            <m:sSubPr>
              <m:ctrlPr>
                <w:rPr>
                  <w:rFonts w:ascii="Cambria Math" w:hAnsi="Cambria Math"/>
                  <w:i/>
                </w:rPr>
              </m:ctrlPr>
            </m:sSubPr>
            <m:e>
              <m:r>
                <w:rPr>
                  <w:rFonts w:ascii="Cambria Math" w:hAnsi="Cambria Math"/>
                </w:rPr>
                <m:t>V</m:t>
              </m:r>
            </m:e>
            <m:sub>
              <m:r>
                <w:rPr>
                  <w:rFonts w:ascii="Cambria Math" w:hAnsi="Cambria Math"/>
                </w:rPr>
                <m:t>epi</m:t>
              </m:r>
            </m:sub>
          </m:sSub>
          <m:r>
            <w:rPr>
              <w:rFonts w:ascii="Cambria Math" w:hAnsi="Cambria Math"/>
            </w:rPr>
            <m:t>=V</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jk*</m:t>
                  </m:r>
                </m:sub>
              </m:sSub>
            </m:e>
          </m:d>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nter</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gxe</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intra</m:t>
                  </m:r>
                </m:sub>
              </m:sSub>
            </m:num>
            <m:den>
              <m:r>
                <w:rPr>
                  <w:rFonts w:ascii="Cambria Math" w:hAnsi="Cambria Math"/>
                </w:rPr>
                <m:t>NGE</m:t>
              </m:r>
            </m:den>
          </m:f>
        </m:oMath>
      </m:oMathPara>
    </w:p>
    <w:p w14:paraId="32892188" w14:textId="65F11EE0" w:rsidR="002971D1" w:rsidRDefault="002971D1" w:rsidP="000616EB"/>
    <w:p w14:paraId="6E3A6FA2" w14:textId="5B192309" w:rsidR="002971D1" w:rsidRDefault="00801023" w:rsidP="000616EB">
      <w:r>
        <w:t>Nécessairement</w:t>
      </w:r>
      <w:r w:rsidR="002971D1">
        <w:t xml:space="preserve"> </w:t>
      </w:r>
      <m:oMath>
        <m:sSub>
          <m:sSubPr>
            <m:ctrlPr>
              <w:rPr>
                <w:rFonts w:ascii="Cambria Math" w:hAnsi="Cambria Math"/>
                <w:i/>
              </w:rPr>
            </m:ctrlPr>
          </m:sSubPr>
          <m:e>
            <m:r>
              <w:rPr>
                <w:rFonts w:ascii="Cambria Math" w:hAnsi="Cambria Math"/>
              </w:rPr>
              <m:t>V</m:t>
            </m:r>
          </m:e>
          <m:sub>
            <m:r>
              <w:rPr>
                <w:rFonts w:ascii="Cambria Math" w:hAnsi="Cambria Math"/>
              </w:rPr>
              <m:t>grain</m:t>
            </m:r>
          </m:sub>
        </m:sSub>
        <m:r>
          <w:rPr>
            <w:rFonts w:ascii="Cambria Math" w:hAnsi="Cambria Math"/>
          </w:rPr>
          <m:t>&gt;</m:t>
        </m:r>
        <m:sSub>
          <m:sSubPr>
            <m:ctrlPr>
              <w:rPr>
                <w:rFonts w:ascii="Cambria Math" w:hAnsi="Cambria Math"/>
                <w:i/>
              </w:rPr>
            </m:ctrlPr>
          </m:sSubPr>
          <m:e>
            <m:r>
              <w:rPr>
                <w:rFonts w:ascii="Cambria Math" w:hAnsi="Cambria Math"/>
              </w:rPr>
              <m:t>V</m:t>
            </m:r>
          </m:e>
          <m:sub>
            <m:r>
              <w:rPr>
                <w:rFonts w:ascii="Cambria Math" w:hAnsi="Cambria Math"/>
              </w:rPr>
              <m:t>epi</m:t>
            </m:r>
          </m:sub>
        </m:sSub>
      </m:oMath>
      <w:r>
        <w:t xml:space="preserve"> car NGE &gt; 1.</w:t>
      </w:r>
    </w:p>
    <w:p w14:paraId="02356B7E" w14:textId="77777777" w:rsidR="005F55CB" w:rsidRDefault="005F55CB" w:rsidP="000616EB"/>
    <w:p w14:paraId="268458AD" w14:textId="2CC456DC" w:rsidR="00E75524" w:rsidRDefault="005F55CB" w:rsidP="000616EB">
      <w:r>
        <w:t>L’héritabilité d’un trait étant le rapport entre sa variance génétique et sa variance phénotypique, il en découle que :</w:t>
      </w:r>
    </w:p>
    <w:p w14:paraId="0344FF81" w14:textId="58B010BF" w:rsidR="005F55CB" w:rsidRDefault="0034277A" w:rsidP="000616EB">
      <m:oMath>
        <m:sSubSup>
          <m:sSubSupPr>
            <m:ctrlPr>
              <w:rPr>
                <w:rFonts w:ascii="Cambria Math" w:hAnsi="Cambria Math"/>
                <w:i/>
              </w:rPr>
            </m:ctrlPr>
          </m:sSubSupPr>
          <m:e>
            <m:r>
              <w:rPr>
                <w:rFonts w:ascii="Cambria Math" w:hAnsi="Cambria Math"/>
              </w:rPr>
              <m:t>H</m:t>
            </m:r>
          </m:e>
          <m:sub>
            <m:r>
              <w:rPr>
                <w:rFonts w:ascii="Cambria Math" w:hAnsi="Cambria Math"/>
              </w:rPr>
              <m:t>grain</m:t>
            </m:r>
          </m:sub>
          <m:sup>
            <m:r>
              <w:rPr>
                <w:rFonts w:ascii="Cambria Math" w:hAnsi="Cambria Math"/>
              </w:rPr>
              <m:t>2</m:t>
            </m:r>
          </m:sup>
        </m:sSubSup>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g</m:t>
                </m:r>
              </m:sub>
            </m:sSub>
          </m:num>
          <m:den>
            <m:sSub>
              <m:sSubPr>
                <m:ctrlPr>
                  <w:rPr>
                    <w:rFonts w:ascii="Cambria Math" w:hAnsi="Cambria Math"/>
                    <w:i/>
                  </w:rPr>
                </m:ctrlPr>
              </m:sSubPr>
              <m:e>
                <m:r>
                  <w:rPr>
                    <w:rFonts w:ascii="Cambria Math" w:hAnsi="Cambria Math"/>
                  </w:rPr>
                  <m:t>V</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gxe</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nter</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ntra</m:t>
                </m:r>
              </m:sub>
            </m:sSub>
          </m:den>
        </m:f>
      </m:oMath>
      <w:r w:rsidR="005F55CB">
        <w:t xml:space="preserve">      et    </w:t>
      </w:r>
      <m:oMath>
        <m:sSubSup>
          <m:sSubSupPr>
            <m:ctrlPr>
              <w:rPr>
                <w:rFonts w:ascii="Cambria Math" w:hAnsi="Cambria Math"/>
                <w:i/>
              </w:rPr>
            </m:ctrlPr>
          </m:sSubSupPr>
          <m:e>
            <m:r>
              <w:rPr>
                <w:rFonts w:ascii="Cambria Math" w:hAnsi="Cambria Math"/>
              </w:rPr>
              <m:t>H</m:t>
            </m:r>
          </m:e>
          <m:sub>
            <m:r>
              <w:rPr>
                <w:rFonts w:ascii="Cambria Math" w:hAnsi="Cambria Math"/>
              </w:rPr>
              <m:t>epi</m:t>
            </m:r>
          </m:sub>
          <m:sup>
            <m:r>
              <w:rPr>
                <w:rFonts w:ascii="Cambria Math" w:hAnsi="Cambria Math"/>
              </w:rPr>
              <m:t>2</m:t>
            </m:r>
          </m:sup>
        </m:sSubSup>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g</m:t>
                </m:r>
              </m:sub>
            </m:sSub>
          </m:num>
          <m:den>
            <m:sSub>
              <m:sSubPr>
                <m:ctrlPr>
                  <w:rPr>
                    <w:rFonts w:ascii="Cambria Math" w:hAnsi="Cambria Math"/>
                    <w:i/>
                  </w:rPr>
                </m:ctrlPr>
              </m:sSubPr>
              <m:e>
                <m:r>
                  <w:rPr>
                    <w:rFonts w:ascii="Cambria Math" w:hAnsi="Cambria Math"/>
                  </w:rPr>
                  <m:t>V</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gxe</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nter</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intra</m:t>
                    </m:r>
                  </m:sub>
                </m:sSub>
              </m:num>
              <m:den>
                <m:r>
                  <w:rPr>
                    <w:rFonts w:ascii="Cambria Math" w:hAnsi="Cambria Math"/>
                  </w:rPr>
                  <m:t>NGE</m:t>
                </m:r>
              </m:den>
            </m:f>
          </m:den>
        </m:f>
      </m:oMath>
      <w:r w:rsidR="005F55CB">
        <w:t xml:space="preserve">      </w:t>
      </w:r>
    </w:p>
    <w:p w14:paraId="2A541003" w14:textId="77777777" w:rsidR="005F55CB" w:rsidRDefault="005F55CB" w:rsidP="000616EB"/>
    <w:p w14:paraId="757F66AB" w14:textId="0DA5C199" w:rsidR="005F55CB" w:rsidRDefault="005F55CB" w:rsidP="000616EB">
      <w:r>
        <w:t xml:space="preserve">Donc nécessairement : </w:t>
      </w:r>
      <m:oMath>
        <m:sSubSup>
          <m:sSubSupPr>
            <m:ctrlPr>
              <w:rPr>
                <w:rFonts w:ascii="Cambria Math" w:hAnsi="Cambria Math"/>
                <w:i/>
              </w:rPr>
            </m:ctrlPr>
          </m:sSubSupPr>
          <m:e>
            <m:r>
              <w:rPr>
                <w:rFonts w:ascii="Cambria Math" w:hAnsi="Cambria Math"/>
              </w:rPr>
              <m:t>H</m:t>
            </m:r>
          </m:e>
          <m:sub>
            <m:r>
              <w:rPr>
                <w:rFonts w:ascii="Cambria Math" w:hAnsi="Cambria Math"/>
              </w:rPr>
              <m:t>grain</m:t>
            </m:r>
          </m:sub>
          <m:sup>
            <m:r>
              <w:rPr>
                <w:rFonts w:ascii="Cambria Math" w:hAnsi="Cambria Math"/>
              </w:rPr>
              <m:t>2</m:t>
            </m:r>
          </m:sup>
        </m:sSubSup>
        <m:r>
          <w:rPr>
            <w:rFonts w:ascii="Cambria Math" w:hAnsi="Cambria Math"/>
          </w:rPr>
          <m:t>&lt;</m:t>
        </m:r>
        <m:sSubSup>
          <m:sSubSupPr>
            <m:ctrlPr>
              <w:rPr>
                <w:rFonts w:ascii="Cambria Math" w:hAnsi="Cambria Math"/>
                <w:i/>
              </w:rPr>
            </m:ctrlPr>
          </m:sSubSupPr>
          <m:e>
            <m:r>
              <w:rPr>
                <w:rFonts w:ascii="Cambria Math" w:hAnsi="Cambria Math"/>
              </w:rPr>
              <m:t>H</m:t>
            </m:r>
          </m:e>
          <m:sub>
            <m:r>
              <w:rPr>
                <w:rFonts w:ascii="Cambria Math" w:hAnsi="Cambria Math"/>
              </w:rPr>
              <m:t>epi</m:t>
            </m:r>
          </m:sub>
          <m:sup>
            <m:r>
              <w:rPr>
                <w:rFonts w:ascii="Cambria Math" w:hAnsi="Cambria Math"/>
              </w:rPr>
              <m:t>2</m:t>
            </m:r>
          </m:sup>
        </m:sSubSup>
      </m:oMath>
    </w:p>
    <w:p w14:paraId="2B00B79E" w14:textId="185EA9C3" w:rsidR="00EF4028" w:rsidRDefault="00EF4028" w:rsidP="000616EB"/>
    <w:p w14:paraId="02A35A16" w14:textId="5775C366" w:rsidR="00EF4028" w:rsidRPr="005F55CB" w:rsidRDefault="002850DE" w:rsidP="000616EB">
      <w:r>
        <w:t xml:space="preserve">Comme l’héritabilité peut être considérée comme la précision avec laquelle on estime la valeur génétique d’un individu à travers sa valeur phénotypique, on voit qu’en sélectionnant sur les épis, on estime mieux la valeur génétique de chaque grain. </w:t>
      </w:r>
      <w:r w:rsidR="003215F3">
        <w:t>En prenant l’exemple de la taille du grain, on peut expliquer cela plus intuitivement : la variance intra-épi est telle que tous les génotypes donnent à la fois des gros et des petits grains. Les bons génotypes ont des très gros grains, et de</w:t>
      </w:r>
      <w:r w:rsidR="00724E4E">
        <w:t>s</w:t>
      </w:r>
      <w:r w:rsidR="003215F3">
        <w:t xml:space="preserve"> grains plus petits ayant tous une bonne valeur génétique. Les mauvais génotypes ont des petits grains et des grains gros et moyens qui ont tous une mauvaise valeur génétique. Les gros grains des mauvais génotypes peuvent être plus gros que les petits grains des bons génotypes. Ainsi, en sélectionnant sur grains individuels, on risque de sélectionner à la fois de très gros grains de bonne valeur génétique et des gros grains de mauvaise valeur génétique. En revanche en sélection sur épi, on aura plus tendance à sélectionner des </w:t>
      </w:r>
      <w:r w:rsidR="003215F3">
        <w:lastRenderedPageBreak/>
        <w:t xml:space="preserve">très gros grains et des petits grains de bonne valeur génétique (car on garde tout l’épi) et à éliminer des grains gros et moyens de mauvaise valeur génétique. On est bien dans un cas où l’on estime mieux la valeur de génétique de chaque grain en sélectionnant sur l’épi. </w:t>
      </w:r>
    </w:p>
    <w:p w14:paraId="69F049AE" w14:textId="1303C33B" w:rsidR="00E75524" w:rsidRDefault="00E75524" w:rsidP="000616EB"/>
    <w:p w14:paraId="12656C1A" w14:textId="0631A313" w:rsidR="00820DCF" w:rsidRDefault="00820DCF" w:rsidP="000616EB">
      <w:r>
        <w:t xml:space="preserve">On pourrait donc penser que la sélection sur épi est la meilleure des deux méthodes. Cependant, en replaçant cela dans un contexte où un nombre de grain fixé doit être sélectionné (lorsqu’un un agriculteur ou un sélectionneur alloue une partie de sa surface à sa sélection massale), on peut faire le raisonnement suivant : </w:t>
      </w:r>
    </w:p>
    <w:p w14:paraId="3949D523" w14:textId="1FBE5E4B" w:rsidR="00820DCF" w:rsidRDefault="00820DCF" w:rsidP="000616EB">
      <w:r>
        <w:t xml:space="preserve">En sélection sur grain individuel, il est aisé de traiter un très grand nombre de grains, par exemple avec un tamis pour sélectionner sur la taille du grain, où un trieur optique. On peut donc imaginer passer toute une </w:t>
      </w:r>
      <w:r w:rsidR="00023A0F">
        <w:t>récolte</w:t>
      </w:r>
      <w:r>
        <w:t xml:space="preserve"> au tamis et ne récupérer que les grains souhaités. </w:t>
      </w:r>
      <w:r w:rsidR="00143029">
        <w:t xml:space="preserve">Appelons </w:t>
      </w:r>
      <w:proofErr w:type="spellStart"/>
      <w:r w:rsidR="00143029">
        <w:t>nsel</w:t>
      </w:r>
      <w:proofErr w:type="spellEnd"/>
      <w:r w:rsidR="00143029">
        <w:t xml:space="preserve"> le nombre de grains sélectionnés et NGO le nombre de grains observés, la proportion de grains sélectionnés dans la population totale</w:t>
      </w:r>
      <w:r w:rsidR="0033598C">
        <w:t xml:space="preserve"> de grains</w:t>
      </w:r>
      <w:r w:rsidR="00143029">
        <w:t xml:space="preserve"> est </w:t>
      </w:r>
      <m:oMath>
        <m:r>
          <w:rPr>
            <w:rFonts w:ascii="Cambria Math" w:hAnsi="Cambria Math"/>
          </w:rPr>
          <m:t>P</m:t>
        </m:r>
        <m:sSub>
          <m:sSubPr>
            <m:ctrlPr>
              <w:rPr>
                <w:rFonts w:ascii="Cambria Math" w:hAnsi="Cambria Math"/>
                <w:i/>
              </w:rPr>
            </m:ctrlPr>
          </m:sSubPr>
          <m:e>
            <m:r>
              <w:rPr>
                <w:rFonts w:ascii="Cambria Math" w:hAnsi="Cambria Math"/>
              </w:rPr>
              <m:t>%</m:t>
            </m:r>
          </m:e>
          <m:sub>
            <m:r>
              <w:rPr>
                <w:rFonts w:ascii="Cambria Math" w:hAnsi="Cambria Math"/>
              </w:rPr>
              <m:t>grain</m:t>
            </m:r>
          </m:sub>
        </m:sSub>
        <m:r>
          <w:rPr>
            <w:rFonts w:ascii="Cambria Math" w:hAnsi="Cambria Math"/>
          </w:rPr>
          <m:t>=</m:t>
        </m:r>
        <m:f>
          <m:fPr>
            <m:ctrlPr>
              <w:rPr>
                <w:rFonts w:ascii="Cambria Math" w:hAnsi="Cambria Math"/>
                <w:i/>
              </w:rPr>
            </m:ctrlPr>
          </m:fPr>
          <m:num>
            <m:r>
              <w:rPr>
                <w:rFonts w:ascii="Cambria Math" w:hAnsi="Cambria Math"/>
              </w:rPr>
              <m:t>nsel</m:t>
            </m:r>
          </m:num>
          <m:den>
            <m:r>
              <w:rPr>
                <w:rFonts w:ascii="Cambria Math" w:hAnsi="Cambria Math"/>
              </w:rPr>
              <m:t>NGO</m:t>
            </m:r>
          </m:den>
        </m:f>
      </m:oMath>
      <w:r w:rsidR="00143029">
        <w:t xml:space="preserve"> .</w:t>
      </w:r>
    </w:p>
    <w:p w14:paraId="2D41E871" w14:textId="620673A7" w:rsidR="00820DCF" w:rsidRDefault="00820DCF" w:rsidP="000616EB">
      <w:r>
        <w:t>En revanche, observer les grains à l’échelle de l’épi est beaucoup plus fastidieux. Il n’existe pas à notre connaissance d’équipement permettant d’automatiser le battage puis la mesure des grains épi par épi. Sans équipements, la sélection sur épi se ferait plutôt de façon visuelle, et même de cette façon, il paraît infaisable d’observer tous les épis d’un champ pour sélectionner.</w:t>
      </w:r>
      <w:r w:rsidR="00143029">
        <w:t xml:space="preserve"> Il faut donc échantillonner un certain nombre d’épis dans la population, et la sélection ne s’opérera que sur cet effectif. </w:t>
      </w:r>
      <w:r w:rsidR="00362DBD">
        <w:t xml:space="preserve">Appelons NEO le nombre d’épis observés. Pour sélectionner </w:t>
      </w:r>
      <w:proofErr w:type="spellStart"/>
      <w:r w:rsidR="00362DBD">
        <w:t>nsel</w:t>
      </w:r>
      <w:proofErr w:type="spellEnd"/>
      <w:r w:rsidR="00362DBD">
        <w:t xml:space="preserve"> grains, il faut sélectionner </w:t>
      </w:r>
      <m:oMath>
        <m:f>
          <m:fPr>
            <m:ctrlPr>
              <w:rPr>
                <w:rFonts w:ascii="Cambria Math" w:hAnsi="Cambria Math"/>
                <w:i/>
              </w:rPr>
            </m:ctrlPr>
          </m:fPr>
          <m:num>
            <m:r>
              <w:rPr>
                <w:rFonts w:ascii="Cambria Math" w:hAnsi="Cambria Math"/>
              </w:rPr>
              <m:t>nsel</m:t>
            </m:r>
          </m:num>
          <m:den>
            <m:r>
              <w:rPr>
                <w:rFonts w:ascii="Cambria Math" w:hAnsi="Cambria Math"/>
              </w:rPr>
              <m:t>NGE</m:t>
            </m:r>
          </m:den>
        </m:f>
      </m:oMath>
      <w:r w:rsidR="00362DBD">
        <w:t xml:space="preserve"> épis (en supposant que chaque épi donne NGE grains). Ainsi, la proportion d’épis sélectionnés dans la population d’épis observés est </w:t>
      </w:r>
      <m:oMath>
        <m:r>
          <w:rPr>
            <w:rFonts w:ascii="Cambria Math" w:hAnsi="Cambria Math"/>
          </w:rPr>
          <m:t>P</m:t>
        </m:r>
        <m:sSub>
          <m:sSubPr>
            <m:ctrlPr>
              <w:rPr>
                <w:rFonts w:ascii="Cambria Math" w:hAnsi="Cambria Math"/>
                <w:i/>
              </w:rPr>
            </m:ctrlPr>
          </m:sSubPr>
          <m:e>
            <m:r>
              <w:rPr>
                <w:rFonts w:ascii="Cambria Math" w:hAnsi="Cambria Math"/>
              </w:rPr>
              <m:t>%</m:t>
            </m:r>
          </m:e>
          <m:sub>
            <m:r>
              <w:rPr>
                <w:rFonts w:ascii="Cambria Math" w:hAnsi="Cambria Math"/>
              </w:rPr>
              <m:t>epi</m:t>
            </m:r>
          </m:sub>
        </m:sSub>
        <m:r>
          <w:rPr>
            <w:rFonts w:ascii="Cambria Math" w:hAnsi="Cambria Math"/>
          </w:rPr>
          <m:t>=</m:t>
        </m:r>
        <m:f>
          <m:fPr>
            <m:ctrlPr>
              <w:rPr>
                <w:rFonts w:ascii="Cambria Math" w:hAnsi="Cambria Math"/>
                <w:i/>
              </w:rPr>
            </m:ctrlPr>
          </m:fPr>
          <m:num>
            <m:r>
              <w:rPr>
                <w:rFonts w:ascii="Cambria Math" w:hAnsi="Cambria Math"/>
              </w:rPr>
              <m:t>nsel</m:t>
            </m:r>
          </m:num>
          <m:den>
            <m:r>
              <w:rPr>
                <w:rFonts w:ascii="Cambria Math" w:hAnsi="Cambria Math"/>
              </w:rPr>
              <m:t>NGE×NEO</m:t>
            </m:r>
          </m:den>
        </m:f>
      </m:oMath>
      <w:r w:rsidR="00362DBD">
        <w:t xml:space="preserve">  .</w:t>
      </w:r>
    </w:p>
    <w:p w14:paraId="2C8FAC87" w14:textId="77777777" w:rsidR="00362DBD" w:rsidRPr="003873E3" w:rsidRDefault="00362DBD" w:rsidP="000616EB"/>
    <w:p w14:paraId="03C77A13" w14:textId="134EBBAE" w:rsidR="001E07CB" w:rsidRDefault="004203CF" w:rsidP="006F62AC">
      <w:r>
        <w:t>En imaginant un exemple réaliste</w:t>
      </w:r>
      <w:r w:rsidR="008173E9">
        <w:t xml:space="preserve"> de sélection sur la taille du grain par tamis</w:t>
      </w:r>
      <w:r>
        <w:t>, mettons qu’un agriculteur alloue chaque année une surface constante de 100 m² pour améliorer sa population. Avec une densité de semis de 250 grains par m², il lui faut chaque année sélectionner 25</w:t>
      </w:r>
      <w:r w:rsidR="008173E9">
        <w:t>.</w:t>
      </w:r>
      <w:r>
        <w:t>000 grains (</w:t>
      </w:r>
      <w:proofErr w:type="spellStart"/>
      <w:r>
        <w:t>nsel</w:t>
      </w:r>
      <w:proofErr w:type="spellEnd"/>
      <w:r>
        <w:t xml:space="preserve"> = 25</w:t>
      </w:r>
      <w:r w:rsidR="008173E9">
        <w:t>.</w:t>
      </w:r>
      <w:r>
        <w:t>000)</w:t>
      </w:r>
      <w:r w:rsidR="008173E9">
        <w:t xml:space="preserve"> pour replanter</w:t>
      </w:r>
      <w:r>
        <w:t xml:space="preserve">. Lors de sa récolte, moyennant deux épis par plante et </w:t>
      </w:r>
      <w:r w:rsidR="008173E9">
        <w:t xml:space="preserve">70 grains par épi (NGE = 70), il obtient 3.500.000 grains (soit 140 kg de grains pour un PMG de 40 grammes). Ces grains sont issus de 50.000 épis. En supposant qu’on puisse passer aisément 140 kg de grains au tamis, et que l’on puisse observer 1.000 épis en tout (NEO = 1000, ce qui est déjà un travail conséquent). On obtient alors que </w:t>
      </w:r>
      <m:oMath>
        <m:r>
          <w:rPr>
            <w:rFonts w:ascii="Cambria Math" w:hAnsi="Cambria Math"/>
          </w:rPr>
          <m:t>P</m:t>
        </m:r>
        <m:sSub>
          <m:sSubPr>
            <m:ctrlPr>
              <w:rPr>
                <w:rFonts w:ascii="Cambria Math" w:hAnsi="Cambria Math"/>
                <w:i/>
              </w:rPr>
            </m:ctrlPr>
          </m:sSubPr>
          <m:e>
            <m:r>
              <w:rPr>
                <w:rFonts w:ascii="Cambria Math" w:hAnsi="Cambria Math"/>
              </w:rPr>
              <m:t>%</m:t>
            </m:r>
          </m:e>
          <m:sub>
            <m:r>
              <w:rPr>
                <w:rFonts w:ascii="Cambria Math" w:hAnsi="Cambria Math"/>
              </w:rPr>
              <m:t>grain</m:t>
            </m:r>
          </m:sub>
        </m:sSub>
        <m:r>
          <w:rPr>
            <w:rFonts w:ascii="Cambria Math" w:hAnsi="Cambria Math"/>
          </w:rPr>
          <m:t>=0.7%</m:t>
        </m:r>
      </m:oMath>
      <w:r w:rsidR="008173E9">
        <w:t xml:space="preserve"> et que </w:t>
      </w:r>
      <m:oMath>
        <m:r>
          <w:rPr>
            <w:rFonts w:ascii="Cambria Math" w:hAnsi="Cambria Math"/>
          </w:rPr>
          <m:t>P</m:t>
        </m:r>
        <m:sSub>
          <m:sSubPr>
            <m:ctrlPr>
              <w:rPr>
                <w:rFonts w:ascii="Cambria Math" w:hAnsi="Cambria Math"/>
                <w:i/>
              </w:rPr>
            </m:ctrlPr>
          </m:sSubPr>
          <m:e>
            <m:r>
              <w:rPr>
                <w:rFonts w:ascii="Cambria Math" w:hAnsi="Cambria Math"/>
              </w:rPr>
              <m:t>%</m:t>
            </m:r>
          </m:e>
          <m:sub>
            <m:r>
              <w:rPr>
                <w:rFonts w:ascii="Cambria Math" w:hAnsi="Cambria Math"/>
              </w:rPr>
              <m:t>epi</m:t>
            </m:r>
          </m:sub>
        </m:sSub>
        <m:r>
          <w:rPr>
            <w:rFonts w:ascii="Cambria Math" w:hAnsi="Cambria Math"/>
          </w:rPr>
          <m:t>=35%</m:t>
        </m:r>
      </m:oMath>
      <w:r w:rsidR="008173E9">
        <w:t>.</w:t>
      </w:r>
    </w:p>
    <w:p w14:paraId="4E82C51F" w14:textId="77777777" w:rsidR="00146CBD" w:rsidRDefault="00146CBD" w:rsidP="006F62AC"/>
    <w:p w14:paraId="1F6C9148" w14:textId="1E63EB5F" w:rsidR="00BD6733" w:rsidRDefault="00146CBD" w:rsidP="006F62AC">
      <w:r>
        <w:t>Plus la proportion P% est faible, plus l’intensité de sélection est forte</w:t>
      </w:r>
      <w:r w:rsidR="00DF1F01">
        <w:t xml:space="preserve"> (intensité de sélection en unité d’écart-type)</w:t>
      </w:r>
      <w:r>
        <w:t xml:space="preserve">. </w:t>
      </w:r>
      <w:r w:rsidR="00BD6733">
        <w:t xml:space="preserve">On voit donc qu’il semble que l’intensité de sélection possible en sélection sur épi soit bien plus faible que l’intensité de sélection possible en sélection sur grain. </w:t>
      </w:r>
    </w:p>
    <w:p w14:paraId="04BE3CD1" w14:textId="74CAB41C" w:rsidR="00146CBD" w:rsidRDefault="00146CBD" w:rsidP="006F62AC">
      <w:r>
        <w:t>Or l’équation du sélectionneur stipule que</w:t>
      </w:r>
      <w:r w:rsidR="002071FD">
        <w:t> :</w:t>
      </w:r>
    </w:p>
    <w:p w14:paraId="1F77CE90" w14:textId="7F4889E9" w:rsidR="00146CBD" w:rsidRDefault="00146CBD" w:rsidP="006F62AC">
      <m:oMath>
        <m:r>
          <w:rPr>
            <w:rFonts w:ascii="Cambria Math" w:hAnsi="Cambria Math"/>
          </w:rPr>
          <w:lastRenderedPageBreak/>
          <m:t>R=</m:t>
        </m:r>
        <m:sSup>
          <m:sSupPr>
            <m:ctrlPr>
              <w:rPr>
                <w:rFonts w:ascii="Cambria Math" w:hAnsi="Cambria Math"/>
                <w:i/>
              </w:rPr>
            </m:ctrlPr>
          </m:sSupPr>
          <m:e>
            <m:r>
              <w:rPr>
                <w:rFonts w:ascii="Cambria Math" w:hAnsi="Cambria Math"/>
              </w:rPr>
              <m:t>H</m:t>
            </m:r>
          </m:e>
          <m:sup>
            <m:r>
              <w:rPr>
                <w:rFonts w:ascii="Cambria Math" w:hAnsi="Cambria Math"/>
              </w:rPr>
              <m:t>2</m:t>
            </m:r>
          </m:sup>
        </m:sSup>
        <m:r>
          <w:rPr>
            <w:rFonts w:ascii="Cambria Math" w:hAnsi="Cambria Math"/>
          </w:rPr>
          <m:t>.i.</m:t>
        </m:r>
        <m:sSub>
          <m:sSubPr>
            <m:ctrlPr>
              <w:rPr>
                <w:rFonts w:ascii="Cambria Math" w:hAnsi="Cambria Math"/>
                <w:i/>
              </w:rPr>
            </m:ctrlPr>
          </m:sSubPr>
          <m:e>
            <m:r>
              <w:rPr>
                <w:rFonts w:ascii="Cambria Math" w:hAnsi="Cambria Math"/>
              </w:rPr>
              <m:t>σ</m:t>
            </m:r>
          </m:e>
          <m:sub>
            <m:r>
              <w:rPr>
                <w:rFonts w:ascii="Cambria Math" w:hAnsi="Cambria Math"/>
              </w:rPr>
              <m:t>p</m:t>
            </m:r>
          </m:sub>
        </m:sSub>
      </m:oMath>
      <w:r>
        <w:t xml:space="preserve">  avec R le progrès génétique, i l’intensité de sélection en unité d’écart-type, et </w:t>
      </w:r>
      <m:oMath>
        <m:sSub>
          <m:sSubPr>
            <m:ctrlPr>
              <w:rPr>
                <w:rFonts w:ascii="Cambria Math" w:hAnsi="Cambria Math"/>
                <w:i/>
              </w:rPr>
            </m:ctrlPr>
          </m:sSubPr>
          <m:e>
            <m:r>
              <w:rPr>
                <w:rFonts w:ascii="Cambria Math" w:hAnsi="Cambria Math"/>
              </w:rPr>
              <m:t>σ</m:t>
            </m:r>
          </m:e>
          <m:sub>
            <m:r>
              <w:rPr>
                <w:rFonts w:ascii="Cambria Math" w:hAnsi="Cambria Math"/>
              </w:rPr>
              <m:t>p</m:t>
            </m:r>
          </m:sub>
        </m:sSub>
      </m:oMath>
      <w:r>
        <w:t xml:space="preserve"> l’écart type phénotypique du trait. </w:t>
      </w:r>
    </w:p>
    <w:p w14:paraId="67443545" w14:textId="77777777" w:rsidR="00BD6733" w:rsidRDefault="00BD6733" w:rsidP="006F62AC"/>
    <w:p w14:paraId="1CDFAF53" w14:textId="4AFBCF80" w:rsidR="00BD6733" w:rsidRDefault="00BD6733" w:rsidP="006F62AC">
      <w:r>
        <w:t xml:space="preserve">On arrive donc au constat suivant : en sélection sur épi, H² est élevé mais i est faible tandis qu’en sélection sur grain H² est faible tandis que i est élevée. </w:t>
      </w:r>
      <w:r w:rsidR="00E653F1">
        <w:t>L’équation du sélectionneur fait apparaître un compromis entre l’héritabilité et l’intensité de sélection lorsque l’on compare la sélection sur grain et la sélection sur épi. Ci-dessous un schéma résumant le raisonnement :</w:t>
      </w:r>
    </w:p>
    <w:p w14:paraId="39543EA3" w14:textId="7DB91965" w:rsidR="00E653F1" w:rsidRDefault="00E653F1" w:rsidP="006F62AC"/>
    <w:p w14:paraId="41103A4B" w14:textId="3154E45B" w:rsidR="00E653F1" w:rsidRPr="00146CBD" w:rsidRDefault="00925195" w:rsidP="006F62AC">
      <w:r>
        <w:rPr>
          <w:noProof/>
        </w:rPr>
        <w:drawing>
          <wp:inline distT="0" distB="0" distL="0" distR="0" wp14:anchorId="20C95505" wp14:editId="4D378655">
            <wp:extent cx="5760720" cy="5028565"/>
            <wp:effectExtent l="19050" t="19050" r="11430" b="19685"/>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resentation_GAIA_clement_bienvenu.png"/>
                    <pic:cNvPicPr/>
                  </pic:nvPicPr>
                  <pic:blipFill>
                    <a:blip r:embed="rId16">
                      <a:extLst>
                        <a:ext uri="{28A0092B-C50C-407E-A947-70E740481C1C}">
                          <a14:useLocalDpi xmlns:a14="http://schemas.microsoft.com/office/drawing/2010/main" val="0"/>
                        </a:ext>
                      </a:extLst>
                    </a:blip>
                    <a:stretch>
                      <a:fillRect/>
                    </a:stretch>
                  </pic:blipFill>
                  <pic:spPr>
                    <a:xfrm>
                      <a:off x="0" y="0"/>
                      <a:ext cx="5760720" cy="5028565"/>
                    </a:xfrm>
                    <a:prstGeom prst="rect">
                      <a:avLst/>
                    </a:prstGeom>
                    <a:ln>
                      <a:solidFill>
                        <a:schemeClr val="tx1"/>
                      </a:solidFill>
                    </a:ln>
                  </pic:spPr>
                </pic:pic>
              </a:graphicData>
            </a:graphic>
          </wp:inline>
        </w:drawing>
      </w:r>
    </w:p>
    <w:p w14:paraId="16A2CC53" w14:textId="0E9DA7ED" w:rsidR="001E07CB" w:rsidRDefault="001E07CB" w:rsidP="006F62AC"/>
    <w:p w14:paraId="26E7712A" w14:textId="5616AE93" w:rsidR="000B7A71" w:rsidRDefault="000B7A71" w:rsidP="006F62AC">
      <w:r>
        <w:t xml:space="preserve">En général, la sélection massale ne s’opère pas seulement sur les traits du grain. </w:t>
      </w:r>
      <w:r w:rsidR="007635CD">
        <w:t>Lors de programmes de sélection participative, d</w:t>
      </w:r>
      <w:r>
        <w:t xml:space="preserve">’autres traits à l’échelle de la plante </w:t>
      </w:r>
      <w:r w:rsidR="007635CD">
        <w:t>ont été pris</w:t>
      </w:r>
      <w:r>
        <w:t xml:space="preserve"> en compte (hauteur, précocité, résistance aux maladies etc…) et la sélection s’opère sur la plante et les épis plutôt que sur les grains </w:t>
      </w:r>
      <w:r>
        <w:fldChar w:fldCharType="begin"/>
      </w:r>
      <w:r>
        <w:instrText xml:space="preserve"> ADDIN ZOTERO_ITEM CSL_CITATION {"citationID":"xs7ZSHfa","properties":{"formattedCitation":"(Dawson et al., 2011; Mailhe et al., 2013)","plainCitation":"(Dawson et al., 2011; Mailhe et al., 2013)","noteIndex":0},"citationItems":[{"id":4892,"uris":["http://zotero.org/groups/4992050/items/IWXGUA9A"],"itemData":{"id":4892,"type":"article-journal","container-title":"Sustainability","issue":"8","note":"publisher: Molecular Diversity Preservation International (MDPI)","page":"1206–1223","title":"Collaborative plant breeding for organic agricultural systems in developed countries","volume":"3","author":[{"family":"Dawson","given":"Julie C"},{"family":"Rivière","given":"Pierre"},{"family":"Berthellot","given":"Jean-François"},{"family":"Mercier","given":"Florent"},{"family":"De Kochko","given":"Patrick"},{"family":"Galic","given":"Nathalie"},{"family":"Pin","given":"Sophie"},{"family":"Serpolay","given":"Estelle"},{"family":"Thomas","given":"Mathieu"},{"family":"Giuliano","given":"Simon"},{"literal":"others"}],"issued":{"date-parts":[["2011"]]}}},{"id":4898,"uris":["http://zotero.org/groups/4992050/items/DY6S4S6X"],"itemData":{"id":4898,"type":"article-journal","title":"Mise en place d'une méthodologie de sélection participative sur le blé tendre en France.","author":[{"family":"Mailhe","given":"G"},{"family":"Cazeirgue","given":"F"},{"family":"Gascuel","given":"JS"},{"family":"Gasnier","given":"R"},{"family":"Berthelot","given":"JF"},{"family":"Baboulène","given":"J"},{"family":"Poilly","given":"C"},{"family":"Lavoyer","given":"R"},{"family":"Hernandez","given":"MP"},{"family":"Coulbeaut","given":"JM"},{"literal":"others"}],"issued":{"date-parts":[["2013"]]}}}],"schema":"https://github.com/citation-style-language/schema/raw/master/csl-citation.json"} </w:instrText>
      </w:r>
      <w:r>
        <w:fldChar w:fldCharType="separate"/>
      </w:r>
      <w:r w:rsidRPr="000B7A71">
        <w:t>(Dawson et al., 2011; Mailhe et al., 2013)</w:t>
      </w:r>
      <w:r>
        <w:fldChar w:fldCharType="end"/>
      </w:r>
      <w:r>
        <w:t xml:space="preserve">, ce qui équivaut à une sélection sur épi. </w:t>
      </w:r>
    </w:p>
    <w:p w14:paraId="513FDA8E" w14:textId="5DEB4CA0" w:rsidR="001D4D34" w:rsidRDefault="001D4D34" w:rsidP="006F62AC">
      <w:r>
        <w:t>Durant le stage, nous avons donc tenté de répondre aux questions suivantes :</w:t>
      </w:r>
    </w:p>
    <w:p w14:paraId="67BFF885" w14:textId="496F46B9" w:rsidR="001D4D34" w:rsidRDefault="00006C2B" w:rsidP="001D4D34">
      <w:pPr>
        <w:pStyle w:val="Paragraphedeliste"/>
        <w:numPr>
          <w:ilvl w:val="0"/>
          <w:numId w:val="12"/>
        </w:numPr>
      </w:pPr>
      <w:r>
        <w:lastRenderedPageBreak/>
        <w:t>Comment la sélection massale sur la taille du grain impacte la population</w:t>
      </w:r>
      <w:r w:rsidR="001D4D34">
        <w:t> ?</w:t>
      </w:r>
      <w:r w:rsidR="00CE2EF7">
        <w:t xml:space="preserve"> Est-ce possible de sélectionner uniquement sur le grain ?</w:t>
      </w:r>
    </w:p>
    <w:p w14:paraId="63B058BB" w14:textId="6D90E2FC" w:rsidR="001D4D34" w:rsidRDefault="001D4D34" w:rsidP="001D4D34">
      <w:pPr>
        <w:pStyle w:val="Paragraphedeliste"/>
        <w:numPr>
          <w:ilvl w:val="0"/>
          <w:numId w:val="12"/>
        </w:numPr>
      </w:pPr>
      <w:r>
        <w:t>Dans quelles conditions est-il préférable de sélectionner sur grain ou sur épi ?</w:t>
      </w:r>
    </w:p>
    <w:p w14:paraId="7E854013" w14:textId="19CC8A9F" w:rsidR="001E07CB" w:rsidRDefault="001E07CB" w:rsidP="001E07CB">
      <w:pPr>
        <w:pStyle w:val="Titre1"/>
      </w:pPr>
      <w:bookmarkStart w:id="6" w:name="_Toc142555271"/>
      <w:r>
        <w:t>Matériel et méthodes</w:t>
      </w:r>
      <w:bookmarkEnd w:id="6"/>
    </w:p>
    <w:p w14:paraId="5A92FB19" w14:textId="40D25676" w:rsidR="00D462D2" w:rsidRDefault="00D462D2" w:rsidP="00762FF2">
      <w:r>
        <w:t>Pour savoir si la sélection massale sur la taille du grain fonctionne, deux méthodes seront utilisées. En premier lieu, des parcelles où une sélection a été effectuée avant le semis permettrons de mesurer l’effet de la sélection</w:t>
      </w:r>
      <w:r w:rsidR="00852B0B">
        <w:t>.</w:t>
      </w:r>
      <w:r>
        <w:t xml:space="preserve"> </w:t>
      </w:r>
      <w:r w:rsidR="00852B0B">
        <w:t>P</w:t>
      </w:r>
      <w:r>
        <w:t xml:space="preserve">uis, des simulations </w:t>
      </w:r>
      <w:r>
        <w:rPr>
          <w:i/>
        </w:rPr>
        <w:t xml:space="preserve">in </w:t>
      </w:r>
      <w:r w:rsidRPr="00D462D2">
        <w:rPr>
          <w:i/>
        </w:rPr>
        <w:t>silico</w:t>
      </w:r>
      <w:r>
        <w:rPr>
          <w:i/>
        </w:rPr>
        <w:t xml:space="preserve"> </w:t>
      </w:r>
      <w:r>
        <w:t>de sélections ont été effectuées en utilisant des données acquises sur des blés ayant poussés dans des bacs.</w:t>
      </w:r>
    </w:p>
    <w:p w14:paraId="1C87CE50" w14:textId="6F785B53" w:rsidR="00D462D2" w:rsidRPr="00D462D2" w:rsidRDefault="00D462D2" w:rsidP="00762FF2">
      <w:r>
        <w:t xml:space="preserve">Pour comparer la sélection sur grain et la sélection sur épi, une approche analytique a été menée pour trouver une formule permettant de faire la comparaison. Les résultats donnés par cette formule ont été comparés aux résultats trouvés en sélection </w:t>
      </w:r>
      <w:r>
        <w:rPr>
          <w:i/>
        </w:rPr>
        <w:t xml:space="preserve">in silico </w:t>
      </w:r>
      <w:r>
        <w:t>et</w:t>
      </w:r>
      <w:r w:rsidR="00AC25C3">
        <w:t xml:space="preserve"> la formule a été utilisée pour explorer les conditions pour lesquelles la sélection sur grain ou la sélection sur épi est plus efficace. </w:t>
      </w:r>
    </w:p>
    <w:p w14:paraId="58F81462" w14:textId="77777777" w:rsidR="001E07CB" w:rsidRPr="001E07CB" w:rsidRDefault="001E07CB" w:rsidP="001E07CB">
      <w:pPr>
        <w:pStyle w:val="Titre2"/>
      </w:pPr>
      <w:bookmarkStart w:id="7" w:name="_Toc142555272"/>
      <w:r>
        <w:t>Matériel végétal</w:t>
      </w:r>
      <w:bookmarkEnd w:id="7"/>
    </w:p>
    <w:p w14:paraId="4032DAA1" w14:textId="77777777" w:rsidR="001E07CB" w:rsidRPr="001E07CB" w:rsidRDefault="001E07CB" w:rsidP="001E07CB">
      <w:r w:rsidRPr="001E07CB">
        <w:t xml:space="preserve">Le matériel végétal utilisé durant ce stage est la population de blé dur EPO. Cette population a été constituée en 1997 en croisant des accessions de </w:t>
      </w:r>
      <w:r w:rsidRPr="001E07CB">
        <w:rPr>
          <w:i/>
        </w:rPr>
        <w:t xml:space="preserve">T. </w:t>
      </w:r>
      <w:proofErr w:type="spellStart"/>
      <w:r w:rsidRPr="001E07CB">
        <w:rPr>
          <w:i/>
        </w:rPr>
        <w:t>turgidum</w:t>
      </w:r>
      <w:proofErr w:type="spellEnd"/>
      <w:r w:rsidRPr="001E07CB">
        <w:t xml:space="preserve"> contemporaines avec des accessions sauvages et primitives de sorte à avoir une base génétique large. Un gène de stérilité mâle </w:t>
      </w:r>
      <w:proofErr w:type="spellStart"/>
      <w:r w:rsidRPr="001E07CB">
        <w:t>ségrège</w:t>
      </w:r>
      <w:proofErr w:type="spellEnd"/>
      <w:r w:rsidRPr="001E07CB">
        <w:t xml:space="preserve"> dans la population pour assurer des </w:t>
      </w:r>
      <w:proofErr w:type="spellStart"/>
      <w:r w:rsidRPr="001E07CB">
        <w:t>allofécondations</w:t>
      </w:r>
      <w:proofErr w:type="spellEnd"/>
      <w:r w:rsidRPr="001E07CB">
        <w:t>. Chaque année la population est ressemée pour être maintenue. En 2009, 180 lignées ont été extraites de la population alors à sa 17</w:t>
      </w:r>
      <w:r w:rsidRPr="001E07CB">
        <w:rPr>
          <w:vertAlign w:val="superscript"/>
        </w:rPr>
        <w:t>ième</w:t>
      </w:r>
      <w:r w:rsidRPr="001E07CB">
        <w:t xml:space="preserve"> génération et ont été fixées par la méthode single </w:t>
      </w:r>
      <w:proofErr w:type="spellStart"/>
      <w:r w:rsidRPr="001E07CB">
        <w:t>seed</w:t>
      </w:r>
      <w:proofErr w:type="spellEnd"/>
      <w:r w:rsidRPr="001E07CB">
        <w:t xml:space="preserve"> </w:t>
      </w:r>
      <w:proofErr w:type="spellStart"/>
      <w:r w:rsidRPr="001E07CB">
        <w:t>descent</w:t>
      </w:r>
      <w:proofErr w:type="spellEnd"/>
      <w:r w:rsidRPr="001E07CB">
        <w:t xml:space="preserve"> pendant 2 générations. La population ainsi que les lignées qui en sont extraites sont le matériel végétal de ce stage.</w:t>
      </w:r>
    </w:p>
    <w:p w14:paraId="79FA22F5" w14:textId="77777777" w:rsidR="001E07CB" w:rsidRPr="001E07CB" w:rsidRDefault="001E07CB" w:rsidP="001E07CB"/>
    <w:p w14:paraId="0C1C145B" w14:textId="77777777" w:rsidR="001E07CB" w:rsidRPr="001E07CB" w:rsidRDefault="001E07CB" w:rsidP="001E07CB">
      <w:pPr>
        <w:pStyle w:val="Titre2"/>
      </w:pPr>
      <w:bookmarkStart w:id="8" w:name="_Toc142555273"/>
      <w:r>
        <w:t>Dispositif expérimental</w:t>
      </w:r>
      <w:bookmarkEnd w:id="8"/>
    </w:p>
    <w:p w14:paraId="21227EA1" w14:textId="2769A801" w:rsidR="00B8212D" w:rsidRDefault="001E07CB" w:rsidP="001E07CB">
      <w:r w:rsidRPr="001E07CB">
        <w:t>Le dispositif expérimental est en deux partie, une au bâtiment ARCAD (10 rue Arthur Young, 34000, Montpellier, France), et l’autre à Mauguio</w:t>
      </w:r>
      <w:r w:rsidR="00F74E9A">
        <w:t xml:space="preserve"> </w:t>
      </w:r>
      <w:r w:rsidR="00F74E9A">
        <w:rPr>
          <w:color w:val="FF0000"/>
        </w:rPr>
        <w:t>(</w:t>
      </w:r>
      <w:proofErr w:type="spellStart"/>
      <w:r w:rsidR="00F74E9A">
        <w:rPr>
          <w:color w:val="FF0000"/>
        </w:rPr>
        <w:t>coordonnees</w:t>
      </w:r>
      <w:proofErr w:type="spellEnd"/>
      <w:r w:rsidR="00F74E9A">
        <w:rPr>
          <w:color w:val="FF0000"/>
        </w:rPr>
        <w:t xml:space="preserve"> </w:t>
      </w:r>
      <w:proofErr w:type="spellStart"/>
      <w:r w:rsidR="00F74E9A">
        <w:rPr>
          <w:color w:val="FF0000"/>
        </w:rPr>
        <w:t>gps</w:t>
      </w:r>
      <w:proofErr w:type="spellEnd"/>
      <w:r w:rsidR="00F74E9A">
        <w:rPr>
          <w:color w:val="FF0000"/>
        </w:rPr>
        <w:t>)</w:t>
      </w:r>
      <w:r w:rsidRPr="001E07CB">
        <w:t xml:space="preserve">. A ARCAD, 6 bacs de 1 mètre carré ont été semés avec les 180 lignées EPO. </w:t>
      </w:r>
      <w:r w:rsidR="00B8212D">
        <w:t>Pour chacune de ces lignées, des lots de 12 grains ont été choisis pour participer au semis. Sur chaque grain, deux spectres NIRS ont été acquis par ASD, et chaque grain a été mesuré à l’Optomachine pour avoir ses caractéristiques morphologiques.</w:t>
      </w:r>
      <w:r w:rsidR="00F12AFC">
        <w:t xml:space="preserve"> L’Optomachine est un appareil qui prend des photos de grain et calcule par analyse d’image un centaine d’indicateur pour chaque grain présent sur la photo. La caractéristique morphologique utilisée pendant le stage est la surface que le grain occupe sur l’image, que l’Optomachine mesure en mm². Cette surface est ce qui sera appelé "taille du grain" dans la suite du rapport. </w:t>
      </w:r>
    </w:p>
    <w:p w14:paraId="23A58C0B" w14:textId="484706CF" w:rsidR="001E07CB" w:rsidRPr="001E07CB" w:rsidRDefault="001E07CB" w:rsidP="001E07CB">
      <w:r w:rsidRPr="001E07CB">
        <w:t xml:space="preserve">Dans chaque bac, 208 grains ont été semées (13 lignes et 16 colonnes) en répartissant au hasard les </w:t>
      </w:r>
      <w:r w:rsidRPr="001E07CB">
        <w:lastRenderedPageBreak/>
        <w:t xml:space="preserve">génotypes. </w:t>
      </w:r>
      <w:r w:rsidR="00B8212D">
        <w:t>Tous les grains semés sont issus des lots précédemment évoqués</w:t>
      </w:r>
      <w:r w:rsidRPr="001E07CB">
        <w:t xml:space="preserve">. </w:t>
      </w:r>
      <w:r w:rsidR="00B8212D">
        <w:t>En moyenne, 7 grains par lot ont été semés (il y avait plus de grains dans les lots que de place disponible dans les bacs).</w:t>
      </w:r>
      <w:r w:rsidR="00C17C7C">
        <w:t xml:space="preserve"> </w:t>
      </w:r>
      <w:r w:rsidR="004E0314">
        <w:t>L</w:t>
      </w:r>
      <w:r w:rsidR="00C17C7C">
        <w:t>a position de chaque</w:t>
      </w:r>
      <w:r w:rsidRPr="001E07CB">
        <w:t xml:space="preserve"> génotype dans le bac</w:t>
      </w:r>
      <w:r w:rsidR="004E0314">
        <w:t xml:space="preserve"> est connue</w:t>
      </w:r>
      <w:r w:rsidRPr="001E07CB">
        <w:t xml:space="preserve">. Le semis a été fait le 6 janvier 2023. Certains grains n’ont pas germé ou se sont fait manger par des oiseaux. Un deuxième semis a donc eu lieu le 17 février pour combler les trous </w:t>
      </w:r>
      <w:r w:rsidR="00072C83">
        <w:t>avec les grains qui restaient dans les lots de départ.</w:t>
      </w:r>
      <w:r w:rsidR="00715C06">
        <w:t xml:space="preserve"> Le fait de semer les génotypes de façon "mélangée" complique énormément l’acquisition des données mais permet d’obtenir les valeurs des génotypes en population, et non en monoculture ou avec un nombre restreint de voisin (comme ce serait le cas si on avait semé les génotypes en lignes)</w:t>
      </w:r>
      <w:r w:rsidR="00F563B2">
        <w:t>. Cela permet également d’observer l’ensemble des génotypes</w:t>
      </w:r>
      <w:r w:rsidR="00A64097">
        <w:t xml:space="preserve"> au moins une fois</w:t>
      </w:r>
      <w:r w:rsidR="00F563B2">
        <w:t xml:space="preserve"> dans chaque bac.</w:t>
      </w:r>
      <w:r w:rsidR="000E2F77">
        <w:t xml:space="preserve"> </w:t>
      </w:r>
      <w:r w:rsidRPr="001E07CB">
        <w:t>Enfin, chaque bac a reçu 30 unités d’azote</w:t>
      </w:r>
      <w:r w:rsidR="00F75D14">
        <w:t xml:space="preserve"> </w:t>
      </w:r>
      <w:r w:rsidR="00F75D14">
        <w:rPr>
          <w:color w:val="FF0000"/>
        </w:rPr>
        <w:t>(à quel moment)</w:t>
      </w:r>
      <w:r w:rsidRPr="001E07CB">
        <w:t>, ce qui place le blé dur dans une situation de stress azoté.</w:t>
      </w:r>
    </w:p>
    <w:p w14:paraId="20FA53AC" w14:textId="77777777" w:rsidR="001E07CB" w:rsidRPr="001E07CB" w:rsidRDefault="001E07CB" w:rsidP="001E07CB"/>
    <w:p w14:paraId="3E68A083" w14:textId="6DB97018" w:rsidR="001E07CB" w:rsidRPr="001E07CB" w:rsidRDefault="001E07CB" w:rsidP="001E07CB">
      <w:r w:rsidRPr="001E07CB">
        <w:t xml:space="preserve">A Mauguio, le blé planté est directement issu de la population EPO et non des 180 lignées extraites. Le semis s’est fait en plein champ dans des </w:t>
      </w:r>
      <w:r w:rsidR="006E5BA3">
        <w:t xml:space="preserve">micro parcelles de 1.5 m² </w:t>
      </w:r>
      <w:r w:rsidR="006E5BA3">
        <w:rPr>
          <w:color w:val="FF0000"/>
        </w:rPr>
        <w:t>(quand ?)</w:t>
      </w:r>
      <w:r w:rsidRPr="001E07CB">
        <w:t xml:space="preserve">. Avant le semis, les grains ont été tamisés avec des mailles de 34 et 35 </w:t>
      </w:r>
      <w:proofErr w:type="spellStart"/>
      <w:r w:rsidRPr="001E07CB">
        <w:t>mm.</w:t>
      </w:r>
      <w:proofErr w:type="spellEnd"/>
      <w:r w:rsidRPr="001E07CB">
        <w:t xml:space="preserve"> Ils ont été séparés entre les "gros" (&gt;35 mm), les "moyens" (34&lt; &lt;35), et les "petits" (&lt; 34 mm). Une partie des grains n’a pas été tamisée et constitue le groupe témoin. </w:t>
      </w:r>
      <w:commentRangeStart w:id="9"/>
      <w:r w:rsidRPr="001E07CB">
        <w:t>Il y a au total 12 micro parcelles dans lesquelles 3 répétitions de chaque traitement ont été placées au hasard.</w:t>
      </w:r>
      <w:commentRangeEnd w:id="9"/>
      <w:r w:rsidRPr="001E07CB">
        <w:commentReference w:id="9"/>
      </w:r>
    </w:p>
    <w:p w14:paraId="4EE28FD0" w14:textId="77777777" w:rsidR="001E07CB" w:rsidRPr="001E07CB" w:rsidRDefault="001E07CB" w:rsidP="001E07CB"/>
    <w:p w14:paraId="64B410AD" w14:textId="77777777" w:rsidR="001E07CB" w:rsidRPr="001E07CB" w:rsidRDefault="001E07CB" w:rsidP="001E07CB">
      <w:pPr>
        <w:pStyle w:val="Titre2"/>
      </w:pPr>
      <w:bookmarkStart w:id="10" w:name="_Toc142555274"/>
      <w:proofErr w:type="spellStart"/>
      <w:r>
        <w:t>Phénotypage</w:t>
      </w:r>
      <w:bookmarkEnd w:id="10"/>
      <w:proofErr w:type="spellEnd"/>
    </w:p>
    <w:p w14:paraId="6AF0AF30" w14:textId="639F664D" w:rsidR="001E07CB" w:rsidRDefault="00FC6523" w:rsidP="001E07CB">
      <w:r>
        <w:t>Dans les bacs, chaque plante a été mesurée individuellement</w:t>
      </w:r>
      <w:r w:rsidR="00C35560">
        <w:t xml:space="preserve"> de sorte à pouvoir simuler la sélection sur la taille du grain. Comme la taille de chaque grain planté est connue, en ayant des données individuelles sur la production de chaque grain, on peut voir ce qu’on aurait obtenu en plantant se</w:t>
      </w:r>
      <w:r w:rsidR="00934481">
        <w:t xml:space="preserve">ulement certains grains choisis. </w:t>
      </w:r>
      <w:r w:rsidR="00BA775C">
        <w:t xml:space="preserve">Pour chaque plante, </w:t>
      </w:r>
      <w:r w:rsidR="003E0AC6">
        <w:t xml:space="preserve">après la récolte, </w:t>
      </w:r>
      <w:r w:rsidR="00BA775C">
        <w:t>seul le brin maître et son épi ont été gardé</w:t>
      </w:r>
      <w:r w:rsidR="00761835">
        <w:t>s</w:t>
      </w:r>
      <w:r w:rsidR="00BA775C">
        <w:t xml:space="preserve"> pour faire les mesures. Les mesures effectuées sont les suivantes.</w:t>
      </w:r>
    </w:p>
    <w:p w14:paraId="588419CF" w14:textId="7BEB33B8" w:rsidR="00FC6523" w:rsidRDefault="00FC6523" w:rsidP="001E07CB">
      <w:pPr>
        <w:numPr>
          <w:ilvl w:val="0"/>
          <w:numId w:val="8"/>
        </w:numPr>
      </w:pPr>
      <w:r>
        <w:t>Date d’épiaison</w:t>
      </w:r>
    </w:p>
    <w:p w14:paraId="092C01FF" w14:textId="20382BCA" w:rsidR="00FC6523" w:rsidRDefault="00FC6523" w:rsidP="001E07CB">
      <w:pPr>
        <w:numPr>
          <w:ilvl w:val="0"/>
          <w:numId w:val="8"/>
        </w:numPr>
      </w:pPr>
      <w:r>
        <w:t>Taux de protéine de la feuille drapeau à la floraison (</w:t>
      </w:r>
      <w:r w:rsidR="00CB052C">
        <w:t>par</w:t>
      </w:r>
      <w:r>
        <w:t xml:space="preserve"> NIRS</w:t>
      </w:r>
      <w:r w:rsidR="00CB052C">
        <w:t xml:space="preserve"> des</w:t>
      </w:r>
      <w:r>
        <w:t xml:space="preserve"> feuilles)</w:t>
      </w:r>
    </w:p>
    <w:p w14:paraId="2E7DA552" w14:textId="36398A86" w:rsidR="001E07CB" w:rsidRPr="001E07CB" w:rsidRDefault="001E07CB" w:rsidP="001E07CB">
      <w:pPr>
        <w:numPr>
          <w:ilvl w:val="0"/>
          <w:numId w:val="8"/>
        </w:numPr>
      </w:pPr>
      <w:r w:rsidRPr="001E07CB">
        <w:t>Longueur du brin maître entre la base de la tige et la pointe de l’épi</w:t>
      </w:r>
    </w:p>
    <w:p w14:paraId="253C0F63" w14:textId="77777777" w:rsidR="001E07CB" w:rsidRPr="001E07CB" w:rsidRDefault="001E07CB" w:rsidP="001E07CB">
      <w:pPr>
        <w:numPr>
          <w:ilvl w:val="0"/>
          <w:numId w:val="8"/>
        </w:numPr>
      </w:pPr>
      <w:r w:rsidRPr="001E07CB">
        <w:t>Nombre d’épi par plante</w:t>
      </w:r>
    </w:p>
    <w:p w14:paraId="0C26FF37" w14:textId="6666F29F" w:rsidR="001E07CB" w:rsidRPr="001E07CB" w:rsidRDefault="001E07CB" w:rsidP="001E07CB">
      <w:pPr>
        <w:numPr>
          <w:ilvl w:val="0"/>
          <w:numId w:val="8"/>
        </w:numPr>
      </w:pPr>
      <w:r w:rsidRPr="001E07CB">
        <w:t>Nombre de grains par épi</w:t>
      </w:r>
    </w:p>
    <w:p w14:paraId="4F19A7F0" w14:textId="395E2FB9" w:rsidR="001E07CB" w:rsidRPr="001E07CB" w:rsidRDefault="001E07CB" w:rsidP="001E07CB">
      <w:pPr>
        <w:numPr>
          <w:ilvl w:val="0"/>
          <w:numId w:val="8"/>
        </w:numPr>
      </w:pPr>
      <w:r w:rsidRPr="001E07CB">
        <w:t>PMG</w:t>
      </w:r>
      <w:r w:rsidR="00BA775C">
        <w:t xml:space="preserve"> </w:t>
      </w:r>
    </w:p>
    <w:p w14:paraId="264C7C8E" w14:textId="298CE666" w:rsidR="001E07CB" w:rsidRDefault="001E07CB" w:rsidP="001E07CB">
      <w:pPr>
        <w:numPr>
          <w:ilvl w:val="0"/>
          <w:numId w:val="8"/>
        </w:numPr>
      </w:pPr>
      <w:r w:rsidRPr="001E07CB">
        <w:t xml:space="preserve">Taux de protéines </w:t>
      </w:r>
      <w:r w:rsidR="009B5FEC">
        <w:t xml:space="preserve">des grains (par NIRS </w:t>
      </w:r>
      <w:r w:rsidR="000D00DF">
        <w:t>de tous les grains de l’épi simultanément</w:t>
      </w:r>
      <w:r w:rsidRPr="001E07CB">
        <w:t>)</w:t>
      </w:r>
    </w:p>
    <w:p w14:paraId="5F53094F" w14:textId="2D239048" w:rsidR="001E07CB" w:rsidRDefault="00EB74C7" w:rsidP="0010130A">
      <w:pPr>
        <w:numPr>
          <w:ilvl w:val="0"/>
          <w:numId w:val="8"/>
        </w:numPr>
      </w:pPr>
      <w:r>
        <w:t xml:space="preserve">Taille </w:t>
      </w:r>
      <w:r w:rsidR="00740CBC">
        <w:t>du plus petit grain</w:t>
      </w:r>
    </w:p>
    <w:p w14:paraId="4862EFB9" w14:textId="5777EADD" w:rsidR="00740CBC" w:rsidRDefault="00740CBC" w:rsidP="0010130A">
      <w:pPr>
        <w:numPr>
          <w:ilvl w:val="0"/>
          <w:numId w:val="8"/>
        </w:numPr>
      </w:pPr>
      <w:r>
        <w:t>Taille du plus gros grain</w:t>
      </w:r>
    </w:p>
    <w:p w14:paraId="2E7A0C2F" w14:textId="1A74BF7A" w:rsidR="00740CBC" w:rsidRDefault="00740CBC" w:rsidP="0010130A">
      <w:pPr>
        <w:numPr>
          <w:ilvl w:val="0"/>
          <w:numId w:val="8"/>
        </w:numPr>
      </w:pPr>
      <w:r>
        <w:t>Taille moyenne des grains</w:t>
      </w:r>
    </w:p>
    <w:p w14:paraId="0BE265C5" w14:textId="0DC979E6" w:rsidR="00740CBC" w:rsidRPr="001E07CB" w:rsidRDefault="00740CBC" w:rsidP="0010130A">
      <w:pPr>
        <w:numPr>
          <w:ilvl w:val="0"/>
          <w:numId w:val="8"/>
        </w:numPr>
      </w:pPr>
      <w:r>
        <w:lastRenderedPageBreak/>
        <w:t>Variance de la taille des grains</w:t>
      </w:r>
    </w:p>
    <w:p w14:paraId="0BCDBFFC" w14:textId="77777777" w:rsidR="001E07CB" w:rsidRPr="001E07CB" w:rsidRDefault="001E07CB" w:rsidP="001E07CB"/>
    <w:p w14:paraId="6F4AD5C0" w14:textId="462B511B" w:rsidR="001E07CB" w:rsidRDefault="001E07CB" w:rsidP="001E07CB">
      <w:r w:rsidRPr="001E07CB">
        <w:t>Les spectres des grains ont été acquis avec un spectromètre Perkin-Elmer et les spectres des feuilles par ASD.</w:t>
      </w:r>
      <w:r w:rsidR="00DD3E30">
        <w:t xml:space="preserve"> </w:t>
      </w:r>
    </w:p>
    <w:p w14:paraId="67255A6E" w14:textId="34554A84" w:rsidR="00B64AAD" w:rsidRDefault="00B64AAD" w:rsidP="001E07CB"/>
    <w:p w14:paraId="47186A9E" w14:textId="6290DE8E" w:rsidR="00B64AAD" w:rsidRPr="001E07CB" w:rsidRDefault="0026484D" w:rsidP="001E07CB">
      <w:r>
        <w:t>Les bacs ont aussi permis d’estimer les différentes composantes de la variance évoquées plus tôt</w:t>
      </w:r>
      <w:r w:rsidR="001D06DE">
        <w:t>. D</w:t>
      </w:r>
      <w:r w:rsidR="00B64AAD">
        <w:t>ans chaqu</w:t>
      </w:r>
      <w:r w:rsidR="001D06DE">
        <w:t>e bac, pour 35</w:t>
      </w:r>
      <w:r w:rsidR="00762FF2">
        <w:t xml:space="preserve"> plantes par bac issues du premier semis (06/01)</w:t>
      </w:r>
      <w:r w:rsidR="001D06DE">
        <w:t xml:space="preserve">, le nombre de grain par épi, le PMG, le taux de protéines et </w:t>
      </w:r>
      <w:r w:rsidR="003C016D">
        <w:t>la taille</w:t>
      </w:r>
      <w:r w:rsidR="001D06DE">
        <w:t xml:space="preserve"> des grains ont été mesurés pour deux épis par plante au lieu d’être seulement mesurés sur le brin maître (pour estimer la variance inter-épi). Les 35 plantes par bac ont été échantillonnées de manière à ce que 103 génotypes soient représentés (pour estimer la variance génétique), et que chaque génotype soit présent dans deux bacs différents (pour estimer la variance environnementale). </w:t>
      </w:r>
      <w:r w:rsidR="00DA59CE">
        <w:t>La variance intra-épi a aussi pu être estimée car chaque grain a été mesuré individuellement</w:t>
      </w:r>
      <w:r w:rsidR="006F23C5">
        <w:t xml:space="preserve"> au sein d’un épi</w:t>
      </w:r>
      <w:r w:rsidR="00DA59CE">
        <w:t>.</w:t>
      </w:r>
    </w:p>
    <w:p w14:paraId="24F7113A" w14:textId="77777777" w:rsidR="001E07CB" w:rsidRPr="001E07CB" w:rsidRDefault="001E07CB" w:rsidP="001E07CB"/>
    <w:p w14:paraId="3BEF3208" w14:textId="79DF8547" w:rsidR="001E07CB" w:rsidRDefault="009B5FEC" w:rsidP="001E07CB">
      <w:r>
        <w:t>Pour les parcelles au champ, les deux rangs centraux de chaque parcelle ont été récoltés. Pour chaque parcelle, parmi ces rangs centraux, 30 brins ont été choisies au hasard et les mesures suivantes ont été effectuées :</w:t>
      </w:r>
    </w:p>
    <w:p w14:paraId="29E8D42F" w14:textId="77777777" w:rsidR="009B5FEC" w:rsidRDefault="009B5FEC" w:rsidP="009B5FEC">
      <w:pPr>
        <w:pStyle w:val="Paragraphedeliste"/>
        <w:numPr>
          <w:ilvl w:val="0"/>
          <w:numId w:val="13"/>
        </w:numPr>
      </w:pPr>
      <w:r>
        <w:t>Hauteur du brin</w:t>
      </w:r>
    </w:p>
    <w:p w14:paraId="6E477B92" w14:textId="7C889655" w:rsidR="009B5FEC" w:rsidRPr="001E07CB" w:rsidRDefault="009B5FEC" w:rsidP="00740CBC">
      <w:pPr>
        <w:pStyle w:val="Paragraphedeliste"/>
        <w:numPr>
          <w:ilvl w:val="0"/>
          <w:numId w:val="13"/>
        </w:numPr>
      </w:pPr>
      <w:r>
        <w:t>Taux de protéine des grains (par NIRS des grains épi par épi</w:t>
      </w:r>
      <w:r w:rsidRPr="001E07CB">
        <w:t>)</w:t>
      </w:r>
    </w:p>
    <w:p w14:paraId="3F43BCF7" w14:textId="672AE68B" w:rsidR="009B5FEC" w:rsidRDefault="009B5FEC" w:rsidP="009B5FEC">
      <w:pPr>
        <w:pStyle w:val="Paragraphedeliste"/>
        <w:numPr>
          <w:ilvl w:val="0"/>
          <w:numId w:val="13"/>
        </w:numPr>
      </w:pPr>
      <w:r>
        <w:t>PMG</w:t>
      </w:r>
    </w:p>
    <w:p w14:paraId="73DB45EC" w14:textId="18598E2D" w:rsidR="002E4258" w:rsidRDefault="002E4258" w:rsidP="009B5FEC">
      <w:pPr>
        <w:pStyle w:val="Paragraphedeliste"/>
        <w:numPr>
          <w:ilvl w:val="0"/>
          <w:numId w:val="13"/>
        </w:numPr>
      </w:pPr>
      <w:r>
        <w:t>Nombre d’épillets</w:t>
      </w:r>
    </w:p>
    <w:p w14:paraId="66787272" w14:textId="77777777" w:rsidR="00740CBC" w:rsidRDefault="00740CBC" w:rsidP="00740CBC">
      <w:pPr>
        <w:numPr>
          <w:ilvl w:val="0"/>
          <w:numId w:val="13"/>
        </w:numPr>
      </w:pPr>
      <w:r>
        <w:t>Taille du plus petit grain</w:t>
      </w:r>
    </w:p>
    <w:p w14:paraId="35CB743A" w14:textId="77777777" w:rsidR="00740CBC" w:rsidRDefault="00740CBC" w:rsidP="00740CBC">
      <w:pPr>
        <w:numPr>
          <w:ilvl w:val="0"/>
          <w:numId w:val="13"/>
        </w:numPr>
      </w:pPr>
      <w:r>
        <w:t>Taille du plus gros grain</w:t>
      </w:r>
    </w:p>
    <w:p w14:paraId="5936B5BA" w14:textId="77777777" w:rsidR="00740CBC" w:rsidRDefault="00740CBC" w:rsidP="00740CBC">
      <w:pPr>
        <w:numPr>
          <w:ilvl w:val="0"/>
          <w:numId w:val="13"/>
        </w:numPr>
      </w:pPr>
      <w:r>
        <w:t>Taille moyenne des grains</w:t>
      </w:r>
    </w:p>
    <w:p w14:paraId="0F6A81C2" w14:textId="01D103D7" w:rsidR="00740CBC" w:rsidRDefault="00740CBC" w:rsidP="00740CBC">
      <w:pPr>
        <w:numPr>
          <w:ilvl w:val="0"/>
          <w:numId w:val="13"/>
        </w:numPr>
      </w:pPr>
      <w:r>
        <w:t>Variance de la taille des grains</w:t>
      </w:r>
    </w:p>
    <w:p w14:paraId="27C97A9D" w14:textId="29DDF360" w:rsidR="004B1C59" w:rsidRDefault="004B1C59" w:rsidP="004B1C59"/>
    <w:p w14:paraId="79C699ED" w14:textId="63636144" w:rsidR="00754184" w:rsidRDefault="00754184" w:rsidP="004B1C59">
      <w:r>
        <w:t>Ci-dessous un schéma récapitulant le dispositif expérimental et les données récoltées :</w:t>
      </w:r>
    </w:p>
    <w:p w14:paraId="76975759" w14:textId="4288837B" w:rsidR="00754184" w:rsidRPr="001E07CB" w:rsidRDefault="00834C2B" w:rsidP="00754184">
      <w:pPr>
        <w:jc w:val="center"/>
      </w:pPr>
      <w:r>
        <w:rPr>
          <w:noProof/>
        </w:rPr>
        <w:lastRenderedPageBreak/>
        <w:drawing>
          <wp:inline distT="0" distB="0" distL="0" distR="0" wp14:anchorId="0A28CDEB" wp14:editId="0A9A6934">
            <wp:extent cx="5760720" cy="5760720"/>
            <wp:effectExtent l="19050" t="19050" r="11430" b="11430"/>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chéma données.png"/>
                    <pic:cNvPicPr/>
                  </pic:nvPicPr>
                  <pic:blipFill>
                    <a:blip r:embed="rId19">
                      <a:extLst>
                        <a:ext uri="{28A0092B-C50C-407E-A947-70E740481C1C}">
                          <a14:useLocalDpi xmlns:a14="http://schemas.microsoft.com/office/drawing/2010/main" val="0"/>
                        </a:ext>
                      </a:extLst>
                    </a:blip>
                    <a:stretch>
                      <a:fillRect/>
                    </a:stretch>
                  </pic:blipFill>
                  <pic:spPr>
                    <a:xfrm>
                      <a:off x="0" y="0"/>
                      <a:ext cx="5760720" cy="5760720"/>
                    </a:xfrm>
                    <a:prstGeom prst="rect">
                      <a:avLst/>
                    </a:prstGeom>
                    <a:ln>
                      <a:solidFill>
                        <a:schemeClr val="tx1"/>
                      </a:solidFill>
                    </a:ln>
                  </pic:spPr>
                </pic:pic>
              </a:graphicData>
            </a:graphic>
          </wp:inline>
        </w:drawing>
      </w:r>
    </w:p>
    <w:p w14:paraId="625F2D74" w14:textId="77777777" w:rsidR="001E07CB" w:rsidRPr="001E07CB" w:rsidRDefault="001E07CB" w:rsidP="001E07CB">
      <w:pPr>
        <w:pStyle w:val="Titre2"/>
      </w:pPr>
      <w:bookmarkStart w:id="11" w:name="_Toc142555275"/>
      <w:r>
        <w:t>Analyses</w:t>
      </w:r>
      <w:bookmarkEnd w:id="11"/>
    </w:p>
    <w:p w14:paraId="785F9F18" w14:textId="37F75E75" w:rsidR="001E07CB" w:rsidRDefault="001E07CB" w:rsidP="001E07CB">
      <w:pPr>
        <w:pStyle w:val="Titre3"/>
      </w:pPr>
      <w:bookmarkStart w:id="12" w:name="_Toc142555276"/>
      <w:r w:rsidRPr="001E07CB">
        <w:t>Effet de la sélection sur la taille du grain</w:t>
      </w:r>
      <w:bookmarkEnd w:id="12"/>
    </w:p>
    <w:p w14:paraId="49D76B51" w14:textId="77777777" w:rsidR="005D03CC" w:rsidRPr="001E07CB" w:rsidRDefault="005D03CC" w:rsidP="005D03CC">
      <w:r w:rsidRPr="001E07CB">
        <w:t>Avec les données du champ, les caractéristiques des différentes populations sélectionnées ont été mesurées directement et ont été comparées avec la population non sélectionnée. Le progrès a donc directement été estimé par le modèle suivant :</w:t>
      </w:r>
    </w:p>
    <w:p w14:paraId="683CE075" w14:textId="77777777" w:rsidR="005D03CC" w:rsidRPr="001E07CB" w:rsidRDefault="005D03CC" w:rsidP="005D03CC"/>
    <w:p w14:paraId="027BE723" w14:textId="77777777" w:rsidR="005D03CC" w:rsidRPr="001E07CB" w:rsidRDefault="0034277A" w:rsidP="005D03CC">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Y</m:t>
                  </m:r>
                </m:e>
                <m:sub>
                  <m:r>
                    <w:rPr>
                      <w:rFonts w:ascii="Cambria Math" w:hAnsi="Cambria Math"/>
                    </w:rPr>
                    <m:t>ijk</m:t>
                  </m:r>
                </m:sub>
              </m:sSub>
              <m:r>
                <w:rPr>
                  <w:rFonts w:ascii="Cambria Math" w:hAnsi="Cambria Math"/>
                </w:rPr>
                <m:t>=µ+</m:t>
              </m:r>
              <m:sSub>
                <m:sSubPr>
                  <m:ctrlPr>
                    <w:rPr>
                      <w:rFonts w:ascii="Cambria Math" w:hAnsi="Cambria Math"/>
                      <w:i/>
                    </w:rPr>
                  </m:ctrlPr>
                </m:sSubPr>
                <m:e>
                  <m:r>
                    <w:rPr>
                      <w:rFonts w:ascii="Cambria Math" w:hAnsi="Cambria Math"/>
                    </w:rPr>
                    <m:t>T</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ijk</m:t>
                  </m:r>
                </m:sub>
              </m:sSub>
              <m:r>
                <w:rPr>
                  <w:rFonts w:ascii="Cambria Math" w:hAnsi="Cambria Math"/>
                </w:rPr>
                <m:t xml:space="preserve"> #</m:t>
              </m:r>
              <m:d>
                <m:dPr>
                  <m:ctrlPr>
                    <w:rPr>
                      <w:rFonts w:ascii="Cambria Math" w:hAnsi="Cambria Math"/>
                      <w:i/>
                    </w:rPr>
                  </m:ctrlPr>
                </m:dPr>
                <m:e>
                  <m:r>
                    <w:rPr>
                      <w:rFonts w:ascii="Cambria Math" w:hAnsi="Cambria Math"/>
                    </w:rPr>
                    <m:t>2</m:t>
                  </m:r>
                </m:e>
              </m:d>
            </m:e>
          </m:eqArr>
        </m:oMath>
      </m:oMathPara>
    </w:p>
    <w:p w14:paraId="665EDC24" w14:textId="77777777" w:rsidR="005D03CC" w:rsidRPr="001E07CB" w:rsidRDefault="005D03CC" w:rsidP="005D03CC"/>
    <w:p w14:paraId="60303449" w14:textId="77777777" w:rsidR="005D03CC" w:rsidRPr="001E07CB" w:rsidRDefault="005D03CC" w:rsidP="005D03CC">
      <w:r w:rsidRPr="001E07CB">
        <w:t>Avec :</w:t>
      </w:r>
    </w:p>
    <w:p w14:paraId="3452B1E2" w14:textId="77777777" w:rsidR="005D03CC" w:rsidRDefault="0034277A" w:rsidP="005D03CC">
      <m:oMath>
        <m:sSub>
          <m:sSubPr>
            <m:ctrlPr>
              <w:rPr>
                <w:rFonts w:ascii="Cambria Math" w:hAnsi="Cambria Math"/>
                <w:i/>
              </w:rPr>
            </m:ctrlPr>
          </m:sSubPr>
          <m:e>
            <m:r>
              <w:rPr>
                <w:rFonts w:ascii="Cambria Math" w:hAnsi="Cambria Math"/>
              </w:rPr>
              <m:t>Y</m:t>
            </m:r>
          </m:e>
          <m:sub>
            <m:r>
              <w:rPr>
                <w:rFonts w:ascii="Cambria Math" w:hAnsi="Cambria Math"/>
              </w:rPr>
              <m:t>ijk</m:t>
            </m:r>
          </m:sub>
        </m:sSub>
      </m:oMath>
      <w:r w:rsidR="005D03CC" w:rsidRPr="001E07CB">
        <w:t xml:space="preserve"> </w:t>
      </w:r>
      <w:proofErr w:type="gramStart"/>
      <w:r w:rsidR="005D03CC" w:rsidRPr="001E07CB">
        <w:t>le</w:t>
      </w:r>
      <w:proofErr w:type="gramEnd"/>
      <w:r w:rsidR="005D03CC" w:rsidRPr="001E07CB">
        <w:t xml:space="preserve"> phénotype de la plante k dans le groupe sélectionné i dans </w:t>
      </w:r>
      <w:r w:rsidR="005D03CC">
        <w:t>le passage</w:t>
      </w:r>
      <w:r w:rsidR="005D03CC" w:rsidRPr="001E07CB">
        <w:t xml:space="preserve"> j</w:t>
      </w:r>
    </w:p>
    <w:p w14:paraId="637EEB03" w14:textId="77777777" w:rsidR="005D03CC" w:rsidRPr="001E07CB" w:rsidRDefault="005D03CC" w:rsidP="005D03CC">
      <w:r>
        <w:t>µ la moyenne pour les plantes non sélectionnées du passage 1</w:t>
      </w:r>
    </w:p>
    <w:p w14:paraId="170ACFF9" w14:textId="77777777" w:rsidR="005D03CC" w:rsidRPr="001E07CB" w:rsidRDefault="0034277A" w:rsidP="005D03CC">
      <m:oMath>
        <m:sSub>
          <m:sSubPr>
            <m:ctrlPr>
              <w:rPr>
                <w:rFonts w:ascii="Cambria Math" w:hAnsi="Cambria Math"/>
                <w:i/>
              </w:rPr>
            </m:ctrlPr>
          </m:sSubPr>
          <m:e>
            <m:r>
              <w:rPr>
                <w:rFonts w:ascii="Cambria Math" w:hAnsi="Cambria Math"/>
              </w:rPr>
              <m:t>T</m:t>
            </m:r>
          </m:e>
          <m:sub>
            <m:r>
              <w:rPr>
                <w:rFonts w:ascii="Cambria Math" w:hAnsi="Cambria Math"/>
              </w:rPr>
              <m:t>i</m:t>
            </m:r>
          </m:sub>
        </m:sSub>
      </m:oMath>
      <w:r w:rsidR="005D03CC" w:rsidRPr="001E07CB">
        <w:t xml:space="preserve"> </w:t>
      </w:r>
      <w:proofErr w:type="gramStart"/>
      <w:r w:rsidR="005D03CC" w:rsidRPr="001E07CB">
        <w:t>l’effet</w:t>
      </w:r>
      <w:proofErr w:type="gramEnd"/>
      <w:r w:rsidR="005D03CC" w:rsidRPr="001E07CB">
        <w:t xml:space="preserve"> de la sélec</w:t>
      </w:r>
      <w:r w:rsidR="005D03CC">
        <w:t>tion, effet qualitatif prenant 4</w:t>
      </w:r>
      <w:r w:rsidR="005D03CC" w:rsidRPr="001E07CB">
        <w:t xml:space="preserve"> valeurs : </w:t>
      </w:r>
      <w:r w:rsidR="005D03CC">
        <w:t xml:space="preserve">"témoin", </w:t>
      </w:r>
      <w:r w:rsidR="005D03CC" w:rsidRPr="001E07CB">
        <w:t>"gros", "</w:t>
      </w:r>
      <w:r w:rsidR="005D03CC">
        <w:t>moyen", "petit"</w:t>
      </w:r>
    </w:p>
    <w:p w14:paraId="14D93CEE" w14:textId="77777777" w:rsidR="005D03CC" w:rsidRPr="001E07CB" w:rsidRDefault="0034277A" w:rsidP="005D03CC">
      <m:oMath>
        <m:sSub>
          <m:sSubPr>
            <m:ctrlPr>
              <w:rPr>
                <w:rFonts w:ascii="Cambria Math" w:hAnsi="Cambria Math"/>
                <w:i/>
              </w:rPr>
            </m:ctrlPr>
          </m:sSubPr>
          <m:e>
            <m:r>
              <w:rPr>
                <w:rFonts w:ascii="Cambria Math" w:hAnsi="Cambria Math"/>
              </w:rPr>
              <m:t>P</m:t>
            </m:r>
          </m:e>
          <m:sub>
            <m:r>
              <w:rPr>
                <w:rFonts w:ascii="Cambria Math" w:hAnsi="Cambria Math"/>
              </w:rPr>
              <m:t>j</m:t>
            </m:r>
          </m:sub>
        </m:sSub>
      </m:oMath>
      <w:r w:rsidR="005D03CC" w:rsidRPr="001E07CB">
        <w:t xml:space="preserve"> </w:t>
      </w:r>
      <w:proofErr w:type="gramStart"/>
      <w:r w:rsidR="005D03CC" w:rsidRPr="001E07CB">
        <w:t>l’effet</w:t>
      </w:r>
      <w:proofErr w:type="gramEnd"/>
      <w:r w:rsidR="005D03CC" w:rsidRPr="001E07CB">
        <w:t xml:space="preserve"> </w:t>
      </w:r>
      <w:r w:rsidR="005D03CC">
        <w:t>du passage</w:t>
      </w:r>
      <w:r w:rsidR="005D03CC" w:rsidRPr="001E07CB">
        <w:t xml:space="preserve"> j</w:t>
      </w:r>
    </w:p>
    <w:p w14:paraId="6D033626" w14:textId="77777777" w:rsidR="005D03CC" w:rsidRPr="001E07CB" w:rsidRDefault="0034277A" w:rsidP="005D03CC">
      <m:oMath>
        <m:sSub>
          <m:sSubPr>
            <m:ctrlPr>
              <w:rPr>
                <w:rFonts w:ascii="Cambria Math" w:hAnsi="Cambria Math"/>
                <w:i/>
              </w:rPr>
            </m:ctrlPr>
          </m:sSubPr>
          <m:e>
            <m:r>
              <w:rPr>
                <w:rFonts w:ascii="Cambria Math" w:hAnsi="Cambria Math"/>
              </w:rPr>
              <m:t>ε</m:t>
            </m:r>
          </m:e>
          <m:sub>
            <m:r>
              <w:rPr>
                <w:rFonts w:ascii="Cambria Math" w:hAnsi="Cambria Math"/>
              </w:rPr>
              <m:t>ijk</m:t>
            </m:r>
          </m:sub>
        </m:sSub>
      </m:oMath>
      <w:r w:rsidR="005D03CC" w:rsidRPr="001E07CB">
        <w:t xml:space="preserve"> la résiduelle tel que </w:t>
      </w:r>
      <m:oMath>
        <m:sSub>
          <m:sSubPr>
            <m:ctrlPr>
              <w:rPr>
                <w:rFonts w:ascii="Cambria Math" w:hAnsi="Cambria Math"/>
                <w:i/>
              </w:rPr>
            </m:ctrlPr>
          </m:sSubPr>
          <m:e>
            <m:r>
              <w:rPr>
                <w:rFonts w:ascii="Cambria Math" w:hAnsi="Cambria Math"/>
              </w:rPr>
              <m:t>ε</m:t>
            </m:r>
          </m:e>
          <m:sub>
            <m:r>
              <w:rPr>
                <w:rFonts w:ascii="Cambria Math" w:hAnsi="Cambria Math"/>
              </w:rPr>
              <m:t>ijk</m:t>
            </m:r>
          </m:sub>
        </m:sSub>
        <m:r>
          <w:rPr>
            <w:rFonts w:ascii="Cambria Math" w:hAnsi="Cambria Math"/>
          </w:rPr>
          <m:t>~N</m:t>
        </m:r>
        <m:d>
          <m:dPr>
            <m:ctrlPr>
              <w:rPr>
                <w:rFonts w:ascii="Cambria Math" w:hAnsi="Cambria Math"/>
                <w:i/>
              </w:rPr>
            </m:ctrlPr>
          </m:dPr>
          <m:e>
            <m:r>
              <w:rPr>
                <w:rFonts w:ascii="Cambria Math" w:hAnsi="Cambria Math"/>
              </w:rPr>
              <m:t>0,σ</m:t>
            </m:r>
          </m:e>
        </m:d>
        <m:r>
          <w:rPr>
            <w:rFonts w:ascii="Cambria Math" w:hAnsi="Cambria Math"/>
          </w:rPr>
          <m:t xml:space="preserve">  iid</m:t>
        </m:r>
      </m:oMath>
    </w:p>
    <w:p w14:paraId="2F4138C8" w14:textId="77777777" w:rsidR="005D03CC" w:rsidRDefault="005D03CC" w:rsidP="005D03CC"/>
    <w:p w14:paraId="742C1690" w14:textId="77777777" w:rsidR="005D03CC" w:rsidRDefault="005D03CC" w:rsidP="005D03CC">
      <w:r>
        <w:t>(</w:t>
      </w:r>
      <w:proofErr w:type="gramStart"/>
      <w:r>
        <w:t>les</w:t>
      </w:r>
      <w:proofErr w:type="gramEnd"/>
      <w:r>
        <w:t xml:space="preserve"> micro parcelles étaient réparties en planches et passages, équivalents à des coordonnées pour repérer leur position. L’effet passage dénote un gradient spatial. Le modèle a été choisi par sélection de modèle à partir d’un modèle complet contenant aussi l’effet planche. Cela a été fait avec la fonction </w:t>
      </w:r>
      <w:proofErr w:type="spellStart"/>
      <w:r>
        <w:t>step</w:t>
      </w:r>
      <w:proofErr w:type="spellEnd"/>
      <w:r>
        <w:t xml:space="preserve"> disponible dans R, et pour toutes les variables mesurées (PMG, hauteur, taille des grains etc…), l’effet passage était significatif tandis que l’effet planche ne l’était pas).</w:t>
      </w:r>
    </w:p>
    <w:p w14:paraId="5A6A7E35" w14:textId="77777777" w:rsidR="005D03CC" w:rsidRPr="001E07CB" w:rsidRDefault="005D03CC" w:rsidP="005D03CC"/>
    <w:p w14:paraId="4278A6AC" w14:textId="77777777" w:rsidR="005D03CC" w:rsidRDefault="005D03CC" w:rsidP="005D03CC">
      <w:r w:rsidRPr="001E07CB">
        <w:t xml:space="preserve">Dans ce modèle, on estime le progrès grâce aux </w:t>
      </w:r>
      <w:r>
        <w:t>coefficients</w:t>
      </w:r>
      <w:r w:rsidRPr="001E07CB">
        <w:t xml:space="preserve"> des </w:t>
      </w:r>
      <m:oMath>
        <m:sSub>
          <m:sSubPr>
            <m:ctrlPr>
              <w:rPr>
                <w:rFonts w:ascii="Cambria Math" w:hAnsi="Cambria Math"/>
                <w:i/>
              </w:rPr>
            </m:ctrlPr>
          </m:sSubPr>
          <m:e>
            <m:r>
              <w:rPr>
                <w:rFonts w:ascii="Cambria Math" w:hAnsi="Cambria Math"/>
              </w:rPr>
              <m:t>T</m:t>
            </m:r>
          </m:e>
          <m:sub>
            <m:r>
              <w:rPr>
                <w:rFonts w:ascii="Cambria Math" w:hAnsi="Cambria Math"/>
              </w:rPr>
              <m:t>i</m:t>
            </m:r>
          </m:sub>
        </m:sSub>
      </m:oMath>
      <w:r w:rsidRPr="001E07CB">
        <w:t xml:space="preserve"> en choisissant la modalité "témoin" comme référence</w:t>
      </w:r>
      <w:r>
        <w:t xml:space="preserve">. Après avoir estimé les progrès effectués et leur significativité, des tests de </w:t>
      </w:r>
      <w:proofErr w:type="spellStart"/>
      <w:r>
        <w:t>Tuckey</w:t>
      </w:r>
      <w:proofErr w:type="spellEnd"/>
      <w:r>
        <w:t xml:space="preserve"> ont été effectué pour comparer les modalités de sélection deux à deux. </w:t>
      </w:r>
    </w:p>
    <w:p w14:paraId="299EF225" w14:textId="77777777" w:rsidR="005D03CC" w:rsidRPr="001E07CB" w:rsidRDefault="005D03CC" w:rsidP="005D03CC">
      <w:r w:rsidRPr="001E07CB">
        <w:t xml:space="preserve">L’héritabilité réalisée a été calculée pour ce dispositif en divisant le progrès mesuré par le différentiel de sélection. </w:t>
      </w:r>
      <w:r>
        <w:t xml:space="preserve">Pour accéder au différentiel de sélection, une partie des grains tamisés et non tamisés ont été mesurés à l’Optomachine pour chaque modalité. On a alors accès à la taille moyenne des grains pour chaque modalité et le différentiel se calcul comme la différence entre la taille moyenne des grains sélectionnés et la taille moyenne des grains non sélectionnés. On a donc pu calculer un différentiel de sélection pour chaque modalité de sélection. </w:t>
      </w:r>
    </w:p>
    <w:p w14:paraId="27EF7DC8" w14:textId="77777777" w:rsidR="005D03CC" w:rsidRPr="005D03CC" w:rsidRDefault="005D03CC" w:rsidP="005D03CC">
      <w:pPr>
        <w:pStyle w:val="Corpsdetexte"/>
      </w:pPr>
    </w:p>
    <w:p w14:paraId="79D55611" w14:textId="1AD1890D" w:rsidR="001E07CB" w:rsidRDefault="006D22BC" w:rsidP="001E07CB">
      <w:r>
        <w:t xml:space="preserve">Avec les données des bacs, la sélection a été simulée en ne prenant en compte que les données issues des grains du premier semis, car la date semis a eu un effet très fort sur les phénotypes des plantes. </w:t>
      </w:r>
      <w:r w:rsidR="00EC4CD4">
        <w:t xml:space="preserve">Nous avions donc une population non sélectionnée de </w:t>
      </w:r>
      <w:r w:rsidR="00F9365E">
        <w:t>859</w:t>
      </w:r>
      <w:r w:rsidR="00EC4CD4" w:rsidRPr="00F9365E">
        <w:t xml:space="preserve"> individus</w:t>
      </w:r>
      <w:r w:rsidR="0074700F" w:rsidRPr="00F9365E">
        <w:t xml:space="preserve"> issus de 177 génotypes</w:t>
      </w:r>
      <w:r w:rsidR="00EC4CD4">
        <w:t xml:space="preserve">. </w:t>
      </w:r>
      <w:r w:rsidR="00D37396">
        <w:t xml:space="preserve">Nous avons simulé la sélection sur grain et la sélection sur épi, pour voir d’une part si la sélection a un effet, et d’autre part pour comparer les deux méthodes de sélection. </w:t>
      </w:r>
      <w:r w:rsidR="000232B8">
        <w:t>Pour simuler la sélection sur grain, u</w:t>
      </w:r>
      <w:r>
        <w:t xml:space="preserve">n nombre </w:t>
      </w:r>
      <w:proofErr w:type="spellStart"/>
      <w:r>
        <w:t>nsel</w:t>
      </w:r>
      <w:proofErr w:type="spellEnd"/>
      <w:r>
        <w:t xml:space="preserve"> de grain à </w:t>
      </w:r>
      <w:r w:rsidR="00207FAB">
        <w:t>sélectionner</w:t>
      </w:r>
      <w:r w:rsidR="00EE011D">
        <w:t xml:space="preserve"> a été déterminé et </w:t>
      </w:r>
      <w:r w:rsidR="00656112">
        <w:t xml:space="preserve">un nouveau tableau de donnée a été créé, ne contenant que les mesures pour les </w:t>
      </w:r>
      <w:proofErr w:type="spellStart"/>
      <w:r w:rsidR="00656112">
        <w:t>nsel</w:t>
      </w:r>
      <w:proofErr w:type="spellEnd"/>
      <w:r w:rsidR="00656112">
        <w:t xml:space="preserve"> plus gros grains plantés</w:t>
      </w:r>
      <w:r w:rsidR="00EE011D">
        <w:t xml:space="preserve"> (on connait la taille de chaque grain planté dans les bacs)</w:t>
      </w:r>
      <w:r w:rsidR="00656112">
        <w:t xml:space="preserve">. </w:t>
      </w:r>
      <w:r w:rsidR="0099418B">
        <w:t>Ce nouveau tableau de donnée contenait donc l’équivalent de ce qu’aurait été les données récoltées sur une population ayant subi la sélection sur la taille du grain.</w:t>
      </w:r>
    </w:p>
    <w:p w14:paraId="434A99B1" w14:textId="6EC20EAE" w:rsidR="00656112" w:rsidRDefault="00656112" w:rsidP="001E07CB">
      <w:r>
        <w:t>Pour simuler la sélection sur épi, les moyennes des lots constitués avant le semis (</w:t>
      </w:r>
      <w:proofErr w:type="spellStart"/>
      <w:r>
        <w:t>cf</w:t>
      </w:r>
      <w:proofErr w:type="spellEnd"/>
      <w:r>
        <w:t xml:space="preserve"> partie dispositif expérimental) ont été calculées génotype par génotype. </w:t>
      </w:r>
      <w:r w:rsidR="00836CCB">
        <w:t>Nous avons</w:t>
      </w:r>
      <w:r w:rsidR="003757D0">
        <w:t xml:space="preserve"> considéré qu’un lot correspondait à un épi, et que l’on avait un épi par génotype. </w:t>
      </w:r>
      <w:r>
        <w:t xml:space="preserve">Puis, </w:t>
      </w:r>
      <w:r w:rsidR="00107A68">
        <w:t xml:space="preserve">un nombre NEO de ces génotypes a été choisi aléatoirement pour constituer </w:t>
      </w:r>
      <w:r w:rsidR="000232B8">
        <w:t xml:space="preserve">l’équivalent de </w:t>
      </w:r>
      <w:r w:rsidR="00107A68">
        <w:t>la population d’épi</w:t>
      </w:r>
      <w:r>
        <w:t xml:space="preserve"> </w:t>
      </w:r>
      <w:r w:rsidR="00107A68">
        <w:t xml:space="preserve">observée dans laquelle s’opère la </w:t>
      </w:r>
      <w:r w:rsidR="00107A68">
        <w:lastRenderedPageBreak/>
        <w:t xml:space="preserve">sélection (cela permet de simuler le fait qu’on ne peut pas observer tous les épis d’une parcelle en conditions réelles, </w:t>
      </w:r>
      <w:proofErr w:type="spellStart"/>
      <w:r w:rsidR="00107A68">
        <w:t>cf</w:t>
      </w:r>
      <w:proofErr w:type="spellEnd"/>
      <w:r w:rsidR="00107A68">
        <w:t xml:space="preserve"> partie question posée). Un </w:t>
      </w:r>
      <w:r>
        <w:t>nouveau tableau de données a été constitué, ne contenant que les données des génotypes ayant les plus gros grains en moyenne</w:t>
      </w:r>
      <w:r w:rsidR="00107A68">
        <w:t xml:space="preserve"> parmi les </w:t>
      </w:r>
      <w:r w:rsidR="00836CCB">
        <w:t>lots</w:t>
      </w:r>
      <w:r w:rsidR="00107A68">
        <w:t xml:space="preserve"> observés</w:t>
      </w:r>
      <w:r>
        <w:t xml:space="preserve">, de sorte à ce qu’il y ait assez de génotypes pour avoir </w:t>
      </w:r>
      <w:proofErr w:type="spellStart"/>
      <w:r>
        <w:t>nsel</w:t>
      </w:r>
      <w:proofErr w:type="spellEnd"/>
      <w:r>
        <w:t xml:space="preserve"> grains.</w:t>
      </w:r>
      <w:r w:rsidR="00836CCB">
        <w:t xml:space="preserve"> Ce tableau correspondait donc aux données qui auraient été récoltées dans une population ayant subie une sélection sur épi. </w:t>
      </w:r>
    </w:p>
    <w:p w14:paraId="5C849767" w14:textId="6CD92BF7" w:rsidR="00251864" w:rsidRDefault="00251864" w:rsidP="001E07CB">
      <w:r>
        <w:t>Ensuite, les 3 jeux de données (données brutes, données sélectionnées sur grain, et données sélectionnées sur lot) ont été concaténés et le modèle suivant a été utilisé pour estimer les progrès effectués :</w:t>
      </w:r>
    </w:p>
    <w:p w14:paraId="62788842" w14:textId="139C3B30" w:rsidR="00251864" w:rsidRDefault="00251864" w:rsidP="001E07CB"/>
    <w:p w14:paraId="6B974A05" w14:textId="3CC50D86" w:rsidR="00251864" w:rsidRPr="00251864" w:rsidRDefault="0034277A" w:rsidP="001E07CB">
      <m:oMathPara>
        <m:oMath>
          <m:sSub>
            <m:sSubPr>
              <m:ctrlPr>
                <w:rPr>
                  <w:rFonts w:ascii="Cambria Math" w:hAnsi="Cambria Math"/>
                  <w:i/>
                </w:rPr>
              </m:ctrlPr>
            </m:sSubPr>
            <m:e>
              <m:r>
                <w:rPr>
                  <w:rFonts w:ascii="Cambria Math" w:hAnsi="Cambria Math"/>
                </w:rPr>
                <m:t>Y</m:t>
              </m:r>
            </m:e>
            <m:sub>
              <m:r>
                <w:rPr>
                  <w:rFonts w:ascii="Cambria Math" w:hAnsi="Cambria Math"/>
                </w:rPr>
                <m:t>ijk</m:t>
              </m:r>
            </m:sub>
          </m:sSub>
          <m:r>
            <w:rPr>
              <w:rFonts w:ascii="Cambria Math" w:hAnsi="Cambria Math"/>
            </w:rPr>
            <m:t>=µ+BA</m:t>
          </m:r>
          <m:sSub>
            <m:sSubPr>
              <m:ctrlPr>
                <w:rPr>
                  <w:rFonts w:ascii="Cambria Math" w:hAnsi="Cambria Math"/>
                  <w:i/>
                </w:rPr>
              </m:ctrlPr>
            </m:sSubPr>
            <m:e>
              <m:r>
                <w:rPr>
                  <w:rFonts w:ascii="Cambria Math" w:hAnsi="Cambria Math"/>
                </w:rPr>
                <m:t>C</m:t>
              </m:r>
            </m:e>
            <m:sub>
              <m:r>
                <w:rPr>
                  <w:rFonts w:ascii="Cambria Math" w:hAnsi="Cambria Math"/>
                </w:rPr>
                <m:t>i</m:t>
              </m:r>
            </m:sub>
          </m:sSub>
          <m:r>
            <w:rPr>
              <w:rFonts w:ascii="Cambria Math" w:hAnsi="Cambria Math"/>
            </w:rPr>
            <m:t>+SELECTIO</m:t>
          </m:r>
          <m:sSub>
            <m:sSubPr>
              <m:ctrlPr>
                <w:rPr>
                  <w:rFonts w:ascii="Cambria Math" w:hAnsi="Cambria Math"/>
                  <w:i/>
                </w:rPr>
              </m:ctrlPr>
            </m:sSubPr>
            <m:e>
              <m:r>
                <w:rPr>
                  <w:rFonts w:ascii="Cambria Math" w:hAnsi="Cambria Math"/>
                </w:rPr>
                <m:t>N</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ijk</m:t>
              </m:r>
            </m:sub>
          </m:sSub>
        </m:oMath>
      </m:oMathPara>
    </w:p>
    <w:p w14:paraId="7C8712A7" w14:textId="3E6BFC0B" w:rsidR="00251864" w:rsidRDefault="00251864" w:rsidP="001E07CB">
      <w:r>
        <w:t>Avec :</w:t>
      </w:r>
    </w:p>
    <w:p w14:paraId="6D26919D" w14:textId="0FB7F65B" w:rsidR="00251864" w:rsidRDefault="0034277A" w:rsidP="00251864">
      <w:pPr>
        <w:pStyle w:val="Paragraphedeliste"/>
        <w:numPr>
          <w:ilvl w:val="0"/>
          <w:numId w:val="12"/>
        </w:numPr>
      </w:pPr>
      <m:oMath>
        <m:sSub>
          <m:sSubPr>
            <m:ctrlPr>
              <w:rPr>
                <w:rFonts w:ascii="Cambria Math" w:hAnsi="Cambria Math"/>
                <w:i/>
              </w:rPr>
            </m:ctrlPr>
          </m:sSubPr>
          <m:e>
            <m:r>
              <w:rPr>
                <w:rFonts w:ascii="Cambria Math" w:hAnsi="Cambria Math"/>
              </w:rPr>
              <m:t>Y</m:t>
            </m:r>
          </m:e>
          <m:sub>
            <m:r>
              <w:rPr>
                <w:rFonts w:ascii="Cambria Math" w:hAnsi="Cambria Math"/>
              </w:rPr>
              <m:t>ijk</m:t>
            </m:r>
          </m:sub>
        </m:sSub>
      </m:oMath>
      <w:r w:rsidR="00251864">
        <w:t xml:space="preserve"> </w:t>
      </w:r>
      <w:proofErr w:type="gramStart"/>
      <w:r w:rsidR="00251864">
        <w:t>le</w:t>
      </w:r>
      <w:proofErr w:type="gramEnd"/>
      <w:r w:rsidR="00251864">
        <w:t xml:space="preserve"> phénotype de l’</w:t>
      </w:r>
      <w:r w:rsidR="004A67FC">
        <w:t xml:space="preserve">individu </w:t>
      </w:r>
      <w:r w:rsidR="00251864">
        <w:t>k</w:t>
      </w:r>
      <w:r w:rsidR="004A67FC">
        <w:t xml:space="preserve"> dans le bac i avec la modalité de sélection j</w:t>
      </w:r>
    </w:p>
    <w:p w14:paraId="04554836" w14:textId="2EA93B94" w:rsidR="00996AD6" w:rsidRPr="00251864" w:rsidRDefault="00996AD6" w:rsidP="00251864">
      <w:pPr>
        <w:pStyle w:val="Paragraphedeliste"/>
        <w:numPr>
          <w:ilvl w:val="0"/>
          <w:numId w:val="12"/>
        </w:numPr>
      </w:pPr>
      <m:oMath>
        <m:r>
          <w:rPr>
            <w:rFonts w:ascii="Cambria Math" w:hAnsi="Cambria Math"/>
          </w:rPr>
          <m:t>µ</m:t>
        </m:r>
      </m:oMath>
      <w:r>
        <w:t xml:space="preserve"> </w:t>
      </w:r>
      <w:proofErr w:type="gramStart"/>
      <w:r>
        <w:t>la</w:t>
      </w:r>
      <w:proofErr w:type="gramEnd"/>
      <w:r>
        <w:t xml:space="preserve"> moyenne pour le bac 1 et la population non sélectionnée</w:t>
      </w:r>
    </w:p>
    <w:p w14:paraId="4FB10E02" w14:textId="3E49117C" w:rsidR="00251864" w:rsidRDefault="00251864" w:rsidP="00251864">
      <w:pPr>
        <w:pStyle w:val="Paragraphedeliste"/>
        <w:numPr>
          <w:ilvl w:val="0"/>
          <w:numId w:val="12"/>
        </w:numPr>
      </w:pPr>
      <m:oMath>
        <m:r>
          <w:rPr>
            <w:rFonts w:ascii="Cambria Math" w:hAnsi="Cambria Math"/>
          </w:rPr>
          <m:t>BA</m:t>
        </m:r>
        <m:sSub>
          <m:sSubPr>
            <m:ctrlPr>
              <w:rPr>
                <w:rFonts w:ascii="Cambria Math" w:hAnsi="Cambria Math"/>
                <w:i/>
              </w:rPr>
            </m:ctrlPr>
          </m:sSubPr>
          <m:e>
            <m:r>
              <w:rPr>
                <w:rFonts w:ascii="Cambria Math" w:hAnsi="Cambria Math"/>
              </w:rPr>
              <m:t>C</m:t>
            </m:r>
          </m:e>
          <m:sub>
            <m:r>
              <w:rPr>
                <w:rFonts w:ascii="Cambria Math" w:hAnsi="Cambria Math"/>
              </w:rPr>
              <m:t>i</m:t>
            </m:r>
          </m:sub>
        </m:sSub>
      </m:oMath>
      <w:r>
        <w:t xml:space="preserve"> </w:t>
      </w:r>
      <w:proofErr w:type="gramStart"/>
      <w:r>
        <w:t>l’effet</w:t>
      </w:r>
      <w:proofErr w:type="gramEnd"/>
      <w:r>
        <w:t xml:space="preserve"> fixe du bac i sur le phénotype</w:t>
      </w:r>
    </w:p>
    <w:p w14:paraId="15FE2085" w14:textId="69E7D97B" w:rsidR="00251864" w:rsidRDefault="00251864" w:rsidP="00251864">
      <w:pPr>
        <w:pStyle w:val="Paragraphedeliste"/>
        <w:numPr>
          <w:ilvl w:val="0"/>
          <w:numId w:val="12"/>
        </w:numPr>
      </w:pPr>
      <m:oMath>
        <m:r>
          <w:rPr>
            <w:rFonts w:ascii="Cambria Math" w:hAnsi="Cambria Math"/>
          </w:rPr>
          <m:t>SELECTIO</m:t>
        </m:r>
        <m:sSub>
          <m:sSubPr>
            <m:ctrlPr>
              <w:rPr>
                <w:rFonts w:ascii="Cambria Math" w:hAnsi="Cambria Math"/>
                <w:i/>
              </w:rPr>
            </m:ctrlPr>
          </m:sSubPr>
          <m:e>
            <m:r>
              <w:rPr>
                <w:rFonts w:ascii="Cambria Math" w:hAnsi="Cambria Math"/>
              </w:rPr>
              <m:t>N</m:t>
            </m:r>
          </m:e>
          <m:sub>
            <m:r>
              <w:rPr>
                <w:rFonts w:ascii="Cambria Math" w:hAnsi="Cambria Math"/>
              </w:rPr>
              <m:t>j</m:t>
            </m:r>
          </m:sub>
        </m:sSub>
      </m:oMath>
      <w:r>
        <w:t xml:space="preserve"> </w:t>
      </w:r>
      <w:proofErr w:type="gramStart"/>
      <w:r>
        <w:t>l’effet</w:t>
      </w:r>
      <w:proofErr w:type="gramEnd"/>
      <w:r>
        <w:t xml:space="preserve"> fixe de la sélection (soit sélection sur grain, soit sélection sur lot)</w:t>
      </w:r>
    </w:p>
    <w:p w14:paraId="25B08407" w14:textId="65882861" w:rsidR="00251864" w:rsidRDefault="0034277A" w:rsidP="00251864">
      <w:pPr>
        <w:pStyle w:val="Paragraphedeliste"/>
        <w:numPr>
          <w:ilvl w:val="0"/>
          <w:numId w:val="12"/>
        </w:numPr>
      </w:pPr>
      <m:oMath>
        <m:sSub>
          <m:sSubPr>
            <m:ctrlPr>
              <w:rPr>
                <w:rFonts w:ascii="Cambria Math" w:hAnsi="Cambria Math"/>
                <w:i/>
              </w:rPr>
            </m:ctrlPr>
          </m:sSubPr>
          <m:e>
            <m:r>
              <w:rPr>
                <w:rFonts w:ascii="Cambria Math" w:hAnsi="Cambria Math"/>
              </w:rPr>
              <m:t>ε</m:t>
            </m:r>
          </m:e>
          <m:sub>
            <m:r>
              <w:rPr>
                <w:rFonts w:ascii="Cambria Math" w:hAnsi="Cambria Math"/>
              </w:rPr>
              <m:t>ijk</m:t>
            </m:r>
          </m:sub>
        </m:sSub>
        <m:r>
          <w:rPr>
            <w:rFonts w:ascii="Cambria Math" w:hAnsi="Cambria Math"/>
          </w:rPr>
          <m:t xml:space="preserve"> ~ N</m:t>
        </m:r>
        <m:d>
          <m:dPr>
            <m:ctrlPr>
              <w:rPr>
                <w:rFonts w:ascii="Cambria Math" w:hAnsi="Cambria Math"/>
                <w:i/>
              </w:rPr>
            </m:ctrlPr>
          </m:dPr>
          <m:e>
            <m:r>
              <w:rPr>
                <w:rFonts w:ascii="Cambria Math" w:hAnsi="Cambria Math"/>
              </w:rPr>
              <m:t>0,σ</m:t>
            </m:r>
          </m:e>
        </m:d>
        <m:r>
          <w:rPr>
            <w:rFonts w:ascii="Cambria Math" w:hAnsi="Cambria Math"/>
          </w:rPr>
          <m:t xml:space="preserve"> iid</m:t>
        </m:r>
      </m:oMath>
      <w:r w:rsidR="00251864">
        <w:t xml:space="preserve"> </w:t>
      </w:r>
      <w:proofErr w:type="gramStart"/>
      <w:r w:rsidR="00251864">
        <w:t>la</w:t>
      </w:r>
      <w:proofErr w:type="gramEnd"/>
      <w:r w:rsidR="00251864">
        <w:t xml:space="preserve"> résiduelle </w:t>
      </w:r>
    </w:p>
    <w:p w14:paraId="63C42FC5" w14:textId="2FDDA1F8" w:rsidR="00E176BC" w:rsidRDefault="00E176BC" w:rsidP="00E176BC"/>
    <w:p w14:paraId="39DF2487" w14:textId="31866DE9" w:rsidR="00FC0BF0" w:rsidRDefault="00E176BC" w:rsidP="00E176BC">
      <w:r>
        <w:t>L</w:t>
      </w:r>
      <w:r w:rsidR="00996AD6">
        <w:t xml:space="preserve">es progrès effectués sont les coefficients estimés pour la variable SELECTION, et leur significativité a été testée par des tests de </w:t>
      </w:r>
      <w:proofErr w:type="spellStart"/>
      <w:r w:rsidR="00996AD6">
        <w:t>Student</w:t>
      </w:r>
      <w:proofErr w:type="spellEnd"/>
      <w:r w:rsidR="00211EF1">
        <w:t xml:space="preserve"> (après vérification des hypothèses de validité du test)</w:t>
      </w:r>
      <w:r w:rsidR="00996AD6">
        <w:t>.</w:t>
      </w:r>
      <w:r w:rsidR="00C26254">
        <w:t xml:space="preserve"> Ces</w:t>
      </w:r>
      <w:r w:rsidR="00AE1E47">
        <w:t xml:space="preserve"> simulation</w:t>
      </w:r>
      <w:r w:rsidR="00C26254">
        <w:t>s</w:t>
      </w:r>
      <w:r w:rsidR="00AE1E47">
        <w:t xml:space="preserve"> </w:t>
      </w:r>
      <w:proofErr w:type="gramStart"/>
      <w:r w:rsidR="00AE1E47">
        <w:t>a</w:t>
      </w:r>
      <w:proofErr w:type="gramEnd"/>
      <w:r w:rsidR="00AE1E47">
        <w:t xml:space="preserve"> été réalisée pour plusieurs valeurs de </w:t>
      </w:r>
      <w:proofErr w:type="spellStart"/>
      <w:r w:rsidR="00AE1E47">
        <w:t>nsel</w:t>
      </w:r>
      <w:proofErr w:type="spellEnd"/>
      <w:r w:rsidR="00AE1E47">
        <w:t xml:space="preserve"> </w:t>
      </w:r>
      <w:r w:rsidR="00EC4CD4">
        <w:t>allant de 100 à 600 grains sélectionnés, et pour des valeurs de NEO</w:t>
      </w:r>
      <w:r w:rsidR="0074700F">
        <w:t xml:space="preserve"> allant</w:t>
      </w:r>
      <w:r w:rsidR="00EC4CD4">
        <w:t xml:space="preserve"> du minimum de lots à observer pour obtenir </w:t>
      </w:r>
      <w:proofErr w:type="spellStart"/>
      <w:r w:rsidR="00EC4CD4">
        <w:t>nsel</w:t>
      </w:r>
      <w:proofErr w:type="spellEnd"/>
      <w:r w:rsidR="00EC4CD4">
        <w:t xml:space="preserve"> grains à 177, qui est le nombre de lots total utilisé dans la population non sélectionnée.</w:t>
      </w:r>
      <w:r w:rsidR="00AE1E47">
        <w:t xml:space="preserve"> Comme le hasard intervient dans le choix de la population d’épi observé, 100 tirages ont été effectué pour chaque modalité </w:t>
      </w:r>
      <w:proofErr w:type="spellStart"/>
      <w:r w:rsidR="00AE1E47">
        <w:t>nsel</w:t>
      </w:r>
      <w:proofErr w:type="spellEnd"/>
      <w:r w:rsidR="00AE1E47">
        <w:t xml:space="preserve"> x NEO</w:t>
      </w:r>
      <w:r w:rsidR="00BA0F44">
        <w:t xml:space="preserve"> de sorte à obtenir une valeur moyenne du progrès effectué</w:t>
      </w:r>
      <w:r w:rsidR="00AE1E47">
        <w:t xml:space="preserve">. </w:t>
      </w:r>
      <w:r w:rsidR="00866802">
        <w:t xml:space="preserve">L’effet de la sélection sur la taille du grain a été </w:t>
      </w:r>
      <w:r w:rsidR="00C26254">
        <w:t>estimé</w:t>
      </w:r>
      <w:r w:rsidR="00866802">
        <w:t xml:space="preserve"> pour tous les traits mesurés</w:t>
      </w:r>
      <w:r w:rsidR="0033241A">
        <w:t xml:space="preserve"> (taille du grain, PMG, hauteur, taux de protéines etc…)</w:t>
      </w:r>
      <w:r w:rsidR="00C26254">
        <w:t xml:space="preserve"> en sélection sur grain et en sélection sur épi</w:t>
      </w:r>
      <w:r w:rsidR="00F42B28">
        <w:t>.</w:t>
      </w:r>
      <w:r w:rsidR="00D17068">
        <w:t xml:space="preserve"> Dans cette démarche, une hypothèse a été faite : les plantes se comportent de la même façon dans une population non sélectionnée et dans une population où une sélection a eu lieu</w:t>
      </w:r>
      <w:r w:rsidR="00217F2A">
        <w:t xml:space="preserve"> malgré les différences de diversité génétiques</w:t>
      </w:r>
      <w:r w:rsidR="00D17068">
        <w:t>.</w:t>
      </w:r>
      <w:r w:rsidR="00FC0BF0">
        <w:t xml:space="preserve"> Ci-dessous un schéma explicatif de la sélection </w:t>
      </w:r>
      <w:r w:rsidR="00FC0BF0">
        <w:rPr>
          <w:i/>
        </w:rPr>
        <w:t>in silico</w:t>
      </w:r>
      <w:r w:rsidR="00FC0BF0">
        <w:t xml:space="preserve">. </w:t>
      </w:r>
    </w:p>
    <w:p w14:paraId="0D334D3A" w14:textId="26C8BC96" w:rsidR="00FC0BF0" w:rsidRPr="00FC0BF0" w:rsidRDefault="00FC0BF0" w:rsidP="00E176BC">
      <w:r>
        <w:rPr>
          <w:noProof/>
        </w:rPr>
        <w:lastRenderedPageBreak/>
        <w:drawing>
          <wp:inline distT="0" distB="0" distL="0" distR="0" wp14:anchorId="7DF78701" wp14:editId="76EA24A3">
            <wp:extent cx="5760720" cy="5232400"/>
            <wp:effectExtent l="19050" t="19050" r="11430" b="25400"/>
            <wp:docPr id="9"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chéma in silico.png"/>
                    <pic:cNvPicPr/>
                  </pic:nvPicPr>
                  <pic:blipFill>
                    <a:blip r:embed="rId20">
                      <a:extLst>
                        <a:ext uri="{28A0092B-C50C-407E-A947-70E740481C1C}">
                          <a14:useLocalDpi xmlns:a14="http://schemas.microsoft.com/office/drawing/2010/main" val="0"/>
                        </a:ext>
                      </a:extLst>
                    </a:blip>
                    <a:stretch>
                      <a:fillRect/>
                    </a:stretch>
                  </pic:blipFill>
                  <pic:spPr>
                    <a:xfrm>
                      <a:off x="0" y="0"/>
                      <a:ext cx="5760720" cy="5232400"/>
                    </a:xfrm>
                    <a:prstGeom prst="rect">
                      <a:avLst/>
                    </a:prstGeom>
                    <a:ln>
                      <a:solidFill>
                        <a:schemeClr val="tx1"/>
                      </a:solidFill>
                    </a:ln>
                  </pic:spPr>
                </pic:pic>
              </a:graphicData>
            </a:graphic>
          </wp:inline>
        </w:drawing>
      </w:r>
    </w:p>
    <w:p w14:paraId="07882D8F" w14:textId="68C90718" w:rsidR="006D22BC" w:rsidRPr="001E07CB" w:rsidRDefault="006D22BC" w:rsidP="001E07CB"/>
    <w:p w14:paraId="504211FD" w14:textId="77777777" w:rsidR="001E07CB" w:rsidRPr="001E07CB" w:rsidRDefault="001E07CB" w:rsidP="001E07CB"/>
    <w:p w14:paraId="11B906B5" w14:textId="77777777" w:rsidR="001E07CB" w:rsidRPr="001E07CB" w:rsidRDefault="001E07CB" w:rsidP="00400410">
      <w:pPr>
        <w:pStyle w:val="Titre3"/>
      </w:pPr>
      <w:bookmarkStart w:id="13" w:name="_Toc142555277"/>
      <w:r w:rsidRPr="001E07CB">
        <w:t>Comparaison de la sélection sur grain et de la sélection sur épi</w:t>
      </w:r>
      <w:bookmarkEnd w:id="13"/>
    </w:p>
    <w:p w14:paraId="02430189" w14:textId="5ACF8243" w:rsidR="001E07CB" w:rsidRPr="001E07CB" w:rsidRDefault="0010130A" w:rsidP="002C401C">
      <w:r>
        <w:t>Pour répondre à cette question, une approche analytique a été utilisée. Cette approche suit la logique du raisonnement effectué dans la partie "Question posée".</w:t>
      </w:r>
    </w:p>
    <w:p w14:paraId="5F9E8596" w14:textId="7FF90F26" w:rsidR="001E07CB" w:rsidRPr="001E07CB" w:rsidRDefault="001E07CB" w:rsidP="001E07CB">
      <w:r w:rsidRPr="001E07CB">
        <w:t>On considère une parcelle où la sélection sur grain est appliquée et une parcelle où la sélection sur épi est appliquée pour un même trait mesurable sur le grain. Le nombre de grains observés en sélection sur grain</w:t>
      </w:r>
      <w:r w:rsidR="00CE19AE">
        <w:t xml:space="preserve"> (NGO)</w:t>
      </w:r>
      <w:r w:rsidRPr="001E07CB">
        <w:t xml:space="preserve">, et le nombre d’épi observés en sélection sur épi </w:t>
      </w:r>
      <w:r w:rsidR="00CE19AE">
        <w:t xml:space="preserve">(NEO) </w:t>
      </w:r>
      <w:r w:rsidRPr="001E07CB">
        <w:t>sont deux paramètres du modèle. On fixe un nombre de grains à sélectionner pour planter la génération suivante</w:t>
      </w:r>
      <w:r w:rsidR="00F35BE3">
        <w:t xml:space="preserve"> (</w:t>
      </w:r>
      <w:proofErr w:type="spellStart"/>
      <w:r w:rsidR="00F35BE3">
        <w:t>nsel</w:t>
      </w:r>
      <w:proofErr w:type="spellEnd"/>
      <w:r w:rsidR="00F35BE3">
        <w:t>)</w:t>
      </w:r>
      <w:r w:rsidRPr="001E07CB">
        <w:t>, le même pour la sélection sur épi et la sélection sur grain. Le modèle prend aussi en compte le nombre de grains par épi</w:t>
      </w:r>
      <w:r w:rsidR="002C2DFA">
        <w:t xml:space="preserve"> (NGE)</w:t>
      </w:r>
      <w:r w:rsidRPr="001E07CB">
        <w:t xml:space="preserve">, la variance génétique du trait ainsi que la variance environnementale liée à l’hétérogénéité de la parcelle, la variance inter épi au sein d’une même plante, et la variance intra épi. Pour comparer l’effet des différentes sélections, on calcule le rapport entre le progrès effectué avec la sélection sur épi et le </w:t>
      </w:r>
      <w:r w:rsidRPr="001E07CB">
        <w:lastRenderedPageBreak/>
        <w:t>progrès effectué avec la sélection sur grain avec la formule suivante (détail des calculs en annexe) :</w:t>
      </w:r>
    </w:p>
    <w:p w14:paraId="5F77BAC3" w14:textId="77777777" w:rsidR="001E07CB" w:rsidRPr="001E07CB" w:rsidRDefault="001E07CB" w:rsidP="001E07CB"/>
    <w:p w14:paraId="0F44B192" w14:textId="4C77CC29" w:rsidR="001E07CB" w:rsidRPr="00A463AC" w:rsidRDefault="0034277A" w:rsidP="001E07CB">
      <m:oMathPara>
        <m:oMath>
          <m:eqArr>
            <m:eqArrPr>
              <m:maxDist m:val="1"/>
              <m:ctrlPr>
                <w:rPr>
                  <w:rFonts w:ascii="Cambria Math" w:hAnsi="Cambria Math"/>
                  <w:i/>
                  <w:sz w:val="20"/>
                </w:rPr>
              </m:ctrlPr>
            </m:eqArrPr>
            <m:e>
              <m:f>
                <m:fPr>
                  <m:ctrlPr>
                    <w:rPr>
                      <w:rFonts w:ascii="Cambria Math" w:hAnsi="Cambria Math"/>
                      <w:i/>
                      <w:sz w:val="20"/>
                    </w:rPr>
                  </m:ctrlPr>
                </m:fPr>
                <m:num>
                  <m:sSub>
                    <m:sSubPr>
                      <m:ctrlPr>
                        <w:rPr>
                          <w:rFonts w:ascii="Cambria Math" w:hAnsi="Cambria Math"/>
                          <w:i/>
                          <w:sz w:val="20"/>
                        </w:rPr>
                      </m:ctrlPr>
                    </m:sSubPr>
                    <m:e>
                      <m:r>
                        <w:rPr>
                          <w:rFonts w:ascii="Cambria Math" w:hAnsi="Cambria Math"/>
                          <w:sz w:val="20"/>
                        </w:rPr>
                        <m:t>R</m:t>
                      </m:r>
                    </m:e>
                    <m:sub>
                      <m:r>
                        <w:rPr>
                          <w:rFonts w:ascii="Cambria Math" w:hAnsi="Cambria Math"/>
                          <w:sz w:val="20"/>
                        </w:rPr>
                        <m:t>grain</m:t>
                      </m:r>
                    </m:sub>
                  </m:sSub>
                </m:num>
                <m:den>
                  <m:sSub>
                    <m:sSubPr>
                      <m:ctrlPr>
                        <w:rPr>
                          <w:rFonts w:ascii="Cambria Math" w:hAnsi="Cambria Math"/>
                          <w:i/>
                          <w:sz w:val="20"/>
                        </w:rPr>
                      </m:ctrlPr>
                    </m:sSubPr>
                    <m:e>
                      <m:r>
                        <w:rPr>
                          <w:rFonts w:ascii="Cambria Math" w:hAnsi="Cambria Math"/>
                          <w:sz w:val="20"/>
                        </w:rPr>
                        <m:t>R</m:t>
                      </m:r>
                    </m:e>
                    <m:sub>
                      <m:r>
                        <w:rPr>
                          <w:rFonts w:ascii="Cambria Math" w:hAnsi="Cambria Math"/>
                          <w:sz w:val="20"/>
                        </w:rPr>
                        <m:t>epi</m:t>
                      </m:r>
                    </m:sub>
                  </m:sSub>
                </m:den>
              </m:f>
              <m:r>
                <w:rPr>
                  <w:rFonts w:ascii="Cambria Math" w:hAnsi="Cambria Math"/>
                  <w:sz w:val="20"/>
                </w:rPr>
                <m:t>=</m:t>
              </m:r>
              <m:f>
                <m:fPr>
                  <m:ctrlPr>
                    <w:rPr>
                      <w:rFonts w:ascii="Cambria Math" w:hAnsi="Cambria Math"/>
                      <w:i/>
                      <w:sz w:val="20"/>
                    </w:rPr>
                  </m:ctrlPr>
                </m:fPr>
                <m:num>
                  <m:r>
                    <w:rPr>
                      <w:rFonts w:ascii="Cambria Math" w:hAnsi="Cambria Math"/>
                      <w:sz w:val="20"/>
                    </w:rPr>
                    <m:t>NGO</m:t>
                  </m:r>
                </m:num>
                <m:den>
                  <m:r>
                    <w:rPr>
                      <w:rFonts w:ascii="Cambria Math" w:hAnsi="Cambria Math"/>
                      <w:sz w:val="20"/>
                    </w:rPr>
                    <m:t>NGE . NEO</m:t>
                  </m:r>
                </m:den>
              </m:f>
              <m:r>
                <w:rPr>
                  <w:rFonts w:ascii="Cambria Math" w:hAnsi="Cambria Math"/>
                  <w:sz w:val="20"/>
                </w:rPr>
                <m:t xml:space="preserve"> ×exp</m:t>
              </m:r>
              <m:d>
                <m:dPr>
                  <m:begChr m:val="["/>
                  <m:endChr m:val="]"/>
                  <m:ctrlPr>
                    <w:rPr>
                      <w:rFonts w:ascii="Cambria Math" w:hAnsi="Cambria Math"/>
                      <w:i/>
                      <w:sz w:val="20"/>
                    </w:rPr>
                  </m:ctrlPr>
                </m:dPr>
                <m:e>
                  <m:f>
                    <m:fPr>
                      <m:ctrlPr>
                        <w:rPr>
                          <w:rFonts w:ascii="Cambria Math" w:hAnsi="Cambria Math"/>
                          <w:i/>
                          <w:sz w:val="20"/>
                        </w:rPr>
                      </m:ctrlPr>
                    </m:fPr>
                    <m:num>
                      <m:r>
                        <w:rPr>
                          <w:rFonts w:ascii="Cambria Math" w:hAnsi="Cambria Math"/>
                          <w:sz w:val="20"/>
                        </w:rPr>
                        <m:t>1</m:t>
                      </m:r>
                    </m:num>
                    <m:den>
                      <m:r>
                        <w:rPr>
                          <w:rFonts w:ascii="Cambria Math" w:hAnsi="Cambria Math"/>
                          <w:sz w:val="20"/>
                        </w:rPr>
                        <m:t>2</m:t>
                      </m:r>
                    </m:den>
                  </m:f>
                  <m:d>
                    <m:dPr>
                      <m:ctrlPr>
                        <w:rPr>
                          <w:rFonts w:ascii="Cambria Math" w:hAnsi="Cambria Math"/>
                          <w:i/>
                          <w:sz w:val="20"/>
                        </w:rPr>
                      </m:ctrlPr>
                    </m:dPr>
                    <m:e>
                      <m:sSup>
                        <m:sSupPr>
                          <m:ctrlPr>
                            <w:rPr>
                              <w:rFonts w:ascii="Cambria Math" w:hAnsi="Cambria Math"/>
                              <w:i/>
                              <w:sz w:val="20"/>
                            </w:rPr>
                          </m:ctrlPr>
                        </m:sSupPr>
                        <m:e>
                          <m:r>
                            <w:rPr>
                              <w:rFonts w:ascii="Cambria Math" w:hAnsi="Cambria Math"/>
                              <w:sz w:val="20"/>
                            </w:rPr>
                            <m:t>ϕ</m:t>
                          </m:r>
                        </m:e>
                        <m:sup>
                          <m:r>
                            <w:rPr>
                              <w:rFonts w:ascii="Cambria Math" w:hAnsi="Cambria Math"/>
                              <w:sz w:val="20"/>
                            </w:rPr>
                            <m:t>-1</m:t>
                          </m:r>
                        </m:sup>
                      </m:sSup>
                      <m:sSup>
                        <m:sSupPr>
                          <m:ctrlPr>
                            <w:rPr>
                              <w:rFonts w:ascii="Cambria Math" w:hAnsi="Cambria Math"/>
                              <w:i/>
                              <w:sz w:val="20"/>
                            </w:rPr>
                          </m:ctrlPr>
                        </m:sSupPr>
                        <m:e>
                          <m:d>
                            <m:dPr>
                              <m:ctrlPr>
                                <w:rPr>
                                  <w:rFonts w:ascii="Cambria Math" w:hAnsi="Cambria Math"/>
                                  <w:i/>
                                  <w:sz w:val="20"/>
                                </w:rPr>
                              </m:ctrlPr>
                            </m:dPr>
                            <m:e>
                              <m:r>
                                <w:rPr>
                                  <w:rFonts w:ascii="Cambria Math" w:hAnsi="Cambria Math"/>
                                  <w:sz w:val="20"/>
                                </w:rPr>
                                <m:t>0,1;1-</m:t>
                              </m:r>
                              <m:f>
                                <m:fPr>
                                  <m:ctrlPr>
                                    <w:rPr>
                                      <w:rFonts w:ascii="Cambria Math" w:hAnsi="Cambria Math"/>
                                      <w:i/>
                                      <w:sz w:val="20"/>
                                    </w:rPr>
                                  </m:ctrlPr>
                                </m:fPr>
                                <m:num>
                                  <m:r>
                                    <w:rPr>
                                      <w:rFonts w:ascii="Cambria Math" w:hAnsi="Cambria Math"/>
                                      <w:sz w:val="20"/>
                                    </w:rPr>
                                    <m:t>nsel</m:t>
                                  </m:r>
                                </m:num>
                                <m:den>
                                  <m:r>
                                    <w:rPr>
                                      <w:rFonts w:ascii="Cambria Math" w:hAnsi="Cambria Math"/>
                                      <w:sz w:val="20"/>
                                    </w:rPr>
                                    <m:t>NGE.NEO</m:t>
                                  </m:r>
                                </m:den>
                              </m:f>
                            </m:e>
                          </m:d>
                        </m:e>
                        <m:sup>
                          <m:r>
                            <w:rPr>
                              <w:rFonts w:ascii="Cambria Math" w:hAnsi="Cambria Math"/>
                              <w:sz w:val="20"/>
                            </w:rPr>
                            <m:t>2</m:t>
                          </m:r>
                        </m:sup>
                      </m:sSup>
                      <m:r>
                        <w:rPr>
                          <w:rFonts w:ascii="Cambria Math" w:hAnsi="Cambria Math"/>
                          <w:sz w:val="20"/>
                        </w:rPr>
                        <m:t>-</m:t>
                      </m:r>
                      <m:sSup>
                        <m:sSupPr>
                          <m:ctrlPr>
                            <w:rPr>
                              <w:rFonts w:ascii="Cambria Math" w:hAnsi="Cambria Math"/>
                              <w:i/>
                              <w:sz w:val="20"/>
                            </w:rPr>
                          </m:ctrlPr>
                        </m:sSupPr>
                        <m:e>
                          <m:r>
                            <w:rPr>
                              <w:rFonts w:ascii="Cambria Math" w:hAnsi="Cambria Math"/>
                              <w:sz w:val="20"/>
                            </w:rPr>
                            <m:t>ϕ</m:t>
                          </m:r>
                        </m:e>
                        <m:sup>
                          <m:r>
                            <w:rPr>
                              <w:rFonts w:ascii="Cambria Math" w:hAnsi="Cambria Math"/>
                              <w:sz w:val="20"/>
                            </w:rPr>
                            <m:t>-1</m:t>
                          </m:r>
                        </m:sup>
                      </m:sSup>
                      <m:sSup>
                        <m:sSupPr>
                          <m:ctrlPr>
                            <w:rPr>
                              <w:rFonts w:ascii="Cambria Math" w:hAnsi="Cambria Math"/>
                              <w:i/>
                              <w:sz w:val="20"/>
                            </w:rPr>
                          </m:ctrlPr>
                        </m:sSupPr>
                        <m:e>
                          <m:d>
                            <m:dPr>
                              <m:ctrlPr>
                                <w:rPr>
                                  <w:rFonts w:ascii="Cambria Math" w:hAnsi="Cambria Math"/>
                                  <w:i/>
                                  <w:sz w:val="20"/>
                                </w:rPr>
                              </m:ctrlPr>
                            </m:dPr>
                            <m:e>
                              <m:r>
                                <w:rPr>
                                  <w:rFonts w:ascii="Cambria Math" w:hAnsi="Cambria Math"/>
                                  <w:sz w:val="20"/>
                                </w:rPr>
                                <m:t>0,1;1-</m:t>
                              </m:r>
                              <m:f>
                                <m:fPr>
                                  <m:ctrlPr>
                                    <w:rPr>
                                      <w:rFonts w:ascii="Cambria Math" w:hAnsi="Cambria Math"/>
                                      <w:i/>
                                      <w:sz w:val="20"/>
                                    </w:rPr>
                                  </m:ctrlPr>
                                </m:fPr>
                                <m:num>
                                  <m:r>
                                    <w:rPr>
                                      <w:rFonts w:ascii="Cambria Math" w:hAnsi="Cambria Math"/>
                                      <w:sz w:val="20"/>
                                    </w:rPr>
                                    <m:t>nsel</m:t>
                                  </m:r>
                                </m:num>
                                <m:den>
                                  <m:r>
                                    <w:rPr>
                                      <w:rFonts w:ascii="Cambria Math" w:hAnsi="Cambria Math"/>
                                      <w:sz w:val="20"/>
                                    </w:rPr>
                                    <m:t>NGO</m:t>
                                  </m:r>
                                </m:den>
                              </m:f>
                            </m:e>
                          </m:d>
                        </m:e>
                        <m:sup>
                          <m:r>
                            <w:rPr>
                              <w:rFonts w:ascii="Cambria Math" w:hAnsi="Cambria Math"/>
                              <w:sz w:val="20"/>
                            </w:rPr>
                            <m:t>2</m:t>
                          </m:r>
                        </m:sup>
                      </m:sSup>
                    </m:e>
                  </m:d>
                </m:e>
              </m:d>
              <m:r>
                <w:rPr>
                  <w:rFonts w:ascii="Cambria Math" w:hAnsi="Cambria Math"/>
                  <w:sz w:val="20"/>
                </w:rPr>
                <m:t>×</m:t>
              </m:r>
              <m:rad>
                <m:radPr>
                  <m:degHide m:val="1"/>
                  <m:ctrlPr>
                    <w:rPr>
                      <w:rFonts w:ascii="Cambria Math" w:hAnsi="Cambria Math"/>
                      <w:i/>
                      <w:sz w:val="20"/>
                    </w:rPr>
                  </m:ctrlPr>
                </m:radPr>
                <m:deg/>
                <m:e>
                  <m:f>
                    <m:fPr>
                      <m:ctrlPr>
                        <w:rPr>
                          <w:rFonts w:ascii="Cambria Math" w:hAnsi="Cambria Math"/>
                          <w:i/>
                          <w:sz w:val="20"/>
                        </w:rPr>
                      </m:ctrlPr>
                    </m:fPr>
                    <m:num>
                      <m:sSub>
                        <m:sSubPr>
                          <m:ctrlPr>
                            <w:rPr>
                              <w:rFonts w:ascii="Cambria Math" w:hAnsi="Cambria Math"/>
                              <w:i/>
                              <w:sz w:val="20"/>
                            </w:rPr>
                          </m:ctrlPr>
                        </m:sSubPr>
                        <m:e>
                          <m:r>
                            <w:rPr>
                              <w:rFonts w:ascii="Cambria Math" w:hAnsi="Cambria Math"/>
                              <w:sz w:val="20"/>
                            </w:rPr>
                            <m:t>V</m:t>
                          </m:r>
                        </m:e>
                        <m:sub>
                          <m:r>
                            <w:rPr>
                              <w:rFonts w:ascii="Cambria Math" w:hAnsi="Cambria Math"/>
                              <w:sz w:val="20"/>
                            </w:rPr>
                            <m:t>g</m:t>
                          </m:r>
                        </m:sub>
                      </m:sSub>
                      <m:r>
                        <w:rPr>
                          <w:rFonts w:ascii="Cambria Math" w:hAnsi="Cambria Math"/>
                          <w:sz w:val="20"/>
                        </w:rPr>
                        <m:t>+</m:t>
                      </m:r>
                      <m:sSub>
                        <m:sSubPr>
                          <m:ctrlPr>
                            <w:rPr>
                              <w:rFonts w:ascii="Cambria Math" w:hAnsi="Cambria Math"/>
                              <w:i/>
                              <w:sz w:val="20"/>
                            </w:rPr>
                          </m:ctrlPr>
                        </m:sSubPr>
                        <m:e>
                          <m:r>
                            <w:rPr>
                              <w:rFonts w:ascii="Cambria Math" w:hAnsi="Cambria Math"/>
                              <w:sz w:val="20"/>
                            </w:rPr>
                            <m:t>V</m:t>
                          </m:r>
                        </m:e>
                        <m:sub>
                          <m:r>
                            <w:rPr>
                              <w:rFonts w:ascii="Cambria Math" w:hAnsi="Cambria Math"/>
                              <w:sz w:val="20"/>
                            </w:rPr>
                            <m:t>gxe</m:t>
                          </m:r>
                        </m:sub>
                      </m:sSub>
                      <m:r>
                        <w:rPr>
                          <w:rFonts w:ascii="Cambria Math" w:hAnsi="Cambria Math"/>
                          <w:sz w:val="20"/>
                        </w:rPr>
                        <m:t>+</m:t>
                      </m:r>
                      <m:sSub>
                        <m:sSubPr>
                          <m:ctrlPr>
                            <w:rPr>
                              <w:rFonts w:ascii="Cambria Math" w:hAnsi="Cambria Math"/>
                              <w:i/>
                              <w:sz w:val="20"/>
                            </w:rPr>
                          </m:ctrlPr>
                        </m:sSubPr>
                        <m:e>
                          <m:r>
                            <w:rPr>
                              <w:rFonts w:ascii="Cambria Math" w:hAnsi="Cambria Math"/>
                              <w:sz w:val="20"/>
                            </w:rPr>
                            <m:t>V</m:t>
                          </m:r>
                        </m:e>
                        <m:sub>
                          <m:r>
                            <w:rPr>
                              <w:rFonts w:ascii="Cambria Math" w:hAnsi="Cambria Math"/>
                              <w:sz w:val="20"/>
                            </w:rPr>
                            <m:t>inter</m:t>
                          </m:r>
                        </m:sub>
                      </m:sSub>
                      <m:r>
                        <w:rPr>
                          <w:rFonts w:ascii="Cambria Math" w:hAnsi="Cambria Math"/>
                          <w:sz w:val="20"/>
                        </w:rPr>
                        <m:t>+</m:t>
                      </m:r>
                      <m:sSub>
                        <m:sSubPr>
                          <m:ctrlPr>
                            <w:rPr>
                              <w:rFonts w:ascii="Cambria Math" w:hAnsi="Cambria Math"/>
                              <w:i/>
                              <w:sz w:val="20"/>
                            </w:rPr>
                          </m:ctrlPr>
                        </m:sSubPr>
                        <m:e>
                          <m:r>
                            <w:rPr>
                              <w:rFonts w:ascii="Cambria Math" w:hAnsi="Cambria Math"/>
                              <w:sz w:val="20"/>
                            </w:rPr>
                            <m:t>V</m:t>
                          </m:r>
                        </m:e>
                        <m:sub>
                          <m:r>
                            <w:rPr>
                              <w:rFonts w:ascii="Cambria Math" w:hAnsi="Cambria Math"/>
                              <w:sz w:val="20"/>
                            </w:rPr>
                            <m:t>intra</m:t>
                          </m:r>
                        </m:sub>
                      </m:sSub>
                    </m:num>
                    <m:den>
                      <m:sSub>
                        <m:sSubPr>
                          <m:ctrlPr>
                            <w:rPr>
                              <w:rFonts w:ascii="Cambria Math" w:hAnsi="Cambria Math"/>
                              <w:i/>
                              <w:sz w:val="20"/>
                            </w:rPr>
                          </m:ctrlPr>
                        </m:sSubPr>
                        <m:e>
                          <m:r>
                            <w:rPr>
                              <w:rFonts w:ascii="Cambria Math" w:hAnsi="Cambria Math"/>
                              <w:sz w:val="20"/>
                            </w:rPr>
                            <m:t>V</m:t>
                          </m:r>
                        </m:e>
                        <m:sub>
                          <m:r>
                            <w:rPr>
                              <w:rFonts w:ascii="Cambria Math" w:hAnsi="Cambria Math"/>
                              <w:sz w:val="20"/>
                            </w:rPr>
                            <m:t>g</m:t>
                          </m:r>
                        </m:sub>
                      </m:sSub>
                      <m:r>
                        <w:rPr>
                          <w:rFonts w:ascii="Cambria Math" w:hAnsi="Cambria Math"/>
                          <w:sz w:val="20"/>
                        </w:rPr>
                        <m:t>+</m:t>
                      </m:r>
                      <m:sSub>
                        <m:sSubPr>
                          <m:ctrlPr>
                            <w:rPr>
                              <w:rFonts w:ascii="Cambria Math" w:hAnsi="Cambria Math"/>
                              <w:i/>
                              <w:sz w:val="20"/>
                            </w:rPr>
                          </m:ctrlPr>
                        </m:sSubPr>
                        <m:e>
                          <m:r>
                            <w:rPr>
                              <w:rFonts w:ascii="Cambria Math" w:hAnsi="Cambria Math"/>
                              <w:sz w:val="20"/>
                            </w:rPr>
                            <m:t>V</m:t>
                          </m:r>
                        </m:e>
                        <m:sub>
                          <m:r>
                            <w:rPr>
                              <w:rFonts w:ascii="Cambria Math" w:hAnsi="Cambria Math"/>
                              <w:sz w:val="20"/>
                            </w:rPr>
                            <m:t>gxe</m:t>
                          </m:r>
                        </m:sub>
                      </m:sSub>
                      <m:r>
                        <w:rPr>
                          <w:rFonts w:ascii="Cambria Math" w:hAnsi="Cambria Math"/>
                          <w:sz w:val="20"/>
                        </w:rPr>
                        <m:t>+</m:t>
                      </m:r>
                      <m:sSub>
                        <m:sSubPr>
                          <m:ctrlPr>
                            <w:rPr>
                              <w:rFonts w:ascii="Cambria Math" w:hAnsi="Cambria Math"/>
                              <w:i/>
                              <w:sz w:val="20"/>
                            </w:rPr>
                          </m:ctrlPr>
                        </m:sSubPr>
                        <m:e>
                          <m:r>
                            <w:rPr>
                              <w:rFonts w:ascii="Cambria Math" w:hAnsi="Cambria Math"/>
                              <w:sz w:val="20"/>
                            </w:rPr>
                            <m:t>V</m:t>
                          </m:r>
                        </m:e>
                        <m:sub>
                          <m:r>
                            <w:rPr>
                              <w:rFonts w:ascii="Cambria Math" w:hAnsi="Cambria Math"/>
                              <w:sz w:val="20"/>
                            </w:rPr>
                            <m:t>inter</m:t>
                          </m:r>
                        </m:sub>
                      </m:sSub>
                      <m:r>
                        <w:rPr>
                          <w:rFonts w:ascii="Cambria Math" w:hAnsi="Cambria Math"/>
                          <w:sz w:val="20"/>
                        </w:rPr>
                        <m:t>+</m:t>
                      </m:r>
                      <m:f>
                        <m:fPr>
                          <m:type m:val="skw"/>
                          <m:ctrlPr>
                            <w:rPr>
                              <w:rFonts w:ascii="Cambria Math" w:hAnsi="Cambria Math"/>
                              <w:i/>
                              <w:sz w:val="20"/>
                            </w:rPr>
                          </m:ctrlPr>
                        </m:fPr>
                        <m:num>
                          <m:sSub>
                            <m:sSubPr>
                              <m:ctrlPr>
                                <w:rPr>
                                  <w:rFonts w:ascii="Cambria Math" w:hAnsi="Cambria Math"/>
                                  <w:i/>
                                  <w:sz w:val="20"/>
                                </w:rPr>
                              </m:ctrlPr>
                            </m:sSubPr>
                            <m:e>
                              <m:r>
                                <w:rPr>
                                  <w:rFonts w:ascii="Cambria Math" w:hAnsi="Cambria Math"/>
                                  <w:sz w:val="20"/>
                                </w:rPr>
                                <m:t>V</m:t>
                              </m:r>
                            </m:e>
                            <m:sub>
                              <m:r>
                                <w:rPr>
                                  <w:rFonts w:ascii="Cambria Math" w:hAnsi="Cambria Math"/>
                                  <w:sz w:val="20"/>
                                </w:rPr>
                                <m:t>intra</m:t>
                              </m:r>
                            </m:sub>
                          </m:sSub>
                        </m:num>
                        <m:den>
                          <m:r>
                            <w:rPr>
                              <w:rFonts w:ascii="Cambria Math" w:hAnsi="Cambria Math"/>
                              <w:sz w:val="20"/>
                            </w:rPr>
                            <m:t>NGE</m:t>
                          </m:r>
                        </m:den>
                      </m:f>
                    </m:den>
                  </m:f>
                  <m:r>
                    <w:rPr>
                      <w:rFonts w:ascii="Cambria Math" w:hAnsi="Cambria Math"/>
                      <w:sz w:val="20"/>
                    </w:rPr>
                    <m:t xml:space="preserve"> </m:t>
                  </m:r>
                </m:e>
              </m:rad>
              <m:r>
                <w:rPr>
                  <w:rFonts w:ascii="Cambria Math" w:hAnsi="Cambria Math"/>
                  <w:sz w:val="20"/>
                </w:rPr>
                <m:t>#</m:t>
              </m:r>
            </m:e>
          </m:eqArr>
        </m:oMath>
      </m:oMathPara>
    </w:p>
    <w:p w14:paraId="57BE98FD" w14:textId="77777777" w:rsidR="008A0DC3" w:rsidRDefault="008A0DC3" w:rsidP="001E07CB"/>
    <w:p w14:paraId="595CE2A3" w14:textId="20AAE923" w:rsidR="001E07CB" w:rsidRPr="001E07CB" w:rsidRDefault="001E07CB" w:rsidP="001E07CB">
      <w:r w:rsidRPr="001E07CB">
        <w:t>Avec :</w:t>
      </w:r>
    </w:p>
    <w:p w14:paraId="5B6F74AF" w14:textId="77777777" w:rsidR="001E07CB" w:rsidRPr="001E07CB" w:rsidRDefault="001E07CB" w:rsidP="001E07CB">
      <w:proofErr w:type="spellStart"/>
      <w:r w:rsidRPr="001E07CB">
        <w:t>R</w:t>
      </w:r>
      <w:r w:rsidRPr="001E07CB">
        <w:rPr>
          <w:vertAlign w:val="subscript"/>
        </w:rPr>
        <w:t>epi</w:t>
      </w:r>
      <w:proofErr w:type="spellEnd"/>
      <w:r w:rsidRPr="001E07CB">
        <w:t> : le progrès effectué avec la sélection sur épi</w:t>
      </w:r>
    </w:p>
    <w:p w14:paraId="5DDC45DF" w14:textId="77777777" w:rsidR="001E07CB" w:rsidRPr="001E07CB" w:rsidRDefault="001E07CB" w:rsidP="001E07CB">
      <w:proofErr w:type="spellStart"/>
      <w:r w:rsidRPr="001E07CB">
        <w:t>R</w:t>
      </w:r>
      <w:r w:rsidRPr="001E07CB">
        <w:rPr>
          <w:vertAlign w:val="subscript"/>
        </w:rPr>
        <w:t>grain</w:t>
      </w:r>
      <w:proofErr w:type="spellEnd"/>
      <w:r w:rsidRPr="001E07CB">
        <w:t> : le progrès effectué avec la sélection sur grain</w:t>
      </w:r>
    </w:p>
    <w:p w14:paraId="66717638" w14:textId="77777777" w:rsidR="001E07CB" w:rsidRPr="001E07CB" w:rsidRDefault="001E07CB" w:rsidP="001E07CB">
      <w:r w:rsidRPr="001E07CB">
        <w:t>NGE : Nombre de grains par épi</w:t>
      </w:r>
    </w:p>
    <w:p w14:paraId="29D12600" w14:textId="77777777" w:rsidR="001E07CB" w:rsidRPr="001E07CB" w:rsidRDefault="001E07CB" w:rsidP="001E07CB">
      <w:r w:rsidRPr="001E07CB">
        <w:t>NEO : Nombre d’épis observés</w:t>
      </w:r>
    </w:p>
    <w:p w14:paraId="57AB97CE" w14:textId="77777777" w:rsidR="001E07CB" w:rsidRPr="001E07CB" w:rsidRDefault="001E07CB" w:rsidP="001E07CB">
      <w:r w:rsidRPr="001E07CB">
        <w:t>NGO : Nombre de grains observés</w:t>
      </w:r>
    </w:p>
    <w:p w14:paraId="6CEB9073" w14:textId="77777777" w:rsidR="001E07CB" w:rsidRPr="001E07CB" w:rsidRDefault="001E07CB" w:rsidP="001E07CB">
      <w:proofErr w:type="spellStart"/>
      <w:proofErr w:type="gramStart"/>
      <w:r w:rsidRPr="001E07CB">
        <w:t>nsel</w:t>
      </w:r>
      <w:proofErr w:type="spellEnd"/>
      <w:proofErr w:type="gramEnd"/>
      <w:r w:rsidRPr="001E07CB">
        <w:t> : Nombre de grains sélectionnés</w:t>
      </w:r>
    </w:p>
    <w:p w14:paraId="24118B15" w14:textId="77777777" w:rsidR="001E07CB" w:rsidRPr="001E07CB" w:rsidRDefault="001E07CB" w:rsidP="001E07CB">
      <w:r w:rsidRPr="001E07CB">
        <w:t>V</w:t>
      </w:r>
      <w:r w:rsidRPr="001E07CB">
        <w:rPr>
          <w:vertAlign w:val="subscript"/>
        </w:rPr>
        <w:t>g</w:t>
      </w:r>
      <w:r w:rsidRPr="001E07CB">
        <w:t> : variance génétique du trait</w:t>
      </w:r>
    </w:p>
    <w:p w14:paraId="50116F7B" w14:textId="77777777" w:rsidR="001E07CB" w:rsidRPr="001E07CB" w:rsidRDefault="001E07CB" w:rsidP="001E07CB">
      <w:proofErr w:type="spellStart"/>
      <w:r w:rsidRPr="001E07CB">
        <w:t>V</w:t>
      </w:r>
      <w:r w:rsidRPr="001E07CB">
        <w:rPr>
          <w:vertAlign w:val="subscript"/>
        </w:rPr>
        <w:t>gxe</w:t>
      </w:r>
      <w:proofErr w:type="spellEnd"/>
      <w:r w:rsidRPr="001E07CB">
        <w:t xml:space="preserve"> : variance environnementale liée à l’hétérogénéité de la parcelle</w:t>
      </w:r>
    </w:p>
    <w:p w14:paraId="47EEAD21" w14:textId="77777777" w:rsidR="001E07CB" w:rsidRPr="001E07CB" w:rsidRDefault="001E07CB" w:rsidP="001E07CB">
      <w:r w:rsidRPr="001E07CB">
        <w:t>V</w:t>
      </w:r>
      <w:r w:rsidRPr="001E07CB">
        <w:rPr>
          <w:vertAlign w:val="subscript"/>
        </w:rPr>
        <w:t>inter</w:t>
      </w:r>
      <w:r w:rsidRPr="001E07CB">
        <w:t> : variance inter épi au sein d’une plante liée aux différences physiologiques entre les thalles</w:t>
      </w:r>
    </w:p>
    <w:p w14:paraId="2A74B6F6" w14:textId="77777777" w:rsidR="001E07CB" w:rsidRPr="001E07CB" w:rsidRDefault="001E07CB" w:rsidP="001E07CB">
      <w:r w:rsidRPr="001E07CB">
        <w:t>V</w:t>
      </w:r>
      <w:r w:rsidRPr="001E07CB">
        <w:rPr>
          <w:vertAlign w:val="subscript"/>
        </w:rPr>
        <w:t>intra</w:t>
      </w:r>
      <w:r w:rsidRPr="001E07CB">
        <w:t xml:space="preserve"> : variance intra épi </w:t>
      </w:r>
    </w:p>
    <w:p w14:paraId="5A9BCB64" w14:textId="77777777" w:rsidR="001E07CB" w:rsidRPr="001E07CB" w:rsidRDefault="001E07CB" w:rsidP="001E07CB">
      <w:proofErr w:type="gramStart"/>
      <w:r w:rsidRPr="001E07CB">
        <w:t>φ</w:t>
      </w:r>
      <w:proofErr w:type="gramEnd"/>
      <w:r w:rsidRPr="001E07CB">
        <w:rPr>
          <w:vertAlign w:val="superscript"/>
        </w:rPr>
        <w:t>-1</w:t>
      </w:r>
      <w:r w:rsidRPr="001E07CB">
        <w:t>(0,1 ; x) : complémentaire de la fonction de répartition de la loi normale centrée réduite en x. C’est en fait la fonction de quantile qui associe un seuil de troncation à la proportion d’individus sélectionnés. Cette fonction est disponible sous R et il n’existe pas de forme analytique simple.</w:t>
      </w:r>
    </w:p>
    <w:p w14:paraId="25D694DF" w14:textId="6B996AF0" w:rsidR="001E07CB" w:rsidRDefault="001E07CB" w:rsidP="001E07CB"/>
    <w:p w14:paraId="77A85772" w14:textId="77777777" w:rsidR="000F5267" w:rsidRDefault="000F5267" w:rsidP="001E07CB"/>
    <w:p w14:paraId="4769DCBC" w14:textId="01730D69" w:rsidR="003B1B98" w:rsidRDefault="0010130A" w:rsidP="001E07CB">
      <w:r>
        <w:t xml:space="preserve">Pour vérifier la capacité prédictive de cette équation, les des simulations sur les données des bacs </w:t>
      </w:r>
      <w:r w:rsidR="00C67587">
        <w:t xml:space="preserve">concernant la taille des grains </w:t>
      </w:r>
      <w:r w:rsidR="00F6510A">
        <w:t xml:space="preserve">et ceux des calculs théoriques </w:t>
      </w:r>
      <w:r>
        <w:t xml:space="preserve">ont été confrontés pour des </w:t>
      </w:r>
      <w:r w:rsidR="003B1B98">
        <w:t xml:space="preserve">valeurs de paramètres communes : </w:t>
      </w:r>
    </w:p>
    <w:p w14:paraId="5CB2F5BB" w14:textId="691994F4" w:rsidR="003B1B98" w:rsidRPr="00C10273" w:rsidRDefault="003B1B98" w:rsidP="001E07CB">
      <w:r>
        <w:t xml:space="preserve">NGO est le nombre de grains présent dans la population </w:t>
      </w:r>
      <w:r w:rsidR="00C10273">
        <w:t xml:space="preserve">soumise à la sélection </w:t>
      </w:r>
      <w:r w:rsidR="00C10273">
        <w:rPr>
          <w:i/>
        </w:rPr>
        <w:t xml:space="preserve">in silico </w:t>
      </w:r>
      <w:r>
        <w:t>(</w:t>
      </w:r>
      <w:r w:rsidRPr="00F9365E">
        <w:t>NGO</w:t>
      </w:r>
      <w:r w:rsidR="00F9365E" w:rsidRPr="00F9365E">
        <w:t>=859</w:t>
      </w:r>
      <w:r>
        <w:t>)</w:t>
      </w:r>
      <w:r w:rsidR="00C10273">
        <w:t>.</w:t>
      </w:r>
      <w:r w:rsidR="00E85157">
        <w:t xml:space="preserve"> </w:t>
      </w:r>
      <w:r>
        <w:t xml:space="preserve">NGE correspond au taux de multiplication d’un épi. Dans la population utilisée pour la sélection </w:t>
      </w:r>
      <w:r>
        <w:rPr>
          <w:i/>
        </w:rPr>
        <w:t>in silico</w:t>
      </w:r>
      <w:r>
        <w:t>, le nombre moyen de grains de chaque génotype planté est de 5. Nous avons donc pris NGE=5 dans les calculs.</w:t>
      </w:r>
      <w:r w:rsidR="00E85157">
        <w:t xml:space="preserve"> </w:t>
      </w:r>
      <w:r w:rsidR="00C10273">
        <w:t xml:space="preserve">Les valeurs de NEO et </w:t>
      </w:r>
      <w:proofErr w:type="spellStart"/>
      <w:r w:rsidR="00C10273">
        <w:t>nsel</w:t>
      </w:r>
      <w:proofErr w:type="spellEnd"/>
      <w:r w:rsidR="00C10273">
        <w:t xml:space="preserve"> utilisées dans la sélection </w:t>
      </w:r>
      <w:r w:rsidR="00C10273">
        <w:rPr>
          <w:i/>
        </w:rPr>
        <w:t xml:space="preserve">in silico </w:t>
      </w:r>
      <w:r w:rsidR="00C10273">
        <w:t xml:space="preserve">ont été reprises </w:t>
      </w:r>
      <w:r w:rsidR="005A179D">
        <w:t>à l’i</w:t>
      </w:r>
      <w:r w:rsidR="00834555">
        <w:t xml:space="preserve">dentique pour les calculs. </w:t>
      </w:r>
    </w:p>
    <w:p w14:paraId="6A923685" w14:textId="652CCBBE" w:rsidR="0010130A" w:rsidRDefault="003B1B98" w:rsidP="001E07CB">
      <w:r>
        <w:t>I</w:t>
      </w:r>
      <w:r w:rsidR="0010130A">
        <w:t xml:space="preserve">l a </w:t>
      </w:r>
      <w:r>
        <w:t xml:space="preserve">ensuite </w:t>
      </w:r>
      <w:r w:rsidR="0010130A">
        <w:t>fallu estimer les composantes de la variance dans les bacs</w:t>
      </w:r>
      <w:r w:rsidR="005B1F16">
        <w:t xml:space="preserve"> pour la taille des grains</w:t>
      </w:r>
      <w:r w:rsidR="0010130A">
        <w:t xml:space="preserve">. En utilisant les données des plantes pour lesquelles deux épis ont été mesurées, les variances ont été estimées avec le modèle suivant : </w:t>
      </w:r>
    </w:p>
    <w:p w14:paraId="52322DB0" w14:textId="7A95072E" w:rsidR="0010130A" w:rsidRPr="0010130A" w:rsidRDefault="0034277A" w:rsidP="001E07CB">
      <m:oMathPara>
        <m:oMath>
          <m:sSub>
            <m:sSubPr>
              <m:ctrlPr>
                <w:rPr>
                  <w:rFonts w:ascii="Cambria Math" w:hAnsi="Cambria Math"/>
                  <w:i/>
                </w:rPr>
              </m:ctrlPr>
            </m:sSubPr>
            <m:e>
              <m:r>
                <w:rPr>
                  <w:rFonts w:ascii="Cambria Math" w:hAnsi="Cambria Math"/>
                </w:rPr>
                <m:t>Y</m:t>
              </m:r>
            </m:e>
            <m:sub>
              <m:r>
                <w:rPr>
                  <w:rFonts w:ascii="Cambria Math" w:hAnsi="Cambria Math"/>
                </w:rPr>
                <m:t>ijkl</m:t>
              </m:r>
            </m:sub>
          </m:sSub>
          <m:r>
            <w:rPr>
              <w:rFonts w:ascii="Cambria Math" w:hAnsi="Cambria Math"/>
            </w:rPr>
            <m:t>=</m:t>
          </m:r>
          <m:sSub>
            <m:sSubPr>
              <m:ctrlPr>
                <w:rPr>
                  <w:rFonts w:ascii="Cambria Math" w:hAnsi="Cambria Math"/>
                  <w:i/>
                </w:rPr>
              </m:ctrlPr>
            </m:sSubPr>
            <m:e>
              <m:r>
                <w:rPr>
                  <w:rFonts w:ascii="Cambria Math" w:hAnsi="Cambria Math"/>
                </w:rPr>
                <m:t>µ+G</m:t>
              </m:r>
            </m:e>
            <m:sub>
              <m:r>
                <w:rPr>
                  <w:rFonts w:ascii="Cambria Math" w:hAnsi="Cambria Math"/>
                </w:rPr>
                <m:t>i</m:t>
              </m:r>
            </m:sub>
          </m:sSub>
          <m:r>
            <w:rPr>
              <w:rFonts w:ascii="Cambria Math" w:hAnsi="Cambria Math"/>
            </w:rPr>
            <m:t>+in</m:t>
          </m:r>
          <m:sSub>
            <m:sSubPr>
              <m:ctrlPr>
                <w:rPr>
                  <w:rFonts w:ascii="Cambria Math" w:hAnsi="Cambria Math"/>
                  <w:i/>
                </w:rPr>
              </m:ctrlPr>
            </m:sSubPr>
            <m:e>
              <m:r>
                <w:rPr>
                  <w:rFonts w:ascii="Cambria Math" w:hAnsi="Cambria Math"/>
                </w:rPr>
                <m:t>d</m:t>
              </m:r>
            </m:e>
            <m:sub>
              <m:r>
                <w:rPr>
                  <w:rFonts w:ascii="Cambria Math" w:hAnsi="Cambria Math"/>
                </w:rPr>
                <m:t>i</m:t>
              </m:r>
              <m:d>
                <m:dPr>
                  <m:ctrlPr>
                    <w:rPr>
                      <w:rFonts w:ascii="Cambria Math" w:hAnsi="Cambria Math"/>
                      <w:i/>
                    </w:rPr>
                  </m:ctrlPr>
                </m:dPr>
                <m:e>
                  <m:r>
                    <w:rPr>
                      <w:rFonts w:ascii="Cambria Math" w:hAnsi="Cambria Math"/>
                    </w:rPr>
                    <m:t>j</m:t>
                  </m:r>
                </m:e>
              </m:d>
            </m:sub>
          </m:sSub>
          <m:r>
            <w:rPr>
              <w:rFonts w:ascii="Cambria Math" w:hAnsi="Cambria Math"/>
            </w:rPr>
            <m:t>+ep</m:t>
          </m:r>
          <m:sSub>
            <m:sSubPr>
              <m:ctrlPr>
                <w:rPr>
                  <w:rFonts w:ascii="Cambria Math" w:hAnsi="Cambria Math"/>
                  <w:i/>
                </w:rPr>
              </m:ctrlPr>
            </m:sSubPr>
            <m:e>
              <m:r>
                <w:rPr>
                  <w:rFonts w:ascii="Cambria Math" w:hAnsi="Cambria Math"/>
                </w:rPr>
                <m:t>i</m:t>
              </m:r>
            </m:e>
            <m:sub>
              <m:r>
                <w:rPr>
                  <w:rFonts w:ascii="Cambria Math" w:hAnsi="Cambria Math"/>
                </w:rPr>
                <m:t>ij</m:t>
              </m:r>
              <m:d>
                <m:dPr>
                  <m:ctrlPr>
                    <w:rPr>
                      <w:rFonts w:ascii="Cambria Math" w:hAnsi="Cambria Math"/>
                      <w:i/>
                    </w:rPr>
                  </m:ctrlPr>
                </m:dPr>
                <m:e>
                  <m:r>
                    <w:rPr>
                      <w:rFonts w:ascii="Cambria Math" w:hAnsi="Cambria Math"/>
                    </w:rPr>
                    <m:t>k</m:t>
                  </m:r>
                </m:e>
              </m:d>
            </m:sub>
          </m:sSub>
          <m:r>
            <w:rPr>
              <w:rFonts w:ascii="Cambria Math" w:hAnsi="Cambria Math"/>
            </w:rPr>
            <m:t>+</m:t>
          </m:r>
          <m:sSub>
            <m:sSubPr>
              <m:ctrlPr>
                <w:rPr>
                  <w:rFonts w:ascii="Cambria Math" w:hAnsi="Cambria Math"/>
                  <w:i/>
                </w:rPr>
              </m:ctrlPr>
            </m:sSubPr>
            <m:e>
              <m:r>
                <w:rPr>
                  <w:rFonts w:ascii="Cambria Math" w:hAnsi="Cambria Math"/>
                </w:rPr>
                <m:t>ϵ</m:t>
              </m:r>
            </m:e>
            <m:sub>
              <m:r>
                <w:rPr>
                  <w:rFonts w:ascii="Cambria Math" w:hAnsi="Cambria Math"/>
                </w:rPr>
                <m:t>ijkl</m:t>
              </m:r>
            </m:sub>
          </m:sSub>
        </m:oMath>
      </m:oMathPara>
    </w:p>
    <w:p w14:paraId="488585BE" w14:textId="08FB8BBC" w:rsidR="0010130A" w:rsidRDefault="0010130A" w:rsidP="001E07CB"/>
    <w:p w14:paraId="352C570E" w14:textId="7C5DCD73" w:rsidR="0010130A" w:rsidRDefault="0010130A" w:rsidP="001E07CB">
      <w:r>
        <w:t xml:space="preserve">Avec : </w:t>
      </w:r>
    </w:p>
    <w:p w14:paraId="359FA818" w14:textId="6164132D" w:rsidR="0010130A" w:rsidRDefault="0034277A" w:rsidP="001E07CB">
      <m:oMath>
        <m:sSub>
          <m:sSubPr>
            <m:ctrlPr>
              <w:rPr>
                <w:rFonts w:ascii="Cambria Math" w:hAnsi="Cambria Math"/>
                <w:i/>
              </w:rPr>
            </m:ctrlPr>
          </m:sSubPr>
          <m:e>
            <m:r>
              <w:rPr>
                <w:rFonts w:ascii="Cambria Math" w:hAnsi="Cambria Math"/>
              </w:rPr>
              <m:t>Y</m:t>
            </m:r>
          </m:e>
          <m:sub>
            <m:r>
              <w:rPr>
                <w:rFonts w:ascii="Cambria Math" w:hAnsi="Cambria Math"/>
              </w:rPr>
              <m:t>ijkl</m:t>
            </m:r>
          </m:sub>
        </m:sSub>
      </m:oMath>
      <w:r w:rsidR="0010130A">
        <w:t xml:space="preserve"> </w:t>
      </w:r>
      <w:proofErr w:type="gramStart"/>
      <w:r w:rsidR="00BF0715">
        <w:t>la</w:t>
      </w:r>
      <w:proofErr w:type="gramEnd"/>
      <w:r w:rsidR="00BF0715">
        <w:t xml:space="preserve"> taille</w:t>
      </w:r>
      <w:r w:rsidR="0010130A">
        <w:t xml:space="preserve"> du grain l de l’épi k de l’individu j de génotype i</w:t>
      </w:r>
    </w:p>
    <w:p w14:paraId="6FCD5B3B" w14:textId="7B1152C8" w:rsidR="00527FDA" w:rsidRDefault="00527FDA" w:rsidP="001E07CB">
      <w:r>
        <w:t>µ la moyenne des observations</w:t>
      </w:r>
    </w:p>
    <w:p w14:paraId="4284F6BF" w14:textId="6136DB36" w:rsidR="0010130A" w:rsidRDefault="0034277A" w:rsidP="001E07CB">
      <m:oMath>
        <m:sSub>
          <m:sSubPr>
            <m:ctrlPr>
              <w:rPr>
                <w:rFonts w:ascii="Cambria Math" w:hAnsi="Cambria Math"/>
                <w:i/>
              </w:rPr>
            </m:ctrlPr>
          </m:sSubPr>
          <m:e>
            <m:r>
              <w:rPr>
                <w:rFonts w:ascii="Cambria Math" w:hAnsi="Cambria Math"/>
              </w:rPr>
              <m:t>G</m:t>
            </m:r>
          </m:e>
          <m:sub>
            <m:r>
              <w:rPr>
                <w:rFonts w:ascii="Cambria Math" w:hAnsi="Cambria Math"/>
              </w:rPr>
              <m:t>i</m:t>
            </m:r>
          </m:sub>
        </m:sSub>
        <m:r>
          <w:rPr>
            <w:rFonts w:ascii="Cambria Math" w:hAnsi="Cambria Math"/>
          </w:rPr>
          <m:t xml:space="preserve"> ~ N(0,</m:t>
        </m:r>
        <m:sSub>
          <m:sSubPr>
            <m:ctrlPr>
              <w:rPr>
                <w:rFonts w:ascii="Cambria Math" w:hAnsi="Cambria Math"/>
                <w:i/>
              </w:rPr>
            </m:ctrlPr>
          </m:sSubPr>
          <m:e>
            <m:r>
              <w:rPr>
                <w:rFonts w:ascii="Cambria Math" w:hAnsi="Cambria Math"/>
              </w:rPr>
              <m:t>σ</m:t>
            </m:r>
          </m:e>
          <m:sub>
            <m:r>
              <w:rPr>
                <w:rFonts w:ascii="Cambria Math" w:hAnsi="Cambria Math"/>
              </w:rPr>
              <m:t>g</m:t>
            </m:r>
          </m:sub>
        </m:sSub>
        <m:r>
          <w:rPr>
            <w:rFonts w:ascii="Cambria Math" w:hAnsi="Cambria Math"/>
          </w:rPr>
          <m:t>)</m:t>
        </m:r>
      </m:oMath>
      <w:r w:rsidR="0010130A">
        <w:t xml:space="preserve"> </w:t>
      </w:r>
      <w:proofErr w:type="gramStart"/>
      <w:r w:rsidR="0010130A">
        <w:t>l’effet</w:t>
      </w:r>
      <w:proofErr w:type="gramEnd"/>
      <w:r w:rsidR="0010130A">
        <w:t xml:space="preserve"> de génotype i</w:t>
      </w:r>
    </w:p>
    <w:p w14:paraId="10849823" w14:textId="12CB3555" w:rsidR="00CE0C01" w:rsidRPr="00CE0C01" w:rsidRDefault="00CE0C01" w:rsidP="001E07CB">
      <m:oMath>
        <m:r>
          <w:rPr>
            <w:rFonts w:ascii="Cambria Math" w:hAnsi="Cambria Math"/>
          </w:rPr>
          <m:t>in</m:t>
        </m:r>
        <m:sSub>
          <m:sSubPr>
            <m:ctrlPr>
              <w:rPr>
                <w:rFonts w:ascii="Cambria Math" w:hAnsi="Cambria Math"/>
                <w:i/>
              </w:rPr>
            </m:ctrlPr>
          </m:sSubPr>
          <m:e>
            <m:r>
              <w:rPr>
                <w:rFonts w:ascii="Cambria Math" w:hAnsi="Cambria Math"/>
              </w:rPr>
              <m:t>d</m:t>
            </m:r>
          </m:e>
          <m:sub>
            <m:r>
              <w:rPr>
                <w:rFonts w:ascii="Cambria Math" w:hAnsi="Cambria Math"/>
              </w:rPr>
              <m:t>i</m:t>
            </m:r>
            <m:d>
              <m:dPr>
                <m:ctrlPr>
                  <w:rPr>
                    <w:rFonts w:ascii="Cambria Math" w:hAnsi="Cambria Math"/>
                    <w:i/>
                  </w:rPr>
                </m:ctrlPr>
              </m:dPr>
              <m:e>
                <m:r>
                  <w:rPr>
                    <w:rFonts w:ascii="Cambria Math" w:hAnsi="Cambria Math"/>
                  </w:rPr>
                  <m:t>j</m:t>
                </m:r>
              </m:e>
            </m:d>
          </m:sub>
        </m:sSub>
        <m:r>
          <w:rPr>
            <w:rFonts w:ascii="Cambria Math" w:hAnsi="Cambria Math"/>
          </w:rPr>
          <m:t xml:space="preserve"> ~ N(0,</m:t>
        </m:r>
        <m:sSub>
          <m:sSubPr>
            <m:ctrlPr>
              <w:rPr>
                <w:rFonts w:ascii="Cambria Math" w:hAnsi="Cambria Math"/>
                <w:i/>
              </w:rPr>
            </m:ctrlPr>
          </m:sSubPr>
          <m:e>
            <m:r>
              <w:rPr>
                <w:rFonts w:ascii="Cambria Math" w:hAnsi="Cambria Math"/>
              </w:rPr>
              <m:t>σ</m:t>
            </m:r>
          </m:e>
          <m:sub>
            <m:r>
              <w:rPr>
                <w:rFonts w:ascii="Cambria Math" w:hAnsi="Cambria Math"/>
              </w:rPr>
              <m:t>gxe</m:t>
            </m:r>
          </m:sub>
        </m:sSub>
        <m:r>
          <w:rPr>
            <w:rFonts w:ascii="Cambria Math" w:hAnsi="Cambria Math"/>
          </w:rPr>
          <m:t>)</m:t>
        </m:r>
      </m:oMath>
      <w:r>
        <w:t xml:space="preserve"> </w:t>
      </w:r>
      <w:proofErr w:type="gramStart"/>
      <w:r>
        <w:t>l’effet</w:t>
      </w:r>
      <w:proofErr w:type="gramEnd"/>
      <w:r>
        <w:t xml:space="preserve"> de l’individu j pour un génotype i (donc l’effet de l’environnement car les individus de même génotype se trouvent dans des bacs différents</w:t>
      </w:r>
    </w:p>
    <w:p w14:paraId="0FDC2366" w14:textId="66039B0A" w:rsidR="0010130A" w:rsidRDefault="0010130A" w:rsidP="001E07CB">
      <m:oMath>
        <m:r>
          <w:rPr>
            <w:rFonts w:ascii="Cambria Math" w:hAnsi="Cambria Math"/>
          </w:rPr>
          <m:t>ep</m:t>
        </m:r>
        <m:sSub>
          <m:sSubPr>
            <m:ctrlPr>
              <w:rPr>
                <w:rFonts w:ascii="Cambria Math" w:hAnsi="Cambria Math"/>
                <w:i/>
              </w:rPr>
            </m:ctrlPr>
          </m:sSubPr>
          <m:e>
            <m:r>
              <w:rPr>
                <w:rFonts w:ascii="Cambria Math" w:hAnsi="Cambria Math"/>
              </w:rPr>
              <m:t>i</m:t>
            </m:r>
          </m:e>
          <m:sub>
            <m:r>
              <w:rPr>
                <w:rFonts w:ascii="Cambria Math" w:hAnsi="Cambria Math"/>
              </w:rPr>
              <m:t>ij</m:t>
            </m:r>
            <m:d>
              <m:dPr>
                <m:ctrlPr>
                  <w:rPr>
                    <w:rFonts w:ascii="Cambria Math" w:hAnsi="Cambria Math"/>
                    <w:i/>
                  </w:rPr>
                </m:ctrlPr>
              </m:dPr>
              <m:e>
                <m:r>
                  <w:rPr>
                    <w:rFonts w:ascii="Cambria Math" w:hAnsi="Cambria Math"/>
                  </w:rPr>
                  <m:t>k</m:t>
                </m:r>
              </m:e>
            </m:d>
          </m:sub>
        </m:sSub>
        <m:r>
          <w:rPr>
            <w:rFonts w:ascii="Cambria Math" w:hAnsi="Cambria Math"/>
          </w:rPr>
          <m:t xml:space="preserve"> ~ N(0,</m:t>
        </m:r>
        <m:sSub>
          <m:sSubPr>
            <m:ctrlPr>
              <w:rPr>
                <w:rFonts w:ascii="Cambria Math" w:hAnsi="Cambria Math"/>
                <w:i/>
              </w:rPr>
            </m:ctrlPr>
          </m:sSubPr>
          <m:e>
            <m:r>
              <w:rPr>
                <w:rFonts w:ascii="Cambria Math" w:hAnsi="Cambria Math"/>
              </w:rPr>
              <m:t>σ</m:t>
            </m:r>
          </m:e>
          <m:sub>
            <m:r>
              <w:rPr>
                <w:rFonts w:ascii="Cambria Math" w:hAnsi="Cambria Math"/>
              </w:rPr>
              <m:t>inter</m:t>
            </m:r>
          </m:sub>
        </m:sSub>
        <m:r>
          <w:rPr>
            <w:rFonts w:ascii="Cambria Math" w:hAnsi="Cambria Math"/>
          </w:rPr>
          <m:t>)</m:t>
        </m:r>
      </m:oMath>
      <w:r w:rsidR="00CE0C01">
        <w:t xml:space="preserve"> </w:t>
      </w:r>
      <w:proofErr w:type="gramStart"/>
      <w:r w:rsidR="00CE0C01">
        <w:t>l’effet</w:t>
      </w:r>
      <w:proofErr w:type="gramEnd"/>
      <w:r w:rsidR="00CE0C01">
        <w:t xml:space="preserve"> de l’épi k pour l’individu j de génotype i</w:t>
      </w:r>
    </w:p>
    <w:p w14:paraId="335FCEC3" w14:textId="546FFAA1" w:rsidR="00CE0C01" w:rsidRDefault="0034277A" w:rsidP="001E07CB">
      <m:oMath>
        <m:sSub>
          <m:sSubPr>
            <m:ctrlPr>
              <w:rPr>
                <w:rFonts w:ascii="Cambria Math" w:hAnsi="Cambria Math"/>
                <w:i/>
              </w:rPr>
            </m:ctrlPr>
          </m:sSubPr>
          <m:e>
            <m:r>
              <w:rPr>
                <w:rFonts w:ascii="Cambria Math" w:hAnsi="Cambria Math"/>
              </w:rPr>
              <m:t>ε</m:t>
            </m:r>
          </m:e>
          <m:sub>
            <m:r>
              <w:rPr>
                <w:rFonts w:ascii="Cambria Math" w:hAnsi="Cambria Math"/>
              </w:rPr>
              <m:t>ijkl</m:t>
            </m:r>
          </m:sub>
        </m:sSub>
        <m:r>
          <w:rPr>
            <w:rFonts w:ascii="Cambria Math" w:hAnsi="Cambria Math"/>
          </w:rPr>
          <m:t xml:space="preserve"> ~ N(0,</m:t>
        </m:r>
        <m:sSub>
          <m:sSubPr>
            <m:ctrlPr>
              <w:rPr>
                <w:rFonts w:ascii="Cambria Math" w:hAnsi="Cambria Math"/>
                <w:i/>
              </w:rPr>
            </m:ctrlPr>
          </m:sSubPr>
          <m:e>
            <m:r>
              <w:rPr>
                <w:rFonts w:ascii="Cambria Math" w:hAnsi="Cambria Math"/>
              </w:rPr>
              <m:t>σ</m:t>
            </m:r>
          </m:e>
          <m:sub>
            <m:r>
              <w:rPr>
                <w:rFonts w:ascii="Cambria Math" w:hAnsi="Cambria Math"/>
              </w:rPr>
              <m:t>intra</m:t>
            </m:r>
          </m:sub>
        </m:sSub>
        <m:r>
          <w:rPr>
            <w:rFonts w:ascii="Cambria Math" w:hAnsi="Cambria Math"/>
          </w:rPr>
          <m:t>)</m:t>
        </m:r>
      </m:oMath>
      <w:r w:rsidR="00CE0C01">
        <w:t xml:space="preserve"> </w:t>
      </w:r>
      <w:proofErr w:type="gramStart"/>
      <w:r w:rsidR="00CE0C01">
        <w:t>la</w:t>
      </w:r>
      <w:proofErr w:type="gramEnd"/>
      <w:r w:rsidR="00CE0C01">
        <w:t xml:space="preserve"> résiduelle qui contient la variance intra-épi</w:t>
      </w:r>
    </w:p>
    <w:p w14:paraId="66EEC31C" w14:textId="43A67EEF" w:rsidR="00187095" w:rsidRDefault="00187095" w:rsidP="001E07CB"/>
    <w:p w14:paraId="656072FC" w14:textId="6BADC265" w:rsidR="003B1B98" w:rsidRDefault="00D979EE" w:rsidP="001E07CB">
      <w:r>
        <w:t xml:space="preserve">Pour chaque jeu de paramètres pour laquelle la sélection </w:t>
      </w:r>
      <w:r>
        <w:rPr>
          <w:i/>
        </w:rPr>
        <w:t>in silico</w:t>
      </w:r>
      <w:r>
        <w:t xml:space="preserve"> a été réalisée, un calcul analytique</w:t>
      </w:r>
      <w:r w:rsidR="001C5309">
        <w:t xml:space="preserve"> correspondant</w:t>
      </w:r>
      <w:r>
        <w:t xml:space="preserve"> a </w:t>
      </w:r>
      <w:r w:rsidR="001C5309">
        <w:t xml:space="preserve">donc </w:t>
      </w:r>
      <w:r>
        <w:t xml:space="preserve">été fait, et la corrélation entre </w:t>
      </w:r>
      <w:r w:rsidR="001C5309">
        <w:t>les résultats théoriques et empiriques a été calculée (corrélation de Pearson)</w:t>
      </w:r>
      <w:r>
        <w:t>.</w:t>
      </w:r>
      <w:r w:rsidR="0050581C">
        <w:t xml:space="preserve"> Comme 100 simulations de sélection ont été réalisées pour chaque combinaison de paramètres, la moyenne des 100 répétitions a été utilisée comme valeur pour comparer les résultats des simulations aux calculs théoriques. </w:t>
      </w:r>
    </w:p>
    <w:p w14:paraId="3ABC4EB4" w14:textId="70A1194F" w:rsidR="00D979EE" w:rsidRDefault="00D979EE" w:rsidP="001E07CB"/>
    <w:p w14:paraId="6F54E049" w14:textId="4CD99688" w:rsidR="00D979EE" w:rsidRPr="00D979EE" w:rsidRDefault="00D979EE" w:rsidP="001E07CB">
      <w:r>
        <w:t xml:space="preserve">Après cela, l’équation a été utilisée avec des combinaisons de paramètres plus réalistes pour pouvoir savoir sous quelles conditions un type de sélection </w:t>
      </w:r>
      <w:r w:rsidR="00715C06">
        <w:t>serait</w:t>
      </w:r>
      <w:r>
        <w:t xml:space="preserve"> meilleure que l’autre. Pour cette exploration, nous avons fait varier NEO de 10 à 3000, </w:t>
      </w:r>
      <w:proofErr w:type="spellStart"/>
      <w:r>
        <w:t>nsel</w:t>
      </w:r>
      <w:proofErr w:type="spellEnd"/>
      <w:r>
        <w:t xml:space="preserve"> de 100 à 100.000, NGO de 10.000 à 1.000.000, et NGE de 20 à 100. </w:t>
      </w:r>
      <w:r w:rsidR="009D2846">
        <w:t>Nous avons fait l’hypothèse que les variances estimées dans les bacs pouvaient correspon</w:t>
      </w:r>
      <w:r w:rsidR="00A463AC">
        <w:t>dre à une réalité au champ et av</w:t>
      </w:r>
      <w:r w:rsidR="009D2846">
        <w:t>ons utilisé ces valeurs de variance dans les calculs.</w:t>
      </w:r>
    </w:p>
    <w:p w14:paraId="703C7E3C" w14:textId="77777777" w:rsidR="00187095" w:rsidRPr="0010130A" w:rsidRDefault="00187095" w:rsidP="001E07CB"/>
    <w:p w14:paraId="7363CEFB" w14:textId="6547F11F" w:rsidR="00A2208C" w:rsidRDefault="001363E7" w:rsidP="00A2208C">
      <w:pPr>
        <w:pStyle w:val="Titre1"/>
      </w:pPr>
      <w:bookmarkStart w:id="14" w:name="_Toc142555278"/>
      <w:r>
        <w:t>Résultats</w:t>
      </w:r>
      <w:bookmarkEnd w:id="14"/>
      <w:r w:rsidR="00A2208C">
        <w:t xml:space="preserve"> </w:t>
      </w:r>
    </w:p>
    <w:p w14:paraId="5C8BD268" w14:textId="0DDC151C" w:rsidR="00A2208C" w:rsidRDefault="00EB2A06" w:rsidP="00A2208C">
      <w:pPr>
        <w:pStyle w:val="Titre2"/>
      </w:pPr>
      <w:r>
        <w:t>Impact de la sélection sur la taille du grain</w:t>
      </w:r>
    </w:p>
    <w:p w14:paraId="4F228825" w14:textId="3F6EC459" w:rsidR="00050F54" w:rsidRPr="00050F54" w:rsidRDefault="00570530" w:rsidP="00570530">
      <w:pPr>
        <w:pStyle w:val="Titre3"/>
      </w:pPr>
      <w:r>
        <w:t>Sélection sur grain par tamisage</w:t>
      </w:r>
    </w:p>
    <w:p w14:paraId="00E93567" w14:textId="468FD0A2" w:rsidR="00A2208C" w:rsidRDefault="00825095" w:rsidP="00A2208C">
      <w:r>
        <w:t xml:space="preserve">Au </w:t>
      </w:r>
      <w:r w:rsidR="00E74AD4">
        <w:t xml:space="preserve">champ, </w:t>
      </w:r>
      <w:r w:rsidR="001533AD">
        <w:t>les</w:t>
      </w:r>
      <w:r w:rsidR="00376560">
        <w:t xml:space="preserve"> traits</w:t>
      </w:r>
      <w:r>
        <w:t xml:space="preserve"> impactés par la sélection sur la taille du grain ont é</w:t>
      </w:r>
      <w:r w:rsidR="00E74AD4">
        <w:t>té le PMG, le taux de protéine, et la hauteur des plantes. La taille des grains elle-même ne semble pas avoir été impactée.</w:t>
      </w:r>
      <w:r w:rsidR="000A57C0">
        <w:t xml:space="preserve"> Ci-dessous un </w:t>
      </w:r>
      <w:r w:rsidR="00D80875">
        <w:t>graphique</w:t>
      </w:r>
      <w:r w:rsidR="000A57C0">
        <w:t xml:space="preserve"> récapitulant le progrès effectué sur 6 traits</w:t>
      </w:r>
      <w:r w:rsidR="00D80875">
        <w:t> :</w:t>
      </w:r>
    </w:p>
    <w:p w14:paraId="766F4BA4" w14:textId="4A619BFA" w:rsidR="00E74AD4" w:rsidRDefault="00EB1B5A" w:rsidP="0043571C">
      <w:pPr>
        <w:jc w:val="center"/>
      </w:pPr>
      <w:r>
        <w:rPr>
          <w:noProof/>
        </w:rPr>
        <w:lastRenderedPageBreak/>
        <w:drawing>
          <wp:inline distT="0" distB="0" distL="0" distR="0" wp14:anchorId="1DA9AAC0" wp14:editId="5037867B">
            <wp:extent cx="4157687" cy="3648974"/>
            <wp:effectExtent l="19050" t="19050" r="14605" b="27940"/>
            <wp:docPr id="10" name="Ima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rogres_champ.png"/>
                    <pic:cNvPicPr/>
                  </pic:nvPicPr>
                  <pic:blipFill>
                    <a:blip r:embed="rId21">
                      <a:extLst>
                        <a:ext uri="{28A0092B-C50C-407E-A947-70E740481C1C}">
                          <a14:useLocalDpi xmlns:a14="http://schemas.microsoft.com/office/drawing/2010/main" val="0"/>
                        </a:ext>
                      </a:extLst>
                    </a:blip>
                    <a:stretch>
                      <a:fillRect/>
                    </a:stretch>
                  </pic:blipFill>
                  <pic:spPr>
                    <a:xfrm>
                      <a:off x="0" y="0"/>
                      <a:ext cx="4181521" cy="3669892"/>
                    </a:xfrm>
                    <a:prstGeom prst="rect">
                      <a:avLst/>
                    </a:prstGeom>
                    <a:ln>
                      <a:solidFill>
                        <a:schemeClr val="tx1"/>
                      </a:solidFill>
                    </a:ln>
                  </pic:spPr>
                </pic:pic>
              </a:graphicData>
            </a:graphic>
          </wp:inline>
        </w:drawing>
      </w:r>
    </w:p>
    <w:p w14:paraId="48D916E8" w14:textId="4586C318" w:rsidR="003759FC" w:rsidRDefault="003759FC" w:rsidP="00A2208C"/>
    <w:p w14:paraId="5DF741D7" w14:textId="05622419" w:rsidR="003759FC" w:rsidRDefault="00E45C5D" w:rsidP="00A2208C">
      <w:r>
        <w:t xml:space="preserve">On voit que pour le PMG et la taille des grains, la sélection des petits grains semble avoir eu un impact tandis que la sélection des gros grains non. A l’inverse pour la hauteur des plantes et le taux de protéines des grains, la sélection des gros grains semble avoir eu un impact mais pas la sélection des petits. </w:t>
      </w:r>
      <w:r w:rsidR="003B4E7D">
        <w:t xml:space="preserve">Enfin, on voit que la sélection n’a pas eu d’impact sur le nombre de grains par épi, la variance de la taille des grains dans l’épi ou le nombre d’épillets (les trois modalités ont des progrès proches). Pour comparer entre elles les modalités de sélection, des tests de </w:t>
      </w:r>
      <w:proofErr w:type="spellStart"/>
      <w:r w:rsidR="003B4E7D">
        <w:t>Tuckey</w:t>
      </w:r>
      <w:proofErr w:type="spellEnd"/>
      <w:r w:rsidR="003B4E7D">
        <w:t xml:space="preserve"> ont été réalisés : </w:t>
      </w:r>
    </w:p>
    <w:p w14:paraId="210F8F67" w14:textId="77777777" w:rsidR="003B4E7D" w:rsidRDefault="003B4E7D" w:rsidP="00A2208C"/>
    <w:p w14:paraId="27114CA8" w14:textId="01336DDC" w:rsidR="00D5340C" w:rsidRDefault="00D5340C" w:rsidP="0038147F">
      <w:pPr>
        <w:jc w:val="center"/>
      </w:pPr>
      <w:r>
        <w:rPr>
          <w:noProof/>
        </w:rPr>
        <w:lastRenderedPageBreak/>
        <w:drawing>
          <wp:inline distT="0" distB="0" distL="0" distR="0" wp14:anchorId="03E80FCD" wp14:editId="5DCDFCD4">
            <wp:extent cx="4546121" cy="3003687"/>
            <wp:effectExtent l="19050" t="19050" r="26035" b="25400"/>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election_champ.png"/>
                    <pic:cNvPicPr/>
                  </pic:nvPicPr>
                  <pic:blipFill>
                    <a:blip r:embed="rId22">
                      <a:extLst>
                        <a:ext uri="{28A0092B-C50C-407E-A947-70E740481C1C}">
                          <a14:useLocalDpi xmlns:a14="http://schemas.microsoft.com/office/drawing/2010/main" val="0"/>
                        </a:ext>
                      </a:extLst>
                    </a:blip>
                    <a:stretch>
                      <a:fillRect/>
                    </a:stretch>
                  </pic:blipFill>
                  <pic:spPr>
                    <a:xfrm>
                      <a:off x="0" y="0"/>
                      <a:ext cx="4559248" cy="3012360"/>
                    </a:xfrm>
                    <a:prstGeom prst="rect">
                      <a:avLst/>
                    </a:prstGeom>
                    <a:ln>
                      <a:solidFill>
                        <a:schemeClr val="tx1"/>
                      </a:solidFill>
                    </a:ln>
                  </pic:spPr>
                </pic:pic>
              </a:graphicData>
            </a:graphic>
          </wp:inline>
        </w:drawing>
      </w:r>
    </w:p>
    <w:p w14:paraId="56F551FD" w14:textId="77777777" w:rsidR="00D5340C" w:rsidRDefault="00D5340C" w:rsidP="00A2208C"/>
    <w:p w14:paraId="2EB3E842" w14:textId="6F5E6F4B" w:rsidR="00D5340C" w:rsidRDefault="00CB2724" w:rsidP="00A2208C">
      <w:r>
        <w:t xml:space="preserve">On constate </w:t>
      </w:r>
      <w:r w:rsidR="00D5340C">
        <w:t>que l’effet de la sélection sur la taille des grains n’est pas marqué</w:t>
      </w:r>
      <w:r w:rsidR="00E17144">
        <w:t xml:space="preserve"> car il n’y a pas de différences significatives entre les modalités de sélection à part la différence entre le grains petits et non triés pour la taille moyenne des grains</w:t>
      </w:r>
      <w:r w:rsidR="00D5340C">
        <w:t xml:space="preserve">. Pour le PMG, la hauteur et le taux de protéines, </w:t>
      </w:r>
      <w:r w:rsidR="005F1649">
        <w:t>on voit que les différences signific</w:t>
      </w:r>
      <w:r w:rsidR="005241EC">
        <w:t>atives se trouvent</w:t>
      </w:r>
      <w:r w:rsidR="005F1649">
        <w:t xml:space="preserve"> entre les plantes issues de gros grains et les plantes issues de petits grains.</w:t>
      </w:r>
      <w:r w:rsidR="00E17144">
        <w:t xml:space="preserve"> Cela montre bien un effet de la sélection.  De plus, on constate des résultats plutôt attendus : Les gros grains ont donné un PMG et une hauteur plus élevés, un taux de protéines plus faible que les grains non triés. Les petits grains ont donné un PMG plus faible que les grains non triés, une hauteur plus basse que les gros grains, et un taux de protéine </w:t>
      </w:r>
      <w:r w:rsidR="00714020">
        <w:t>supérieur aux</w:t>
      </w:r>
      <w:r w:rsidR="00E17144">
        <w:t xml:space="preserve"> gros grains. </w:t>
      </w:r>
    </w:p>
    <w:p w14:paraId="1213C6AF" w14:textId="6A9A8B3F" w:rsidR="00B24AD9" w:rsidRDefault="00600603" w:rsidP="00A2208C">
      <w:r>
        <w:t>Pour confirmer qu’un progrès a bien été effectué, les héritabilités réalisées ont été calculées. Ci-dessous un tableau récapitulant les valeurs calculées :</w:t>
      </w:r>
    </w:p>
    <w:p w14:paraId="272EF2B4" w14:textId="1CD20338" w:rsidR="00B24AD9" w:rsidRDefault="00B24AD9" w:rsidP="00A2208C"/>
    <w:tbl>
      <w:tblPr>
        <w:tblStyle w:val="Grilledutableau"/>
        <w:tblW w:w="0" w:type="auto"/>
        <w:tblLook w:val="04A0" w:firstRow="1" w:lastRow="0" w:firstColumn="1" w:lastColumn="0" w:noHBand="0" w:noVBand="1"/>
      </w:tblPr>
      <w:tblGrid>
        <w:gridCol w:w="2820"/>
        <w:gridCol w:w="1443"/>
        <w:gridCol w:w="1443"/>
        <w:gridCol w:w="1443"/>
      </w:tblGrid>
      <w:tr w:rsidR="00B24AD9" w:rsidRPr="00B24AD9" w14:paraId="0E5BA637" w14:textId="77777777" w:rsidTr="006A33D3">
        <w:trPr>
          <w:trHeight w:val="306"/>
        </w:trPr>
        <w:tc>
          <w:tcPr>
            <w:tcW w:w="2820" w:type="dxa"/>
            <w:noWrap/>
            <w:hideMark/>
          </w:tcPr>
          <w:p w14:paraId="3170DB17" w14:textId="77777777" w:rsidR="00B24AD9" w:rsidRPr="00BE1D39" w:rsidRDefault="00B24AD9" w:rsidP="00171783">
            <w:pPr>
              <w:jc w:val="center"/>
              <w:rPr>
                <w:highlight w:val="yellow"/>
              </w:rPr>
            </w:pPr>
          </w:p>
        </w:tc>
        <w:tc>
          <w:tcPr>
            <w:tcW w:w="1443" w:type="dxa"/>
            <w:noWrap/>
            <w:hideMark/>
          </w:tcPr>
          <w:p w14:paraId="5191DC2B" w14:textId="77777777" w:rsidR="00B24AD9" w:rsidRPr="00BE1D39" w:rsidRDefault="00B24AD9" w:rsidP="00171783">
            <w:pPr>
              <w:jc w:val="center"/>
              <w:rPr>
                <w:highlight w:val="yellow"/>
              </w:rPr>
            </w:pPr>
            <w:r w:rsidRPr="00BE1D39">
              <w:rPr>
                <w:highlight w:val="yellow"/>
              </w:rPr>
              <w:t>gros</w:t>
            </w:r>
          </w:p>
        </w:tc>
        <w:tc>
          <w:tcPr>
            <w:tcW w:w="1443" w:type="dxa"/>
            <w:noWrap/>
            <w:hideMark/>
          </w:tcPr>
          <w:p w14:paraId="63B83D27" w14:textId="77777777" w:rsidR="00B24AD9" w:rsidRPr="00BE1D39" w:rsidRDefault="00B24AD9" w:rsidP="00171783">
            <w:pPr>
              <w:jc w:val="center"/>
              <w:rPr>
                <w:highlight w:val="yellow"/>
              </w:rPr>
            </w:pPr>
            <w:r w:rsidRPr="00BE1D39">
              <w:rPr>
                <w:highlight w:val="yellow"/>
              </w:rPr>
              <w:t>moyen</w:t>
            </w:r>
          </w:p>
        </w:tc>
        <w:tc>
          <w:tcPr>
            <w:tcW w:w="1443" w:type="dxa"/>
            <w:noWrap/>
            <w:hideMark/>
          </w:tcPr>
          <w:p w14:paraId="2E0EF1B6" w14:textId="77777777" w:rsidR="00B24AD9" w:rsidRPr="00BE1D39" w:rsidRDefault="00B24AD9" w:rsidP="00171783">
            <w:pPr>
              <w:jc w:val="center"/>
              <w:rPr>
                <w:highlight w:val="yellow"/>
              </w:rPr>
            </w:pPr>
            <w:r w:rsidRPr="00BE1D39">
              <w:rPr>
                <w:highlight w:val="yellow"/>
              </w:rPr>
              <w:t>petit</w:t>
            </w:r>
          </w:p>
        </w:tc>
      </w:tr>
      <w:tr w:rsidR="00B24AD9" w:rsidRPr="00B24AD9" w14:paraId="3917E422" w14:textId="77777777" w:rsidTr="006A33D3">
        <w:trPr>
          <w:trHeight w:val="306"/>
        </w:trPr>
        <w:tc>
          <w:tcPr>
            <w:tcW w:w="2820" w:type="dxa"/>
            <w:noWrap/>
            <w:hideMark/>
          </w:tcPr>
          <w:p w14:paraId="6D045050" w14:textId="77777777" w:rsidR="00B24AD9" w:rsidRPr="00BE1D39" w:rsidRDefault="00B24AD9" w:rsidP="00171783">
            <w:pPr>
              <w:jc w:val="center"/>
              <w:rPr>
                <w:highlight w:val="yellow"/>
              </w:rPr>
            </w:pPr>
            <w:r w:rsidRPr="00BE1D39">
              <w:rPr>
                <w:highlight w:val="yellow"/>
              </w:rPr>
              <w:t>Taille moyenne des grains</w:t>
            </w:r>
          </w:p>
        </w:tc>
        <w:tc>
          <w:tcPr>
            <w:tcW w:w="1443" w:type="dxa"/>
            <w:noWrap/>
            <w:hideMark/>
          </w:tcPr>
          <w:p w14:paraId="598A0014" w14:textId="77777777" w:rsidR="00B24AD9" w:rsidRPr="00BE1D39" w:rsidRDefault="00B24AD9" w:rsidP="00171783">
            <w:pPr>
              <w:jc w:val="center"/>
              <w:rPr>
                <w:highlight w:val="yellow"/>
              </w:rPr>
            </w:pPr>
            <w:r w:rsidRPr="00BE1D39">
              <w:rPr>
                <w:highlight w:val="yellow"/>
              </w:rPr>
              <w:t>-0.023</w:t>
            </w:r>
          </w:p>
        </w:tc>
        <w:tc>
          <w:tcPr>
            <w:tcW w:w="1443" w:type="dxa"/>
            <w:noWrap/>
            <w:hideMark/>
          </w:tcPr>
          <w:p w14:paraId="1E31D237" w14:textId="77777777" w:rsidR="00B24AD9" w:rsidRPr="00BE1D39" w:rsidRDefault="00B24AD9" w:rsidP="00171783">
            <w:pPr>
              <w:jc w:val="center"/>
              <w:rPr>
                <w:highlight w:val="yellow"/>
              </w:rPr>
            </w:pPr>
            <w:r w:rsidRPr="00BE1D39">
              <w:rPr>
                <w:highlight w:val="yellow"/>
              </w:rPr>
              <w:t>1.095</w:t>
            </w:r>
          </w:p>
        </w:tc>
        <w:tc>
          <w:tcPr>
            <w:tcW w:w="1443" w:type="dxa"/>
            <w:noWrap/>
            <w:hideMark/>
          </w:tcPr>
          <w:p w14:paraId="785A3E60" w14:textId="5FAC5FFE" w:rsidR="00B24AD9" w:rsidRPr="00BE1D39" w:rsidRDefault="00B24AD9" w:rsidP="00171783">
            <w:pPr>
              <w:jc w:val="center"/>
              <w:rPr>
                <w:highlight w:val="yellow"/>
              </w:rPr>
            </w:pPr>
            <w:r w:rsidRPr="00BE1D39">
              <w:rPr>
                <w:highlight w:val="yellow"/>
              </w:rPr>
              <w:t>0.207</w:t>
            </w:r>
            <w:r w:rsidR="00EB26BE" w:rsidRPr="00BE1D39">
              <w:rPr>
                <w:highlight w:val="yellow"/>
              </w:rPr>
              <w:t xml:space="preserve"> **</w:t>
            </w:r>
          </w:p>
        </w:tc>
      </w:tr>
      <w:tr w:rsidR="00B24AD9" w:rsidRPr="00B24AD9" w14:paraId="23850411" w14:textId="77777777" w:rsidTr="006A33D3">
        <w:trPr>
          <w:trHeight w:val="306"/>
        </w:trPr>
        <w:tc>
          <w:tcPr>
            <w:tcW w:w="2820" w:type="dxa"/>
            <w:noWrap/>
            <w:hideMark/>
          </w:tcPr>
          <w:p w14:paraId="6497BE8C" w14:textId="77777777" w:rsidR="00B24AD9" w:rsidRPr="00BE1D39" w:rsidRDefault="00B24AD9" w:rsidP="00171783">
            <w:pPr>
              <w:jc w:val="center"/>
              <w:rPr>
                <w:highlight w:val="yellow"/>
              </w:rPr>
            </w:pPr>
            <w:r w:rsidRPr="00BE1D39">
              <w:rPr>
                <w:highlight w:val="yellow"/>
              </w:rPr>
              <w:t>Taille du plus petit grain</w:t>
            </w:r>
          </w:p>
        </w:tc>
        <w:tc>
          <w:tcPr>
            <w:tcW w:w="1443" w:type="dxa"/>
            <w:noWrap/>
            <w:hideMark/>
          </w:tcPr>
          <w:p w14:paraId="2C75E4AA" w14:textId="77777777" w:rsidR="00B24AD9" w:rsidRPr="00BE1D39" w:rsidRDefault="00B24AD9" w:rsidP="00171783">
            <w:pPr>
              <w:jc w:val="center"/>
              <w:rPr>
                <w:highlight w:val="yellow"/>
              </w:rPr>
            </w:pPr>
            <w:r w:rsidRPr="00BE1D39">
              <w:rPr>
                <w:highlight w:val="yellow"/>
              </w:rPr>
              <w:t>-0.064</w:t>
            </w:r>
          </w:p>
        </w:tc>
        <w:tc>
          <w:tcPr>
            <w:tcW w:w="1443" w:type="dxa"/>
            <w:noWrap/>
            <w:hideMark/>
          </w:tcPr>
          <w:p w14:paraId="41D22580" w14:textId="77777777" w:rsidR="00B24AD9" w:rsidRPr="00BE1D39" w:rsidRDefault="00B24AD9" w:rsidP="00171783">
            <w:pPr>
              <w:jc w:val="center"/>
              <w:rPr>
                <w:highlight w:val="yellow"/>
              </w:rPr>
            </w:pPr>
            <w:r w:rsidRPr="00BE1D39">
              <w:rPr>
                <w:highlight w:val="yellow"/>
              </w:rPr>
              <w:t>-0.109</w:t>
            </w:r>
          </w:p>
        </w:tc>
        <w:tc>
          <w:tcPr>
            <w:tcW w:w="1443" w:type="dxa"/>
            <w:noWrap/>
            <w:hideMark/>
          </w:tcPr>
          <w:p w14:paraId="35F56DE0" w14:textId="30ED4F74" w:rsidR="00B24AD9" w:rsidRPr="00BE1D39" w:rsidRDefault="00B24AD9" w:rsidP="00171783">
            <w:pPr>
              <w:jc w:val="center"/>
              <w:rPr>
                <w:highlight w:val="yellow"/>
              </w:rPr>
            </w:pPr>
            <w:r w:rsidRPr="00BE1D39">
              <w:rPr>
                <w:highlight w:val="yellow"/>
              </w:rPr>
              <w:t>-0.419</w:t>
            </w:r>
            <w:r w:rsidR="00EB26BE" w:rsidRPr="00BE1D39">
              <w:rPr>
                <w:highlight w:val="yellow"/>
              </w:rPr>
              <w:t xml:space="preserve"> **</w:t>
            </w:r>
          </w:p>
        </w:tc>
      </w:tr>
      <w:tr w:rsidR="00B24AD9" w:rsidRPr="00B24AD9" w14:paraId="322EBA30" w14:textId="77777777" w:rsidTr="006A33D3">
        <w:trPr>
          <w:trHeight w:val="306"/>
        </w:trPr>
        <w:tc>
          <w:tcPr>
            <w:tcW w:w="2820" w:type="dxa"/>
            <w:noWrap/>
            <w:hideMark/>
          </w:tcPr>
          <w:p w14:paraId="40F9C3E9" w14:textId="77777777" w:rsidR="00B24AD9" w:rsidRPr="00BE1D39" w:rsidRDefault="00B24AD9" w:rsidP="00171783">
            <w:pPr>
              <w:jc w:val="center"/>
              <w:rPr>
                <w:highlight w:val="yellow"/>
              </w:rPr>
            </w:pPr>
            <w:r w:rsidRPr="00BE1D39">
              <w:rPr>
                <w:highlight w:val="yellow"/>
              </w:rPr>
              <w:t>Taille du plus gros grain</w:t>
            </w:r>
          </w:p>
        </w:tc>
        <w:tc>
          <w:tcPr>
            <w:tcW w:w="1443" w:type="dxa"/>
            <w:noWrap/>
            <w:hideMark/>
          </w:tcPr>
          <w:p w14:paraId="48DDA347" w14:textId="77777777" w:rsidR="00B24AD9" w:rsidRPr="00BE1D39" w:rsidRDefault="00B24AD9" w:rsidP="00171783">
            <w:pPr>
              <w:jc w:val="center"/>
              <w:rPr>
                <w:highlight w:val="yellow"/>
              </w:rPr>
            </w:pPr>
            <w:r w:rsidRPr="00BE1D39">
              <w:rPr>
                <w:highlight w:val="yellow"/>
              </w:rPr>
              <w:t>-1.744</w:t>
            </w:r>
          </w:p>
        </w:tc>
        <w:tc>
          <w:tcPr>
            <w:tcW w:w="1443" w:type="dxa"/>
            <w:noWrap/>
            <w:hideMark/>
          </w:tcPr>
          <w:p w14:paraId="79CDA844" w14:textId="77777777" w:rsidR="00B24AD9" w:rsidRPr="00BE1D39" w:rsidRDefault="00B24AD9" w:rsidP="00171783">
            <w:pPr>
              <w:jc w:val="center"/>
              <w:rPr>
                <w:highlight w:val="yellow"/>
              </w:rPr>
            </w:pPr>
            <w:r w:rsidRPr="00BE1D39">
              <w:rPr>
                <w:highlight w:val="yellow"/>
              </w:rPr>
              <w:t>0.287</w:t>
            </w:r>
          </w:p>
        </w:tc>
        <w:tc>
          <w:tcPr>
            <w:tcW w:w="1443" w:type="dxa"/>
            <w:noWrap/>
            <w:hideMark/>
          </w:tcPr>
          <w:p w14:paraId="61BD31DC" w14:textId="63357F0B" w:rsidR="00B24AD9" w:rsidRPr="00BE1D39" w:rsidRDefault="00B24AD9" w:rsidP="00171783">
            <w:pPr>
              <w:jc w:val="center"/>
              <w:rPr>
                <w:highlight w:val="yellow"/>
              </w:rPr>
            </w:pPr>
            <w:r w:rsidRPr="00BE1D39">
              <w:rPr>
                <w:highlight w:val="yellow"/>
              </w:rPr>
              <w:t>0.12</w:t>
            </w:r>
            <w:r w:rsidR="00EB26BE" w:rsidRPr="00BE1D39">
              <w:rPr>
                <w:highlight w:val="yellow"/>
              </w:rPr>
              <w:t xml:space="preserve"> *</w:t>
            </w:r>
          </w:p>
        </w:tc>
      </w:tr>
      <w:tr w:rsidR="00B24AD9" w:rsidRPr="00B24AD9" w14:paraId="7CD9CB5C" w14:textId="77777777" w:rsidTr="006A33D3">
        <w:trPr>
          <w:trHeight w:val="306"/>
        </w:trPr>
        <w:tc>
          <w:tcPr>
            <w:tcW w:w="2820" w:type="dxa"/>
            <w:noWrap/>
            <w:hideMark/>
          </w:tcPr>
          <w:p w14:paraId="45A9812E" w14:textId="77777777" w:rsidR="00B24AD9" w:rsidRPr="00BE1D39" w:rsidRDefault="00B24AD9" w:rsidP="00171783">
            <w:pPr>
              <w:jc w:val="center"/>
              <w:rPr>
                <w:highlight w:val="yellow"/>
              </w:rPr>
            </w:pPr>
            <w:r w:rsidRPr="00BE1D39">
              <w:rPr>
                <w:highlight w:val="yellow"/>
              </w:rPr>
              <w:t>PMG</w:t>
            </w:r>
          </w:p>
        </w:tc>
        <w:tc>
          <w:tcPr>
            <w:tcW w:w="1443" w:type="dxa"/>
            <w:noWrap/>
            <w:hideMark/>
          </w:tcPr>
          <w:p w14:paraId="12CD8EF7" w14:textId="77777777" w:rsidR="00B24AD9" w:rsidRPr="00BE1D39" w:rsidRDefault="00B24AD9" w:rsidP="00171783">
            <w:pPr>
              <w:jc w:val="center"/>
              <w:rPr>
                <w:highlight w:val="yellow"/>
              </w:rPr>
            </w:pPr>
            <w:r w:rsidRPr="00BE1D39">
              <w:rPr>
                <w:highlight w:val="yellow"/>
              </w:rPr>
              <w:t>0.11</w:t>
            </w:r>
          </w:p>
        </w:tc>
        <w:tc>
          <w:tcPr>
            <w:tcW w:w="1443" w:type="dxa"/>
            <w:noWrap/>
            <w:hideMark/>
          </w:tcPr>
          <w:p w14:paraId="72F2579E" w14:textId="77777777" w:rsidR="00B24AD9" w:rsidRPr="00BE1D39" w:rsidRDefault="00B24AD9" w:rsidP="00171783">
            <w:pPr>
              <w:jc w:val="center"/>
              <w:rPr>
                <w:highlight w:val="yellow"/>
              </w:rPr>
            </w:pPr>
            <w:r w:rsidRPr="00BE1D39">
              <w:rPr>
                <w:highlight w:val="yellow"/>
              </w:rPr>
              <w:t>0.761</w:t>
            </w:r>
          </w:p>
        </w:tc>
        <w:tc>
          <w:tcPr>
            <w:tcW w:w="1443" w:type="dxa"/>
            <w:noWrap/>
            <w:hideMark/>
          </w:tcPr>
          <w:p w14:paraId="561849F3" w14:textId="069FD97F" w:rsidR="00B24AD9" w:rsidRPr="00BE1D39" w:rsidRDefault="00B24AD9" w:rsidP="00171783">
            <w:pPr>
              <w:jc w:val="center"/>
              <w:rPr>
                <w:highlight w:val="yellow"/>
              </w:rPr>
            </w:pPr>
            <w:r w:rsidRPr="00BE1D39">
              <w:rPr>
                <w:highlight w:val="yellow"/>
              </w:rPr>
              <w:t>0.233</w:t>
            </w:r>
            <w:r w:rsidR="00EB26BE" w:rsidRPr="00BE1D39">
              <w:rPr>
                <w:highlight w:val="yellow"/>
              </w:rPr>
              <w:t xml:space="preserve"> **</w:t>
            </w:r>
          </w:p>
        </w:tc>
      </w:tr>
    </w:tbl>
    <w:p w14:paraId="4B7159BA" w14:textId="77777777" w:rsidR="00B24AD9" w:rsidRDefault="00B24AD9" w:rsidP="00A2208C"/>
    <w:p w14:paraId="492FB8A1" w14:textId="42B87BA0" w:rsidR="00C331C8" w:rsidRDefault="00C331C8" w:rsidP="00A2208C"/>
    <w:p w14:paraId="3A6B8A75" w14:textId="6FC586D0" w:rsidR="00B24CCA" w:rsidRDefault="00B24CCA" w:rsidP="00B24CCA">
      <w:pPr>
        <w:pStyle w:val="Titre3"/>
      </w:pPr>
      <w:r>
        <w:t>Sélection in silico</w:t>
      </w:r>
    </w:p>
    <w:p w14:paraId="5E27F985" w14:textId="5A1CB448" w:rsidR="00557CB2" w:rsidRDefault="008617BA" w:rsidP="00A2208C">
      <w:r>
        <w:t xml:space="preserve">La sélection sur grain et la sélection sur épi ont été simulée par </w:t>
      </w:r>
      <w:r>
        <w:rPr>
          <w:i/>
        </w:rPr>
        <w:t>in silico</w:t>
      </w:r>
      <w:r>
        <w:t xml:space="preserve">. On regarde donc l’effet de la </w:t>
      </w:r>
      <w:r>
        <w:lastRenderedPageBreak/>
        <w:t xml:space="preserve">sélection selon les deux méthodes. </w:t>
      </w:r>
      <w:r w:rsidR="00D345D1">
        <w:t xml:space="preserve">Différentes simulations ont été faites pour différentes combinaisons de paramètres (nombre d’épi observés x nombre de grains sélectionnés). Pour voir s’il y a bien un effet nous avons choisi de regarder les résultats pour le nombre d’épi observé le plus grand possible (NEO = 177) car c’est ce qui permet d’avoir la plus grande intensité de sélection possible en sélection sur épi. Nous avons choisi un nombre de grains sélectionné à 400. Comme la population non sélectionnées compte 859 grains, sélectionner 400 grains n’amène pas à une forte intensité de sélection, mais permet de bien estimer les progrès réalisés car il y a beaucoup d’individus pour faire l’estimation. </w:t>
      </w:r>
      <w:r>
        <w:t>L</w:t>
      </w:r>
      <w:r w:rsidR="00C331C8">
        <w:t>es traits impactés par la sélection ont</w:t>
      </w:r>
      <w:r w:rsidR="00FF244A">
        <w:t xml:space="preserve"> donc</w:t>
      </w:r>
      <w:r w:rsidR="00C331C8">
        <w:t xml:space="preserve"> été le PMG, la taille moyenne des grains, </w:t>
      </w:r>
      <w:r w:rsidR="003D72D0">
        <w:t>la taille du plus petit grain et la taille du plus gros grain</w:t>
      </w:r>
      <w:r w:rsidR="00C331C8">
        <w:t>.</w:t>
      </w:r>
      <w:r w:rsidR="00923E97">
        <w:t xml:space="preserve"> Ci-dessous, un graphique représentant le progrès effectué en sélection sur grain ou en sélection sur épi pour tous les traits mesurés. </w:t>
      </w:r>
    </w:p>
    <w:p w14:paraId="4CF142F2" w14:textId="7ED8661F" w:rsidR="00C331C8" w:rsidRDefault="00D63B09" w:rsidP="00557CB2">
      <w:pPr>
        <w:jc w:val="center"/>
      </w:pPr>
      <w:r>
        <w:rPr>
          <w:noProof/>
        </w:rPr>
        <w:drawing>
          <wp:inline distT="0" distB="0" distL="0" distR="0" wp14:anchorId="4ED2AFB8" wp14:editId="16B5BB81">
            <wp:extent cx="4416725" cy="3221015"/>
            <wp:effectExtent l="19050" t="19050" r="22225" b="17780"/>
            <wp:docPr id="13" name="Imag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rogres_in_silico.png"/>
                    <pic:cNvPicPr/>
                  </pic:nvPicPr>
                  <pic:blipFill>
                    <a:blip r:embed="rId23">
                      <a:extLst>
                        <a:ext uri="{28A0092B-C50C-407E-A947-70E740481C1C}">
                          <a14:useLocalDpi xmlns:a14="http://schemas.microsoft.com/office/drawing/2010/main" val="0"/>
                        </a:ext>
                      </a:extLst>
                    </a:blip>
                    <a:stretch>
                      <a:fillRect/>
                    </a:stretch>
                  </pic:blipFill>
                  <pic:spPr>
                    <a:xfrm>
                      <a:off x="0" y="0"/>
                      <a:ext cx="4427214" cy="3228665"/>
                    </a:xfrm>
                    <a:prstGeom prst="rect">
                      <a:avLst/>
                    </a:prstGeom>
                    <a:ln>
                      <a:solidFill>
                        <a:schemeClr val="tx1"/>
                      </a:solidFill>
                    </a:ln>
                  </pic:spPr>
                </pic:pic>
              </a:graphicData>
            </a:graphic>
          </wp:inline>
        </w:drawing>
      </w:r>
    </w:p>
    <w:p w14:paraId="34C6FF73" w14:textId="7C36005E" w:rsidR="0050581C" w:rsidRDefault="00C551D2" w:rsidP="00A2208C">
      <w:r>
        <w:t xml:space="preserve">Des résultats similaires sont obtenus en regardant le progrès effectué avec d’autres paramètres. La sélection sur épis perd en significativité lorsque NEO baisse, et les deux méthodes de sélections sont de plus en plus significatives à mesure que </w:t>
      </w:r>
      <w:proofErr w:type="spellStart"/>
      <w:r>
        <w:t>nsel</w:t>
      </w:r>
      <w:proofErr w:type="spellEnd"/>
      <w:r>
        <w:t xml:space="preserve"> est faible, ce qui est logique. Ainsi, le PMG et les tailles moyennes, maximum et minimum des grains sont toujours impactés par la sélections sur grain par pas toujours par la sélection sur épi lorsque NEO devient trop faible. </w:t>
      </w:r>
    </w:p>
    <w:p w14:paraId="3EB91527" w14:textId="7B6F4028" w:rsidR="007C3E69" w:rsidRDefault="007C3E69" w:rsidP="00A2208C"/>
    <w:p w14:paraId="75FD337E" w14:textId="4BA1AC45" w:rsidR="007C3E69" w:rsidRDefault="007C3E69" w:rsidP="007C3E69">
      <w:pPr>
        <w:pStyle w:val="Titre3"/>
      </w:pPr>
      <w:r>
        <w:t>Conclusion partielle sur l’effet de la sélection sur la taille du grain</w:t>
      </w:r>
    </w:p>
    <w:p w14:paraId="145A9FCC" w14:textId="55CB533B" w:rsidR="007C3E69" w:rsidRPr="00610F0E" w:rsidRDefault="00FE547C" w:rsidP="007C3E69">
      <w:pPr>
        <w:pStyle w:val="Corpsdetexte"/>
      </w:pPr>
      <w:r>
        <w:t>L’effet de</w:t>
      </w:r>
      <w:r w:rsidR="007C3E69">
        <w:t xml:space="preserve"> </w:t>
      </w:r>
      <w:r>
        <w:t>la</w:t>
      </w:r>
      <w:r w:rsidR="007C3E69">
        <w:t xml:space="preserve"> sélection est ambigu sur </w:t>
      </w:r>
      <w:r w:rsidR="00922889">
        <w:t xml:space="preserve">le PMG et </w:t>
      </w:r>
      <w:r w:rsidR="007C3E69">
        <w:t xml:space="preserve">la taille du grain en elle-même. Il y a un effet clair en sélection </w:t>
      </w:r>
      <w:r w:rsidR="007C3E69">
        <w:rPr>
          <w:i/>
        </w:rPr>
        <w:t>in silico</w:t>
      </w:r>
      <w:r w:rsidR="007C3E69">
        <w:t>, mais en sélection réelle par tamis, il semble que seule la sélection des petits grains permet</w:t>
      </w:r>
      <w:r w:rsidR="00A44A12">
        <w:t>te</w:t>
      </w:r>
      <w:r w:rsidR="007C3E69">
        <w:t xml:space="preserve"> de réduire</w:t>
      </w:r>
      <w:r w:rsidR="00AF417A">
        <w:t xml:space="preserve"> le PMG et</w:t>
      </w:r>
      <w:r w:rsidR="007C3E69">
        <w:t xml:space="preserve"> les tailles moyenne, minimum et maximum des grains d’un épi.</w:t>
      </w:r>
      <w:r w:rsidR="00A44A12">
        <w:t xml:space="preserve"> Cela n’est pas très intéressant dans l’optique de sélectionner pour obtenir de plus gros grains.</w:t>
      </w:r>
      <w:r w:rsidR="00464E8C">
        <w:t xml:space="preserve"> De plus, la </w:t>
      </w:r>
      <w:r w:rsidR="00464E8C">
        <w:lastRenderedPageBreak/>
        <w:t>sélection sur la taille du grain ne semble pas impacter la variance intra-épi pour la taille du grain.</w:t>
      </w:r>
      <w:r w:rsidR="00A44A12">
        <w:t xml:space="preserve"> </w:t>
      </w:r>
      <w:r w:rsidR="00464E8C">
        <w:t xml:space="preserve">Enfin, il y a aussi un effet ambigu sur la hauteur des plantes et le taux de protéines de leurs grains. La sélection de gros grains par tamis a permis d’augmenter la hauteur des plantes et de diminuer le taux de protéine des grains de la génération suivante mais pas la sélection </w:t>
      </w:r>
      <w:r w:rsidR="00464E8C">
        <w:rPr>
          <w:i/>
        </w:rPr>
        <w:t>in silico</w:t>
      </w:r>
      <w:r w:rsidR="00464E8C">
        <w:t xml:space="preserve">. Pour </w:t>
      </w:r>
      <w:r w:rsidR="00610F0E">
        <w:t xml:space="preserve">la précocité, le poids total d’épis, le nombre d’épis et le taux d’azote dans la feuille drapeau, seule la sélection </w:t>
      </w:r>
      <w:r w:rsidR="00610F0E">
        <w:rPr>
          <w:i/>
        </w:rPr>
        <w:t>in silico</w:t>
      </w:r>
      <w:r w:rsidR="00610F0E">
        <w:t xml:space="preserve"> a été réalisée, et ces traits ne semblent pas impactés par la sélection. </w:t>
      </w:r>
    </w:p>
    <w:p w14:paraId="33443BA4" w14:textId="060EBB60" w:rsidR="0050581C" w:rsidRDefault="0050581C" w:rsidP="0050581C">
      <w:pPr>
        <w:pStyle w:val="Titre2"/>
      </w:pPr>
      <w:r>
        <w:t>Comparaison de la sélection sur grain et sur épi</w:t>
      </w:r>
    </w:p>
    <w:p w14:paraId="7E371708" w14:textId="2F6DFBA8" w:rsidR="0050581C" w:rsidRDefault="0050581C" w:rsidP="0050581C">
      <w:pPr>
        <w:pStyle w:val="Corpsdetexte"/>
      </w:pPr>
      <w:r>
        <w:t xml:space="preserve">Pour comparer la sélection sur grain et la sélection sur épi, le développement analytique a été utilisé. Mais en premier lieu nous avons vérifié que ce développement analytique donnait des résultats cohérents avec les données récoltées. </w:t>
      </w:r>
    </w:p>
    <w:p w14:paraId="295C1E7F" w14:textId="481D741D" w:rsidR="00083D4C" w:rsidRDefault="00083D4C" w:rsidP="00083D4C">
      <w:pPr>
        <w:pStyle w:val="Titre3"/>
      </w:pPr>
      <w:r>
        <w:t>Commentaire sur l’équation</w:t>
      </w:r>
    </w:p>
    <w:p w14:paraId="2CFC4EA8" w14:textId="3A992174" w:rsidR="00083D4C" w:rsidRDefault="008E69C2" w:rsidP="008E69C2">
      <w:r>
        <w:t xml:space="preserve">Il est important de voir que l’équation développée reste une multiplication de de membres : le rapport des intensités de sélection appliquées sur grain et sur épi multiplié par le rapport des héritabilités sur grain et sur épi. Comme de façon générale </w:t>
      </w:r>
      <m:oMath>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grain</m:t>
                </m:r>
              </m:sub>
            </m:sSub>
          </m:num>
          <m:den>
            <m:sSub>
              <m:sSubPr>
                <m:ctrlPr>
                  <w:rPr>
                    <w:rFonts w:ascii="Cambria Math" w:hAnsi="Cambria Math"/>
                    <w:i/>
                  </w:rPr>
                </m:ctrlPr>
              </m:sSubPr>
              <m:e>
                <m:r>
                  <w:rPr>
                    <w:rFonts w:ascii="Cambria Math" w:hAnsi="Cambria Math"/>
                  </w:rPr>
                  <m:t>i</m:t>
                </m:r>
              </m:e>
              <m:sub>
                <m:r>
                  <w:rPr>
                    <w:rFonts w:ascii="Cambria Math" w:hAnsi="Cambria Math"/>
                  </w:rPr>
                  <m:t>epi</m:t>
                </m:r>
              </m:sub>
            </m:sSub>
          </m:den>
        </m:f>
        <m:r>
          <w:rPr>
            <w:rFonts w:ascii="Cambria Math" w:hAnsi="Cambria Math"/>
          </w:rPr>
          <m:t>&lt;1</m:t>
        </m:r>
      </m:oMath>
      <w:r>
        <w:t xml:space="preserve"> et que </w:t>
      </w:r>
      <m:oMath>
        <m:f>
          <m:fPr>
            <m:ctrlPr>
              <w:rPr>
                <w:rFonts w:ascii="Cambria Math" w:hAnsi="Cambria Math"/>
                <w:i/>
              </w:rPr>
            </m:ctrlPr>
          </m:fPr>
          <m:num>
            <m:sSubSup>
              <m:sSubSupPr>
                <m:ctrlPr>
                  <w:rPr>
                    <w:rFonts w:ascii="Cambria Math" w:hAnsi="Cambria Math"/>
                    <w:i/>
                  </w:rPr>
                </m:ctrlPr>
              </m:sSubSupPr>
              <m:e>
                <m:r>
                  <w:rPr>
                    <w:rFonts w:ascii="Cambria Math" w:hAnsi="Cambria Math"/>
                  </w:rPr>
                  <m:t>H</m:t>
                </m:r>
              </m:e>
              <m:sub>
                <m:r>
                  <w:rPr>
                    <w:rFonts w:ascii="Cambria Math" w:hAnsi="Cambria Math"/>
                  </w:rPr>
                  <m:t>grain</m:t>
                </m:r>
              </m:sub>
              <m:sup>
                <m:r>
                  <w:rPr>
                    <w:rFonts w:ascii="Cambria Math" w:hAnsi="Cambria Math"/>
                  </w:rPr>
                  <m:t>2</m:t>
                </m:r>
              </m:sup>
            </m:sSubSup>
          </m:num>
          <m:den>
            <m:sSubSup>
              <m:sSubSupPr>
                <m:ctrlPr>
                  <w:rPr>
                    <w:rFonts w:ascii="Cambria Math" w:hAnsi="Cambria Math"/>
                    <w:i/>
                  </w:rPr>
                </m:ctrlPr>
              </m:sSubSupPr>
              <m:e>
                <m:r>
                  <w:rPr>
                    <w:rFonts w:ascii="Cambria Math" w:hAnsi="Cambria Math"/>
                  </w:rPr>
                  <m:t>H</m:t>
                </m:r>
              </m:e>
              <m:sub>
                <m:r>
                  <w:rPr>
                    <w:rFonts w:ascii="Cambria Math" w:hAnsi="Cambria Math"/>
                  </w:rPr>
                  <m:t>epi</m:t>
                </m:r>
              </m:sub>
              <m:sup>
                <m:r>
                  <w:rPr>
                    <w:rFonts w:ascii="Cambria Math" w:hAnsi="Cambria Math"/>
                  </w:rPr>
                  <m:t>2</m:t>
                </m:r>
              </m:sup>
            </m:sSubSup>
          </m:den>
        </m:f>
        <m:r>
          <w:rPr>
            <w:rFonts w:ascii="Cambria Math" w:hAnsi="Cambria Math"/>
          </w:rPr>
          <m:t>&gt;1</m:t>
        </m:r>
      </m:oMath>
      <w:r>
        <w:t xml:space="preserve"> on retrouve bien le compromis entre l’intensité de sélection réalisable et la précision de l’estimation de la valeur des grains.</w:t>
      </w:r>
    </w:p>
    <w:p w14:paraId="1FA52ECB" w14:textId="4AF1D4BB" w:rsidR="00DC485D" w:rsidRDefault="00DC485D" w:rsidP="008E69C2"/>
    <w:p w14:paraId="3A7AE4F9" w14:textId="40EA71F7" w:rsidR="00DC485D" w:rsidRDefault="003D3E25" w:rsidP="008E69C2">
      <w:r>
        <w:rPr>
          <w:noProof/>
        </w:rPr>
        <w:drawing>
          <wp:inline distT="0" distB="0" distL="0" distR="0" wp14:anchorId="7D22EE76" wp14:editId="5F2C1F32">
            <wp:extent cx="5760720" cy="953135"/>
            <wp:effectExtent l="0" t="0" r="0" b="0"/>
            <wp:docPr id="12" name="Imag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ormule.png"/>
                    <pic:cNvPicPr/>
                  </pic:nvPicPr>
                  <pic:blipFill>
                    <a:blip r:embed="rId24">
                      <a:extLst>
                        <a:ext uri="{28A0092B-C50C-407E-A947-70E740481C1C}">
                          <a14:useLocalDpi xmlns:a14="http://schemas.microsoft.com/office/drawing/2010/main" val="0"/>
                        </a:ext>
                      </a:extLst>
                    </a:blip>
                    <a:stretch>
                      <a:fillRect/>
                    </a:stretch>
                  </pic:blipFill>
                  <pic:spPr>
                    <a:xfrm>
                      <a:off x="0" y="0"/>
                      <a:ext cx="5760720" cy="953135"/>
                    </a:xfrm>
                    <a:prstGeom prst="rect">
                      <a:avLst/>
                    </a:prstGeom>
                  </pic:spPr>
                </pic:pic>
              </a:graphicData>
            </a:graphic>
          </wp:inline>
        </w:drawing>
      </w:r>
    </w:p>
    <w:p w14:paraId="27D527A7" w14:textId="77777777" w:rsidR="00DC485D" w:rsidRDefault="00DC485D" w:rsidP="008E69C2"/>
    <w:p w14:paraId="3E220681" w14:textId="2D12CD26" w:rsidR="008E69C2" w:rsidRPr="00083D4C" w:rsidRDefault="008E69C2" w:rsidP="008E69C2">
      <w:r>
        <w:t>De plus, il faut aussi remarquer que le terme du rapport d’héritabilité peut aussi contenir un rapport d’</w:t>
      </w:r>
      <w:proofErr w:type="spellStart"/>
      <w:r>
        <w:t>accuracy</w:t>
      </w:r>
      <w:proofErr w:type="spellEnd"/>
      <w:r>
        <w:t xml:space="preserve"> de prédiction si l’on veut utiliser une méthode de prédiction des traits du grain qui puisse être appliquée soit sur le grain individuel soit sur l’épi. </w:t>
      </w:r>
      <w:r w:rsidR="00B53906">
        <w:t>On peut notamment penser à la prédiction phénomique sur le spectre d’un grain ou sur le spectre moyen de grains d’un épi. Ce sujet sera plus amplement abordé en discussion.</w:t>
      </w:r>
      <w:bookmarkStart w:id="15" w:name="_GoBack"/>
      <w:bookmarkEnd w:id="15"/>
    </w:p>
    <w:p w14:paraId="79E19B9B" w14:textId="6AEC870F" w:rsidR="0050581C" w:rsidRDefault="0050581C" w:rsidP="0050581C">
      <w:pPr>
        <w:pStyle w:val="Titre3"/>
      </w:pPr>
      <w:r>
        <w:t>Validation du développement analytique</w:t>
      </w:r>
    </w:p>
    <w:p w14:paraId="0F063AC5" w14:textId="23CC6243" w:rsidR="0050581C" w:rsidRDefault="00CB233F" w:rsidP="0050581C">
      <w:pPr>
        <w:pStyle w:val="Corpsdetexte"/>
      </w:pPr>
      <w:r>
        <w:t>Le résultat de la comparaison entre les résultats des simulations et les résultats des calculs est le suivant :</w:t>
      </w:r>
    </w:p>
    <w:p w14:paraId="72E26BF8" w14:textId="0FF4AFE5" w:rsidR="00CB233F" w:rsidRDefault="003315CB" w:rsidP="003315CB">
      <w:pPr>
        <w:pStyle w:val="Corpsdetexte"/>
        <w:jc w:val="center"/>
      </w:pPr>
      <w:r>
        <w:rPr>
          <w:noProof/>
        </w:rPr>
        <w:lastRenderedPageBreak/>
        <w:drawing>
          <wp:inline distT="0" distB="0" distL="0" distR="0" wp14:anchorId="390CAB13" wp14:editId="2385C00B">
            <wp:extent cx="3683480" cy="2693984"/>
            <wp:effectExtent l="19050" t="19050" r="12700" b="11430"/>
            <wp:docPr id="11" name="Imag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comp_exp_th.png"/>
                    <pic:cNvPicPr/>
                  </pic:nvPicPr>
                  <pic:blipFill>
                    <a:blip r:embed="rId25">
                      <a:extLst>
                        <a:ext uri="{28A0092B-C50C-407E-A947-70E740481C1C}">
                          <a14:useLocalDpi xmlns:a14="http://schemas.microsoft.com/office/drawing/2010/main" val="0"/>
                        </a:ext>
                      </a:extLst>
                    </a:blip>
                    <a:stretch>
                      <a:fillRect/>
                    </a:stretch>
                  </pic:blipFill>
                  <pic:spPr>
                    <a:xfrm>
                      <a:off x="0" y="0"/>
                      <a:ext cx="3696599" cy="2703579"/>
                    </a:xfrm>
                    <a:prstGeom prst="rect">
                      <a:avLst/>
                    </a:prstGeom>
                    <a:ln>
                      <a:solidFill>
                        <a:schemeClr val="tx1"/>
                      </a:solidFill>
                    </a:ln>
                  </pic:spPr>
                </pic:pic>
              </a:graphicData>
            </a:graphic>
          </wp:inline>
        </w:drawing>
      </w:r>
    </w:p>
    <w:p w14:paraId="168D6B9A" w14:textId="6CBE2C36" w:rsidR="00CB233F" w:rsidRDefault="00B20B1B" w:rsidP="00510297">
      <w:r>
        <w:t>Le</w:t>
      </w:r>
      <w:r w:rsidR="00CB233F">
        <w:t xml:space="preserve"> </w:t>
      </w:r>
      <w:r>
        <w:t xml:space="preserve">carré du coefficient de </w:t>
      </w:r>
      <w:r w:rsidR="00CB233F">
        <w:t>corrélation entre les résultats théo</w:t>
      </w:r>
      <w:r w:rsidR="008B513F">
        <w:t>riques et empiriques est de 0.91 et les points s’alignent globalement sur la droite y=x</w:t>
      </w:r>
      <w:r>
        <w:t xml:space="preserve"> (l’intercepte n’est pas significativement différent de 0)</w:t>
      </w:r>
      <w:r w:rsidR="00CB233F">
        <w:t xml:space="preserve">. </w:t>
      </w:r>
      <w:r w:rsidR="000419DF">
        <w:t xml:space="preserve">Il semble donc que le développement analytique permet de prédire assez correctement </w:t>
      </w:r>
      <w:r w:rsidR="00702BBC">
        <w:t xml:space="preserve">et sans biais </w:t>
      </w:r>
      <w:r w:rsidR="000419DF">
        <w:t xml:space="preserve">le rapport entre le progrès effectué en sélection sur grain et le </w:t>
      </w:r>
      <w:r w:rsidR="00630D58">
        <w:t>progrès</w:t>
      </w:r>
      <w:r w:rsidR="000419DF">
        <w:t xml:space="preserve"> effectué en sélection sur épi. </w:t>
      </w:r>
      <w:r w:rsidR="00510297">
        <w:t xml:space="preserve">Néanmoins, cette corrélation a été obtenue avec des valeurs assez irréalistes de paramètres (NGE=5, NGO=859, un épi par génotype). On ne sait donc pas si l’équation a le même pouvoir prédictif pour des valeurs de paramètres réalistes et il faudrait </w:t>
      </w:r>
      <w:r w:rsidR="004E5300">
        <w:t>la</w:t>
      </w:r>
      <w:r w:rsidR="0000188A">
        <w:t xml:space="preserve"> valider totalement</w:t>
      </w:r>
      <w:r w:rsidR="004E5300">
        <w:t xml:space="preserve"> en sélectionnant réellement sur grain et sur épi au champ</w:t>
      </w:r>
      <w:r w:rsidR="00510297">
        <w:t>.</w:t>
      </w:r>
      <w:r w:rsidR="004E5300">
        <w:t xml:space="preserve"> Une telle expérience serait assez lourde à mener étant donné l’effort à faire pour sélectionner sur épi et pour récolter les données permettant d’estimer les paramètres de la variance phénotypique (Vg, Vinter, Vintra </w:t>
      </w:r>
      <w:proofErr w:type="spellStart"/>
      <w:r w:rsidR="004E5300">
        <w:t>Vgxe</w:t>
      </w:r>
      <w:proofErr w:type="spellEnd"/>
      <w:r w:rsidR="004E5300">
        <w:t>).</w:t>
      </w:r>
      <w:r w:rsidR="00510297">
        <w:t xml:space="preserve"> Nous avons tout de même considéré</w:t>
      </w:r>
      <w:r w:rsidR="004E5300">
        <w:t xml:space="preserve"> que ce résultat justifie </w:t>
      </w:r>
      <w:r w:rsidR="00510297">
        <w:t xml:space="preserve">qu’il est possible d’explorer les combinaisons de paramètres pour savoir dans quelle situation utiliser quel type de sélection. </w:t>
      </w:r>
    </w:p>
    <w:p w14:paraId="06F6FDDA" w14:textId="44102830" w:rsidR="00CC31F3" w:rsidRDefault="00CC31F3" w:rsidP="00510297"/>
    <w:p w14:paraId="3AE28F62" w14:textId="24549D98" w:rsidR="00CC31F3" w:rsidRDefault="00CC31F3" w:rsidP="00CC31F3">
      <w:pPr>
        <w:pStyle w:val="Titre3"/>
      </w:pPr>
      <w:r>
        <w:t xml:space="preserve">Exploration des paramètres </w:t>
      </w:r>
    </w:p>
    <w:p w14:paraId="5D2E9DC5" w14:textId="296A675C" w:rsidR="002276CD" w:rsidRDefault="002276CD" w:rsidP="002276CD">
      <w:r>
        <w:t xml:space="preserve">Pour se représenter différentes situations possibles en sélection, la valeur du rapport </w:t>
      </w:r>
      <w:proofErr w:type="spellStart"/>
      <w:r>
        <w:t>R_grain</w:t>
      </w:r>
      <w:proofErr w:type="spellEnd"/>
      <w:r>
        <w:t>/</w:t>
      </w:r>
      <w:proofErr w:type="spellStart"/>
      <w:r>
        <w:t>R_epi</w:t>
      </w:r>
      <w:proofErr w:type="spellEnd"/>
      <w:r>
        <w:t xml:space="preserve"> a été calculée et représentée pour différentes combinaisons de paramètres : </w:t>
      </w:r>
    </w:p>
    <w:p w14:paraId="720BFC0D" w14:textId="08E7C8F6" w:rsidR="002276CD" w:rsidRDefault="002276CD" w:rsidP="002276CD">
      <w:pPr>
        <w:pStyle w:val="Paragraphedeliste"/>
        <w:numPr>
          <w:ilvl w:val="0"/>
          <w:numId w:val="12"/>
        </w:numPr>
      </w:pPr>
      <w:proofErr w:type="spellStart"/>
      <w:proofErr w:type="gramStart"/>
      <w:r>
        <w:t>nsel</w:t>
      </w:r>
      <w:proofErr w:type="spellEnd"/>
      <w:proofErr w:type="gramEnd"/>
      <w:r>
        <w:t xml:space="preserve"> allant de 400 à 1.000.000</w:t>
      </w:r>
    </w:p>
    <w:p w14:paraId="3F152C41" w14:textId="4A789ABB" w:rsidR="008E6BA6" w:rsidRDefault="008E6BA6" w:rsidP="002276CD">
      <w:pPr>
        <w:pStyle w:val="Paragraphedeliste"/>
        <w:numPr>
          <w:ilvl w:val="0"/>
          <w:numId w:val="12"/>
        </w:numPr>
      </w:pPr>
      <w:r>
        <w:t>NGO allant de 10.000 à 5.000.000</w:t>
      </w:r>
    </w:p>
    <w:p w14:paraId="0FD4D2FA" w14:textId="7DC72444" w:rsidR="008E6BA6" w:rsidRDefault="008E6BA6" w:rsidP="002276CD">
      <w:pPr>
        <w:pStyle w:val="Paragraphedeliste"/>
        <w:numPr>
          <w:ilvl w:val="0"/>
          <w:numId w:val="12"/>
        </w:numPr>
      </w:pPr>
      <w:r>
        <w:t>NEO allant de 100 à 5.000</w:t>
      </w:r>
    </w:p>
    <w:p w14:paraId="5BC73997" w14:textId="3663C2C9" w:rsidR="000A1E56" w:rsidRDefault="000A1E56" w:rsidP="002276CD">
      <w:pPr>
        <w:pStyle w:val="Paragraphedeliste"/>
        <w:numPr>
          <w:ilvl w:val="0"/>
          <w:numId w:val="12"/>
        </w:numPr>
      </w:pPr>
      <w:r>
        <w:t>NGE allant de 40 à 80</w:t>
      </w:r>
    </w:p>
    <w:p w14:paraId="2C347901" w14:textId="3AC5C0F0" w:rsidR="00D37D17" w:rsidRDefault="00D37D17" w:rsidP="00D37D17"/>
    <w:p w14:paraId="4F87820A" w14:textId="41D1222E" w:rsidR="00D37D17" w:rsidRPr="002276CD" w:rsidRDefault="00D37D17" w:rsidP="00D37D17">
      <w:r>
        <w:t xml:space="preserve">Les paramètres de variances ont été laissés fixes et égaux aux estimations réalisées avec les données des bacs. </w:t>
      </w:r>
      <w:r w:rsidR="00C42275">
        <w:t xml:space="preserve">Ci-dessous, un graphique représentant le rapport </w:t>
      </w:r>
      <w:proofErr w:type="spellStart"/>
      <w:r w:rsidR="00C42275">
        <w:t>R_grain</w:t>
      </w:r>
      <w:proofErr w:type="spellEnd"/>
      <w:r w:rsidR="00C42275">
        <w:t>/</w:t>
      </w:r>
      <w:proofErr w:type="spellStart"/>
      <w:r w:rsidR="00C42275">
        <w:t>R_epi</w:t>
      </w:r>
      <w:proofErr w:type="spellEnd"/>
      <w:r w:rsidR="00C42275">
        <w:t xml:space="preserve"> en fonction du nombre de grains </w:t>
      </w:r>
      <w:r w:rsidR="00C42275">
        <w:lastRenderedPageBreak/>
        <w:t xml:space="preserve">observés pour les différentes valeurs de </w:t>
      </w:r>
      <w:proofErr w:type="spellStart"/>
      <w:r w:rsidR="00C42275">
        <w:t>nsel</w:t>
      </w:r>
      <w:proofErr w:type="spellEnd"/>
      <w:r w:rsidR="00C42275">
        <w:t xml:space="preserve">, NEO et NGE. </w:t>
      </w:r>
    </w:p>
    <w:p w14:paraId="5CC57130" w14:textId="467B2111" w:rsidR="00011A40" w:rsidRPr="00011A40" w:rsidRDefault="00011A40" w:rsidP="00011A40">
      <w:pPr>
        <w:pStyle w:val="Corpsdetexte"/>
        <w:jc w:val="center"/>
      </w:pPr>
      <w:r>
        <w:rPr>
          <w:noProof/>
        </w:rPr>
        <w:drawing>
          <wp:inline distT="0" distB="0" distL="0" distR="0" wp14:anchorId="7CB06ACE" wp14:editId="576D3631">
            <wp:extent cx="5760720" cy="4488180"/>
            <wp:effectExtent l="19050" t="19050" r="11430" b="26670"/>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analytique.png"/>
                    <pic:cNvPicPr/>
                  </pic:nvPicPr>
                  <pic:blipFill>
                    <a:blip r:embed="rId26">
                      <a:extLst>
                        <a:ext uri="{28A0092B-C50C-407E-A947-70E740481C1C}">
                          <a14:useLocalDpi xmlns:a14="http://schemas.microsoft.com/office/drawing/2010/main" val="0"/>
                        </a:ext>
                      </a:extLst>
                    </a:blip>
                    <a:stretch>
                      <a:fillRect/>
                    </a:stretch>
                  </pic:blipFill>
                  <pic:spPr>
                    <a:xfrm>
                      <a:off x="0" y="0"/>
                      <a:ext cx="5760720" cy="4488180"/>
                    </a:xfrm>
                    <a:prstGeom prst="rect">
                      <a:avLst/>
                    </a:prstGeom>
                    <a:ln>
                      <a:solidFill>
                        <a:schemeClr val="tx1"/>
                      </a:solidFill>
                    </a:ln>
                  </pic:spPr>
                </pic:pic>
              </a:graphicData>
            </a:graphic>
          </wp:inline>
        </w:drawing>
      </w:r>
    </w:p>
    <w:p w14:paraId="7FDF5413" w14:textId="4F74AF91" w:rsidR="00CC31F3" w:rsidRDefault="004C5BD7" w:rsidP="00316AF5">
      <w:r>
        <w:t xml:space="preserve">On peut en premier lieu vérifier que les résultats correspondent bien aux attendus théoriques. On voit que plus le nombre de grain observé est grand, plus le rapport et grand. Cela est logique car plus on observe de grains, plus on peut aller loin dans l’intensité de sélection sur grain, plus </w:t>
      </w:r>
      <w:proofErr w:type="spellStart"/>
      <w:r>
        <w:t>R_grain</w:t>
      </w:r>
      <w:proofErr w:type="spellEnd"/>
      <w:r>
        <w:t xml:space="preserve"> augmente. On voit que plus NGE est grand, plus le rapport baisse. C’est logique car un plus grand nombre de grain par épi augmente l’héritabilité lorsqu’on sélectionne sur épi ce qui fait augmenter </w:t>
      </w:r>
      <w:proofErr w:type="spellStart"/>
      <w:r>
        <w:t>R_epi</w:t>
      </w:r>
      <w:proofErr w:type="spellEnd"/>
      <w:r>
        <w:t xml:space="preserve">. De même plus NEO est grand, plus le rapport est bas, car plus on peut observer d’épis, plus on peut aller loin dans l’intensité de sélection sur épi, plus </w:t>
      </w:r>
      <w:proofErr w:type="spellStart"/>
      <w:r>
        <w:t>R_epi</w:t>
      </w:r>
      <w:proofErr w:type="spellEnd"/>
      <w:r>
        <w:t xml:space="preserve"> augmente. </w:t>
      </w:r>
    </w:p>
    <w:p w14:paraId="4A802079" w14:textId="3E1F478E" w:rsidR="00316AF5" w:rsidRDefault="00316AF5" w:rsidP="00316AF5"/>
    <w:p w14:paraId="45C0AEBA" w14:textId="4835DC8E" w:rsidR="00205325" w:rsidRDefault="00316AF5" w:rsidP="00316AF5">
      <w:r>
        <w:t>Pour bien utiliser ces résultats, il faut comprendre et imaginer à quelle situation réelle correspond chaque jeu de paramètres. Si l’</w:t>
      </w:r>
      <w:r w:rsidR="00A430FF">
        <w:t xml:space="preserve">on prend la colonne </w:t>
      </w:r>
      <w:proofErr w:type="spellStart"/>
      <w:r w:rsidR="00A430FF">
        <w:t>nsel</w:t>
      </w:r>
      <w:proofErr w:type="spellEnd"/>
      <w:r w:rsidR="00A430FF">
        <w:t xml:space="preserve"> = 10</w:t>
      </w:r>
      <w:r>
        <w:t>00. Ce nombre de grain sélectionné correspond à une très faible surface à replanter</w:t>
      </w:r>
      <w:r w:rsidR="00A430FF">
        <w:t>, de l’ordre de 3 à 4 m² pour une densité autour de 300 grains/m²</w:t>
      </w:r>
      <w:r>
        <w:t xml:space="preserve">. </w:t>
      </w:r>
      <w:r w:rsidR="009F1C7F">
        <w:t>On peut imaginer deux situations. La première serait un agriculteur qui améliore sa/ses populations sur des petites surfaces constantes d’année en année</w:t>
      </w:r>
      <w:r w:rsidR="00F51EF5">
        <w:t xml:space="preserve"> et passe par une phase de multiplication de sa population améliorée chaque année pour le semis de l’année suivante</w:t>
      </w:r>
      <w:r w:rsidR="000A21BC">
        <w:t xml:space="preserve"> (2 années de multi et 200 m² pour NGE = 60 et densité à 300)</w:t>
      </w:r>
      <w:r w:rsidR="009F1C7F">
        <w:t>.</w:t>
      </w:r>
      <w:r w:rsidR="0082192E">
        <w:t xml:space="preserve"> Petite surface soit pour grosse intensité de sélection en partant de la récolte ouais mais </w:t>
      </w:r>
      <w:r w:rsidR="0082192E">
        <w:lastRenderedPageBreak/>
        <w:t>nan là on épuise la pop.</w:t>
      </w:r>
      <w:r w:rsidR="00205325">
        <w:t xml:space="preserve"> (c’était la situation 2)</w:t>
      </w:r>
    </w:p>
    <w:p w14:paraId="08C0C486" w14:textId="6EBAE947" w:rsidR="00D77294" w:rsidRDefault="00D77294" w:rsidP="00316AF5"/>
    <w:p w14:paraId="13944DA5" w14:textId="0F52DC3D" w:rsidR="00D77294" w:rsidRPr="00CC31F3" w:rsidRDefault="00D77294" w:rsidP="00316AF5">
      <w:r>
        <w:t>En stress : moins de NGE</w:t>
      </w:r>
    </w:p>
    <w:p w14:paraId="507031A3" w14:textId="19276AB7" w:rsidR="002E0557" w:rsidRDefault="002E0557" w:rsidP="002E0557">
      <w:pPr>
        <w:pStyle w:val="Titre1"/>
      </w:pPr>
      <w:r>
        <w:t>Discussion</w:t>
      </w:r>
    </w:p>
    <w:p w14:paraId="06B9520C" w14:textId="0F160BE9" w:rsidR="0000188A" w:rsidRDefault="0000188A" w:rsidP="0000188A">
      <w:pPr>
        <w:pStyle w:val="Titre2"/>
      </w:pPr>
      <w:r>
        <w:t xml:space="preserve">Prise </w:t>
      </w:r>
      <w:r w:rsidR="00505948">
        <w:t>de recul sur l’équation</w:t>
      </w:r>
    </w:p>
    <w:p w14:paraId="33677A5E" w14:textId="435696CF" w:rsidR="00505948" w:rsidRDefault="00CC77C5" w:rsidP="00505948">
      <w:r>
        <w:t xml:space="preserve">Dans le cadre du stage, l’équation a seulement été utilisée </w:t>
      </w:r>
      <w:r w:rsidR="00F63128">
        <w:t xml:space="preserve">pour la taille du grain car c’est le seul trait pour lequel nous avons pu estimer les composantes de la variance nécessaires pour les calculs. Cependant, cette équation peut être utilisée pour n’importe quel trait qui concerne le grain individuel. De plus, cette </w:t>
      </w:r>
      <w:r w:rsidR="00505948">
        <w:t>équation pourrait être améliorée. Une des améliorations les plus évidentes est la prise en compte des compromis qui existes entre les traits du grain, par exemple le compromis entre la taille et le nombre de grains. Ce compromis ferait changer la valeur de NGE</w:t>
      </w:r>
      <w:r w:rsidR="00083D4C">
        <w:t xml:space="preserve"> en fonction de l’intensité de sélection appliquée car plus l’intensité de sélection serait forte, plus les grains sélectionnés seraient gros, et plus ils viendraient d’épis avec un faible nombre de grain. Au final, la prise en comp</w:t>
      </w:r>
      <w:r w:rsidR="00BA047B">
        <w:t>te de ce compromis changerait le</w:t>
      </w:r>
      <w:r w:rsidR="00083D4C">
        <w:t xml:space="preserve"> </w:t>
      </w:r>
      <w:r w:rsidR="00BA047B">
        <w:t xml:space="preserve">rapport entre les intensités de sélection, et le rapport entre les héritabilités sur grain et sur épi. </w:t>
      </w:r>
      <w:r w:rsidR="008F3030">
        <w:t xml:space="preserve">En revanche, la prise en compte de compromis implique surement de perdre la généralité de l’équation et de devoir avoir une équation pour chaque trade off. </w:t>
      </w:r>
    </w:p>
    <w:p w14:paraId="6BE460B5" w14:textId="3D707E08" w:rsidR="00DE6567" w:rsidRDefault="00DE6567" w:rsidP="00505948"/>
    <w:p w14:paraId="1F9FD572" w14:textId="36F69C60" w:rsidR="00DE6567" w:rsidRDefault="00DE6567" w:rsidP="00505948">
      <w:r>
        <w:t xml:space="preserve">Un autre élément important de discussion est la nécessité d’estimer les paramètres de la variance pour utiliser l’équation. </w:t>
      </w:r>
      <w:r w:rsidR="00114C29">
        <w:t xml:space="preserve">Etant donné que ces paramètres sont contraints (on ne peut pas les adapter ou les choisir comme NEO, NGO ou </w:t>
      </w:r>
      <w:proofErr w:type="spellStart"/>
      <w:r w:rsidR="00114C29">
        <w:t>nsel</w:t>
      </w:r>
      <w:proofErr w:type="spellEnd"/>
      <w:r w:rsidR="00114C29">
        <w:t xml:space="preserve">), il est nécessaire de les estimer pour utiliser l’équation. </w:t>
      </w:r>
      <w:r w:rsidR="00CF7DEA">
        <w:t>L’estimation de ces paramètres requiert un travail conséquent et/ou l’utilisation de technologie avancée (Optomachine) du fait de la nécessité de mesure</w:t>
      </w:r>
      <w:r w:rsidR="00114C29">
        <w:t>r</w:t>
      </w:r>
      <w:r w:rsidR="00CF7DEA">
        <w:t xml:space="preserve"> des grains individuellement. Dans le cadre d’une sélection massale menée par un groupement d’agriculteur, il est raisonnable de penser que ni le temps ni la technologie ne sont disponibles. </w:t>
      </w:r>
      <w:r w:rsidR="00114C29">
        <w:t>De plus, comme ces paramètres changent</w:t>
      </w:r>
      <w:r>
        <w:t xml:space="preserve"> en fonction du lieu, de l’année et du trait observé</w:t>
      </w:r>
      <w:r w:rsidR="001C5DE2">
        <w:t>, il faudrait surement "</w:t>
      </w:r>
      <w:proofErr w:type="spellStart"/>
      <w:r w:rsidR="001C5DE2">
        <w:t>recalibrer</w:t>
      </w:r>
      <w:proofErr w:type="spellEnd"/>
      <w:r w:rsidR="001C5DE2">
        <w:t xml:space="preserve">" régulièrement l’équation, c’est-à-dire ré-estimer régulièrement les paramètres de variance pour s’en servir. </w:t>
      </w:r>
    </w:p>
    <w:p w14:paraId="7AF68644" w14:textId="72BBDB8C" w:rsidR="00CC77C5" w:rsidRDefault="00CC77C5" w:rsidP="00505948">
      <w:pPr>
        <w:pStyle w:val="Titre2"/>
      </w:pPr>
      <w:r>
        <w:t>Phénomique</w:t>
      </w:r>
    </w:p>
    <w:p w14:paraId="3D010DB3" w14:textId="2A80E181" w:rsidR="004F5214" w:rsidRDefault="004F5214" w:rsidP="004F5214">
      <w:r>
        <w:t>Dire c’est quoi la phénomique</w:t>
      </w:r>
    </w:p>
    <w:p w14:paraId="2D57EEA0" w14:textId="66AC5730" w:rsidR="00CF7DEA" w:rsidRDefault="00CF7DEA" w:rsidP="004F5214">
      <w:r>
        <w:t>Cool pour sélectionner sur autre chose que le grain</w:t>
      </w:r>
    </w:p>
    <w:p w14:paraId="2BE28FAF" w14:textId="423C0D4C" w:rsidR="004F5214" w:rsidRPr="004F5214" w:rsidRDefault="004F5214" w:rsidP="004F5214">
      <w:r>
        <w:t xml:space="preserve">Etant donné que l’équation peut être utilisée pour n’importe quel trait mesurable sur grain individuel, elle peut apporter des éléments de discussion intéressants pour la sélection phénomique. En effet, </w:t>
      </w:r>
      <w:r w:rsidR="00B04009">
        <w:t xml:space="preserve">si l’on peut mesurer des spectres de grains individuels dans le but de prédire un trait, il sera toujours préférable </w:t>
      </w:r>
      <w:r w:rsidR="00B04009">
        <w:lastRenderedPageBreak/>
        <w:t xml:space="preserve">de moyenner les spectres des grains issus d’un même épi pour faire la prédiction si possible. </w:t>
      </w:r>
    </w:p>
    <w:p w14:paraId="77E0ACD8" w14:textId="142250B3" w:rsidR="002E0557" w:rsidRDefault="00D8462E" w:rsidP="002E0557">
      <w:pPr>
        <w:pStyle w:val="Titre2"/>
      </w:pPr>
      <w:r>
        <w:t>Sélection participative et difficultés liées</w:t>
      </w:r>
    </w:p>
    <w:p w14:paraId="013302BC" w14:textId="0C067078" w:rsidR="00D8462E" w:rsidRDefault="00D8462E" w:rsidP="00D8462E">
      <w:pPr>
        <w:pStyle w:val="Titre2"/>
      </w:pPr>
      <w:r>
        <w:t>A qui ça sert ?</w:t>
      </w:r>
    </w:p>
    <w:p w14:paraId="35A3E2FA" w14:textId="08048630" w:rsidR="00510297" w:rsidRPr="00D8462E" w:rsidRDefault="00510297" w:rsidP="00510297">
      <w:pPr>
        <w:pStyle w:val="Titre2"/>
        <w:sectPr w:rsidR="00510297" w:rsidRPr="00D8462E" w:rsidSect="002E19EB">
          <w:footerReference w:type="default" r:id="rId27"/>
          <w:footnotePr>
            <w:pos w:val="beneathText"/>
          </w:footnotePr>
          <w:pgSz w:w="11906" w:h="16838"/>
          <w:pgMar w:top="1417" w:right="1417" w:bottom="1417" w:left="1417" w:header="720" w:footer="1417" w:gutter="0"/>
          <w:cols w:space="720"/>
          <w:docGrid w:linePitch="299"/>
        </w:sectPr>
      </w:pPr>
    </w:p>
    <w:p w14:paraId="3419E4D0" w14:textId="77777777" w:rsidR="00110323" w:rsidRPr="00EA76C3" w:rsidRDefault="00110323">
      <w:pPr>
        <w:pStyle w:val="----Corpsdetexte----"/>
        <w:rPr>
          <w:rFonts w:ascii="Arial" w:hAnsi="Arial" w:cs="Arial"/>
        </w:rPr>
      </w:pPr>
      <w:r w:rsidRPr="00EA76C3">
        <w:rPr>
          <w:rFonts w:ascii="Arial" w:hAnsi="Arial" w:cs="Arial"/>
        </w:rPr>
        <w:lastRenderedPageBreak/>
        <w:t xml:space="preserve">Cette page est un exemple de page au format paysage. </w:t>
      </w:r>
    </w:p>
    <w:p w14:paraId="606BC312" w14:textId="77777777" w:rsidR="00110323" w:rsidRPr="00EA76C3" w:rsidRDefault="00110323">
      <w:pPr>
        <w:pStyle w:val="----Corpsdetexte----"/>
        <w:rPr>
          <w:rFonts w:ascii="Arial" w:hAnsi="Arial" w:cs="Arial"/>
        </w:rPr>
      </w:pPr>
      <w:r w:rsidRPr="00EA76C3">
        <w:rPr>
          <w:rFonts w:ascii="Arial" w:hAnsi="Arial" w:cs="Arial"/>
        </w:rPr>
        <w:t>La pagination est mise automatiquement et surtout elle est bien orientée.</w:t>
      </w:r>
    </w:p>
    <w:p w14:paraId="21277CA2" w14:textId="77777777" w:rsidR="00110323" w:rsidRPr="00EA76C3" w:rsidRDefault="00110323">
      <w:pPr>
        <w:pStyle w:val="----Corpsdetexte----"/>
        <w:rPr>
          <w:rFonts w:ascii="Arial" w:hAnsi="Arial" w:cs="Arial"/>
        </w:rPr>
      </w:pPr>
      <w:r w:rsidRPr="00EA76C3">
        <w:rPr>
          <w:rFonts w:ascii="Arial" w:hAnsi="Arial" w:cs="Arial"/>
        </w:rPr>
        <w:t xml:space="preserve">N’abusez pas de cette présentation. </w:t>
      </w:r>
    </w:p>
    <w:p w14:paraId="02E50655" w14:textId="77777777" w:rsidR="00110323" w:rsidRPr="00EA76C3" w:rsidRDefault="00110323">
      <w:pPr>
        <w:pStyle w:val="----Corpsdetexte----"/>
        <w:rPr>
          <w:rFonts w:ascii="Arial" w:hAnsi="Arial" w:cs="Arial"/>
        </w:rPr>
      </w:pPr>
      <w:r w:rsidRPr="00EA76C3">
        <w:rPr>
          <w:rFonts w:ascii="Arial" w:hAnsi="Arial" w:cs="Arial"/>
        </w:rPr>
        <w:t>Quel que soit le style de page, il faut toujours essayer d’adapter la forme du message au format utilisé pour l’édition. Prévoir des tableaux et des figures qui restent lisibles sans empiéter sur les marges qui sont réservées au lecteur.</w:t>
      </w:r>
    </w:p>
    <w:p w14:paraId="27309630" w14:textId="77777777" w:rsidR="00110323" w:rsidRPr="00EA76C3" w:rsidRDefault="00110323">
      <w:pPr>
        <w:pStyle w:val="----Corpsdetexte----"/>
        <w:rPr>
          <w:rFonts w:ascii="Arial" w:hAnsi="Arial" w:cs="Arial"/>
        </w:rPr>
      </w:pPr>
    </w:p>
    <w:p w14:paraId="0DFE88D5" w14:textId="77777777" w:rsidR="00110323" w:rsidRDefault="00110323">
      <w:pPr>
        <w:sectPr w:rsidR="00110323">
          <w:footerReference w:type="default" r:id="rId28"/>
          <w:footnotePr>
            <w:pos w:val="beneathText"/>
          </w:footnotePr>
          <w:pgSz w:w="16838" w:h="11906" w:orient="landscape"/>
          <w:pgMar w:top="1701" w:right="1701" w:bottom="2269" w:left="1984" w:header="720" w:footer="1701" w:gutter="0"/>
          <w:cols w:space="720"/>
        </w:sectPr>
      </w:pPr>
    </w:p>
    <w:p w14:paraId="78D4123E" w14:textId="77777777" w:rsidR="00110323" w:rsidRPr="00EA76C3" w:rsidRDefault="00110323">
      <w:pPr>
        <w:pStyle w:val="301Introduction"/>
        <w:rPr>
          <w:rFonts w:ascii="Arial" w:hAnsi="Arial" w:cs="Arial"/>
        </w:rPr>
      </w:pPr>
      <w:r w:rsidRPr="00EA76C3">
        <w:rPr>
          <w:rFonts w:ascii="Arial" w:hAnsi="Arial" w:cs="Arial"/>
        </w:rPr>
        <w:lastRenderedPageBreak/>
        <w:t>Conclusion</w:t>
      </w:r>
    </w:p>
    <w:p w14:paraId="7ACCBD92" w14:textId="77777777" w:rsidR="00110323" w:rsidRPr="00EA76C3" w:rsidRDefault="00110323">
      <w:pPr>
        <w:pStyle w:val="Corpsdetexte"/>
        <w:rPr>
          <w:rFonts w:ascii="Arial" w:hAnsi="Arial" w:cs="Arial"/>
        </w:rPr>
      </w:pPr>
    </w:p>
    <w:p w14:paraId="1B917D5B" w14:textId="77777777" w:rsidR="00110323" w:rsidRPr="00EA76C3" w:rsidRDefault="00110323">
      <w:pPr>
        <w:pStyle w:val="Corpsdetexte"/>
        <w:rPr>
          <w:rFonts w:ascii="Arial" w:hAnsi="Arial" w:cs="Arial"/>
        </w:rPr>
      </w:pPr>
    </w:p>
    <w:p w14:paraId="3782D484" w14:textId="77777777" w:rsidR="00110323" w:rsidRPr="00EA76C3" w:rsidRDefault="00110323">
      <w:pPr>
        <w:pStyle w:val="Corpsdetexte"/>
        <w:rPr>
          <w:rFonts w:ascii="Arial" w:hAnsi="Arial" w:cs="Arial"/>
        </w:rPr>
      </w:pPr>
    </w:p>
    <w:p w14:paraId="311F983B" w14:textId="77777777" w:rsidR="00110323" w:rsidRPr="00EA76C3" w:rsidRDefault="00110323">
      <w:pPr>
        <w:pStyle w:val="Corpsdetexte"/>
        <w:rPr>
          <w:rFonts w:ascii="Arial" w:hAnsi="Arial" w:cs="Arial"/>
        </w:rPr>
      </w:pPr>
    </w:p>
    <w:p w14:paraId="241FE5D4" w14:textId="77777777" w:rsidR="00110323" w:rsidRDefault="00110323">
      <w:pPr>
        <w:sectPr w:rsidR="00110323">
          <w:footerReference w:type="default" r:id="rId29"/>
          <w:footnotePr>
            <w:pos w:val="beneathText"/>
          </w:footnotePr>
          <w:pgSz w:w="11906" w:h="16838"/>
          <w:pgMar w:top="1417" w:right="1417" w:bottom="1983" w:left="1417" w:header="720" w:footer="1417" w:gutter="0"/>
          <w:cols w:space="720"/>
        </w:sectPr>
      </w:pPr>
    </w:p>
    <w:p w14:paraId="76C0BA0C" w14:textId="77777777" w:rsidR="00110323" w:rsidRDefault="00110323">
      <w:pPr>
        <w:pStyle w:val="308TitreBibliographie"/>
        <w:rPr>
          <w:rFonts w:ascii="Arial" w:hAnsi="Arial" w:cs="Arial"/>
        </w:rPr>
      </w:pPr>
      <w:r w:rsidRPr="00EA76C3">
        <w:rPr>
          <w:rFonts w:ascii="Arial" w:hAnsi="Arial" w:cs="Arial"/>
        </w:rPr>
        <w:lastRenderedPageBreak/>
        <w:t>Références bibliographiques</w:t>
      </w:r>
    </w:p>
    <w:p w14:paraId="5AAE5BDD" w14:textId="77777777" w:rsidR="00DF331B" w:rsidRPr="00EA76C3" w:rsidRDefault="00DF331B">
      <w:pPr>
        <w:pStyle w:val="308TitreBibliographie"/>
        <w:rPr>
          <w:rFonts w:ascii="Arial" w:hAnsi="Arial" w:cs="Arial"/>
        </w:rPr>
      </w:pPr>
    </w:p>
    <w:p w14:paraId="0F7828E2" w14:textId="77777777" w:rsidR="000B7A71" w:rsidRPr="000B7A71" w:rsidRDefault="00DF331B" w:rsidP="000B7A71">
      <w:pPr>
        <w:pStyle w:val="Bibliographie"/>
        <w:rPr>
          <w:rFonts w:ascii="Arial" w:hAnsi="Arial" w:cs="Arial"/>
        </w:rPr>
      </w:pPr>
      <w:r>
        <w:rPr>
          <w:rFonts w:ascii="Arial" w:hAnsi="Arial" w:cs="Arial"/>
        </w:rPr>
        <w:fldChar w:fldCharType="begin"/>
      </w:r>
      <w:r>
        <w:rPr>
          <w:rFonts w:ascii="Arial" w:hAnsi="Arial" w:cs="Arial"/>
        </w:rPr>
        <w:instrText xml:space="preserve"> ADDIN ZOTERO_BIBL {"uncited":[],"omitted":[],"custom":[]} CSL_BIBLIOGRAPHY </w:instrText>
      </w:r>
      <w:r>
        <w:rPr>
          <w:rFonts w:ascii="Arial" w:hAnsi="Arial" w:cs="Arial"/>
        </w:rPr>
        <w:fldChar w:fldCharType="separate"/>
      </w:r>
      <w:r w:rsidR="000B7A71" w:rsidRPr="000B7A71">
        <w:rPr>
          <w:rFonts w:ascii="Arial" w:hAnsi="Arial" w:cs="Arial"/>
        </w:rPr>
        <w:t>Andrée, P., Clark, J.K., Levkoe, C.Z., Lowitt, K. (Eds.), 2019. Civil Society and Social Movements in Food System Governance. Taylor &amp; Francis.</w:t>
      </w:r>
    </w:p>
    <w:p w14:paraId="0FC523EC" w14:textId="77777777" w:rsidR="000B7A71" w:rsidRPr="000B7A71" w:rsidRDefault="000B7A71" w:rsidP="000B7A71">
      <w:pPr>
        <w:pStyle w:val="Bibliographie"/>
        <w:rPr>
          <w:rFonts w:ascii="Arial" w:hAnsi="Arial" w:cs="Arial"/>
        </w:rPr>
      </w:pPr>
      <w:r w:rsidRPr="000B7A71">
        <w:rPr>
          <w:rFonts w:ascii="Arial" w:hAnsi="Arial" w:cs="Arial"/>
        </w:rPr>
        <w:t>Asseng, S., Ewert, F., Martre, P., Rötter, R.P., Lobell, D.B., Cammarano, D., Kimball, B.A., Ottman, M.J., Wall, G.W., White, J.W., Reynolds, M.P., Alderman, P.D., Prasad, P.V.V., Aggarwal, P.K., Anothai, J., Basso, B., Biernath, C., Challinor, A.J., De Sanctis, G., Doltra, J., Fereres, E., Garcia-Vila, M., Gayler, S., Hoogenboom, G., Hunt, L.A., Izaurralde, R.C., Jabloun, M., Jones, C.D., Kersebaum, K.C., Koehler, A.-K., Müller, C., Naresh Kumar, S., Nendel, C., O’Leary, G., Olesen, J.E., Palosuo, T., Priesack, E., Eyshi Rezaei, E., Ruane, A.C., Semenov, M.A., Shcherbak, I., Stöckle, C., Stratonovitch, P., Streck, T., Supit, I., Tao, F., Thorburn, P.J., Waha, K., Wang, E., Wallach, D., Wolf, J., Zhao, Z., Zhu, Y., 2015. Rising temperatures reduce global wheat production. Nat. Clim. Change 5, 143–147. https://doi.org/10.1038/nclimate2470</w:t>
      </w:r>
    </w:p>
    <w:p w14:paraId="18FFC298" w14:textId="77777777" w:rsidR="000B7A71" w:rsidRPr="000B7A71" w:rsidRDefault="000B7A71" w:rsidP="000B7A71">
      <w:pPr>
        <w:pStyle w:val="Bibliographie"/>
        <w:rPr>
          <w:rFonts w:ascii="Arial" w:hAnsi="Arial" w:cs="Arial"/>
        </w:rPr>
      </w:pPr>
      <w:r w:rsidRPr="000B7A71">
        <w:rPr>
          <w:rFonts w:ascii="Arial" w:hAnsi="Arial" w:cs="Arial"/>
        </w:rPr>
        <w:t>Charmet, G., 2011. Wheat domestication: Lessons for the future. C. R. Biol., On the trail of domestications, migrations and invasions in agriculture 334, 212–220. https://doi.org/10.1016/j.crvi.2010.12.013</w:t>
      </w:r>
    </w:p>
    <w:p w14:paraId="26D8FAFE" w14:textId="77777777" w:rsidR="000B7A71" w:rsidRPr="000B7A71" w:rsidRDefault="000B7A71" w:rsidP="000B7A71">
      <w:pPr>
        <w:pStyle w:val="Bibliographie"/>
        <w:rPr>
          <w:rFonts w:ascii="Arial" w:hAnsi="Arial" w:cs="Arial"/>
        </w:rPr>
      </w:pPr>
      <w:r w:rsidRPr="000B7A71">
        <w:rPr>
          <w:rFonts w:ascii="Arial" w:hAnsi="Arial" w:cs="Arial"/>
        </w:rPr>
        <w:t>Dawson, J.C., Goldringer, I., 2012. Breeding for Genetically Diverse Populations: Variety Mixtures and Evolutionary Populations, in: Organic Crop Breeding. John Wiley &amp; Sons, Ltd, pp. 77–98. https://doi.org/10.1002/9781119945932.ch5</w:t>
      </w:r>
    </w:p>
    <w:p w14:paraId="6D219778" w14:textId="77777777" w:rsidR="000B7A71" w:rsidRPr="000B7A71" w:rsidRDefault="000B7A71" w:rsidP="000B7A71">
      <w:pPr>
        <w:pStyle w:val="Bibliographie"/>
        <w:rPr>
          <w:rFonts w:ascii="Arial" w:hAnsi="Arial" w:cs="Arial"/>
        </w:rPr>
      </w:pPr>
      <w:r w:rsidRPr="000B7A71">
        <w:rPr>
          <w:rFonts w:ascii="Arial" w:hAnsi="Arial" w:cs="Arial"/>
        </w:rPr>
        <w:t>Dawson, J.C., Rivière, P., Berthellot, J.-F., Mercier, F., De Kochko, P., Galic, N., Pin, S., Serpolay, E., Thomas, M., Giuliano, S., others, 2011. Collaborative plant breeding for organic agricultural systems in developed countries. Sustainability 3, 1206–1223.</w:t>
      </w:r>
    </w:p>
    <w:p w14:paraId="3CBCD573" w14:textId="77777777" w:rsidR="000B7A71" w:rsidRPr="000B7A71" w:rsidRDefault="000B7A71" w:rsidP="000B7A71">
      <w:pPr>
        <w:pStyle w:val="Bibliographie"/>
        <w:rPr>
          <w:rFonts w:ascii="Arial" w:hAnsi="Arial" w:cs="Arial"/>
        </w:rPr>
      </w:pPr>
      <w:r w:rsidRPr="000B7A71">
        <w:rPr>
          <w:rFonts w:ascii="Arial" w:hAnsi="Arial" w:cs="Arial"/>
        </w:rPr>
        <w:t>Desclaux, D., Ceccarelli, S., Navazio, J., Coley, M., Trouche, G., Aguirre, S., Weltzien, E., Lançon, J., 2012. Centralized or Decentralized Breeding: The Potentials of Participatory Approaches for Low-Input and Organic Agriculture, in: Organic Crop Breeding. John Wiley &amp; Sons, Ltd, pp. 99–123. https://doi.org/10.1002/9781119945932.ch6</w:t>
      </w:r>
    </w:p>
    <w:p w14:paraId="3355642F" w14:textId="77777777" w:rsidR="000B7A71" w:rsidRPr="000B7A71" w:rsidRDefault="000B7A71" w:rsidP="000B7A71">
      <w:pPr>
        <w:pStyle w:val="Bibliographie"/>
        <w:rPr>
          <w:rFonts w:ascii="Arial" w:hAnsi="Arial" w:cs="Arial"/>
        </w:rPr>
      </w:pPr>
      <w:r w:rsidRPr="000B7A71">
        <w:rPr>
          <w:rFonts w:ascii="Arial" w:hAnsi="Arial" w:cs="Arial"/>
        </w:rPr>
        <w:t>Donald, C., 1981. 14 COMPETITIVE PLANTS, COMMUNAL PLANTS, AND YIELD IN WHEAT CROPS. Wheat Sci.-Today Tomorrow 223.</w:t>
      </w:r>
    </w:p>
    <w:p w14:paraId="6DF13CE2" w14:textId="77777777" w:rsidR="000B7A71" w:rsidRPr="000B7A71" w:rsidRDefault="000B7A71" w:rsidP="000B7A71">
      <w:pPr>
        <w:pStyle w:val="Bibliographie"/>
        <w:rPr>
          <w:rFonts w:ascii="Arial" w:hAnsi="Arial" w:cs="Arial"/>
        </w:rPr>
      </w:pPr>
      <w:r w:rsidRPr="000B7A71">
        <w:rPr>
          <w:rFonts w:ascii="Arial" w:hAnsi="Arial" w:cs="Arial"/>
        </w:rPr>
        <w:t>Finch-Savage, W.E., Bassel, G.W., 2016. Seed vigour and crop establishment: extending performance beyond adaptation. J. Exp. Bot. 67, 567–591. https://doi.org/10.1093/jxb/erv490</w:t>
      </w:r>
    </w:p>
    <w:p w14:paraId="5AB993D3" w14:textId="77777777" w:rsidR="000B7A71" w:rsidRPr="000B7A71" w:rsidRDefault="000B7A71" w:rsidP="000B7A71">
      <w:pPr>
        <w:pStyle w:val="Bibliographie"/>
        <w:rPr>
          <w:rFonts w:ascii="Arial" w:hAnsi="Arial" w:cs="Arial"/>
        </w:rPr>
      </w:pPr>
      <w:r w:rsidRPr="000B7A71">
        <w:rPr>
          <w:rFonts w:ascii="Arial" w:hAnsi="Arial" w:cs="Arial"/>
        </w:rPr>
        <w:t>GIE Blé dur, 2017. Description et spécificités - GIE Blé dur Description, spécificités du blé dur. GIE Blé Dur. URL https://www.gie-bledur.fr/la-filiere-ble-dur/description-du-ble-dur/ (accessed 6.7.23).</w:t>
      </w:r>
    </w:p>
    <w:p w14:paraId="1C68EAE2" w14:textId="77777777" w:rsidR="000B7A71" w:rsidRPr="000B7A71" w:rsidRDefault="000B7A71" w:rsidP="000B7A71">
      <w:pPr>
        <w:pStyle w:val="Bibliographie"/>
        <w:rPr>
          <w:rFonts w:ascii="Arial" w:hAnsi="Arial" w:cs="Arial"/>
        </w:rPr>
      </w:pPr>
      <w:r w:rsidRPr="000B7A71">
        <w:rPr>
          <w:rFonts w:ascii="Arial" w:hAnsi="Arial" w:cs="Arial"/>
        </w:rPr>
        <w:t>Houser, M., Stuart, D., 2020. An accelerating treadmill and an overlooked contradiction in industrial agriculture: Climate change and nitrogen fertilizer. J. Agrar. Change 20, 215–237. https://doi.org/10.1111/joac.12341</w:t>
      </w:r>
    </w:p>
    <w:p w14:paraId="0007A2CB" w14:textId="77777777" w:rsidR="000B7A71" w:rsidRPr="000B7A71" w:rsidRDefault="000B7A71" w:rsidP="000B7A71">
      <w:pPr>
        <w:pStyle w:val="Bibliographie"/>
        <w:rPr>
          <w:rFonts w:ascii="Arial" w:hAnsi="Arial" w:cs="Arial"/>
        </w:rPr>
      </w:pPr>
      <w:r w:rsidRPr="000B7A71">
        <w:rPr>
          <w:rFonts w:ascii="Arial" w:hAnsi="Arial" w:cs="Arial"/>
        </w:rPr>
        <w:t>Ishaque, W., Osman, R., Hafiza, B.S., Malghani, S., Zhao, B., Xu, M., Ata-Ul-Karim, S.T., 2023. Quantifying the impacts of climate change on wheat phenology, yield, and evapotranspiration under irrigated and rainfed conditions. Agric. Water Manag. 275, 108017. https://doi.org/10.1016/j.agwat.2022.108017</w:t>
      </w:r>
    </w:p>
    <w:p w14:paraId="3FFCEC2F" w14:textId="77777777" w:rsidR="000B7A71" w:rsidRPr="000B7A71" w:rsidRDefault="000B7A71" w:rsidP="000B7A71">
      <w:pPr>
        <w:pStyle w:val="Bibliographie"/>
        <w:rPr>
          <w:rFonts w:ascii="Arial" w:hAnsi="Arial" w:cs="Arial"/>
        </w:rPr>
      </w:pPr>
      <w:r w:rsidRPr="000B7A71">
        <w:rPr>
          <w:rFonts w:ascii="Arial" w:hAnsi="Arial" w:cs="Arial"/>
        </w:rPr>
        <w:t>Juroszek, P., von Tiedemann, A., 2013. Climate change and potential future risks through wheat diseases: a review. Eur. J. Plant Pathol. 136, 21–33. https://doi.org/10.1007/s10658-012-0144-9</w:t>
      </w:r>
    </w:p>
    <w:p w14:paraId="64FDA7E2" w14:textId="77777777" w:rsidR="000B7A71" w:rsidRPr="000B7A71" w:rsidRDefault="000B7A71" w:rsidP="000B7A71">
      <w:pPr>
        <w:pStyle w:val="Bibliographie"/>
        <w:rPr>
          <w:rFonts w:ascii="Arial" w:hAnsi="Arial" w:cs="Arial"/>
        </w:rPr>
      </w:pPr>
      <w:r w:rsidRPr="000B7A71">
        <w:rPr>
          <w:rFonts w:ascii="Arial" w:hAnsi="Arial" w:cs="Arial"/>
        </w:rPr>
        <w:t>Mailhe, G., Cazeirgue, F., Gascuel, J., Gasnier, R., Berthelot, J., Baboulène, J., Poilly, C., Lavoyer, R., Hernandez, M., Coulbeaut, J., others, 2013. Mise en place d’une méthodologie de sélection participative sur le blé tendre en France.</w:t>
      </w:r>
    </w:p>
    <w:p w14:paraId="721E6449" w14:textId="77777777" w:rsidR="000B7A71" w:rsidRPr="000B7A71" w:rsidRDefault="000B7A71" w:rsidP="000B7A71">
      <w:pPr>
        <w:pStyle w:val="Bibliographie"/>
        <w:rPr>
          <w:rFonts w:ascii="Arial" w:hAnsi="Arial" w:cs="Arial"/>
        </w:rPr>
      </w:pPr>
      <w:r w:rsidRPr="000B7A71">
        <w:rPr>
          <w:rFonts w:ascii="Arial" w:hAnsi="Arial" w:cs="Arial"/>
        </w:rPr>
        <w:t>Pingali, P.L., 2012. Green Revolution: Impacts, limits, and the path ahead. Proc. Natl. Acad. Sci. 109, 12302–12308. https://doi.org/10.1073/pnas.0912953109</w:t>
      </w:r>
    </w:p>
    <w:p w14:paraId="12FA46E6" w14:textId="77777777" w:rsidR="000B7A71" w:rsidRPr="000B7A71" w:rsidRDefault="000B7A71" w:rsidP="000B7A71">
      <w:pPr>
        <w:pStyle w:val="Bibliographie"/>
        <w:rPr>
          <w:rFonts w:ascii="Arial" w:hAnsi="Arial" w:cs="Arial"/>
        </w:rPr>
      </w:pPr>
      <w:r w:rsidRPr="000B7A71">
        <w:rPr>
          <w:rFonts w:ascii="Arial" w:hAnsi="Arial" w:cs="Arial"/>
        </w:rPr>
        <w:t xml:space="preserve">Sadras, V.O., 2007. Evolutionary aspects of the trade-off between seed size and number in </w:t>
      </w:r>
      <w:r w:rsidRPr="000B7A71">
        <w:rPr>
          <w:rFonts w:ascii="Arial" w:hAnsi="Arial" w:cs="Arial"/>
        </w:rPr>
        <w:lastRenderedPageBreak/>
        <w:t>crops. Field Crops Res. 100, 125–138. https://doi.org/10.1016/j.fcr.2006.07.004</w:t>
      </w:r>
    </w:p>
    <w:p w14:paraId="267E9B21" w14:textId="77777777" w:rsidR="000B7A71" w:rsidRPr="000B7A71" w:rsidRDefault="000B7A71" w:rsidP="000B7A71">
      <w:pPr>
        <w:pStyle w:val="Bibliographie"/>
        <w:rPr>
          <w:rFonts w:ascii="Arial" w:hAnsi="Arial" w:cs="Arial"/>
        </w:rPr>
      </w:pPr>
      <w:r w:rsidRPr="000B7A71">
        <w:rPr>
          <w:rFonts w:ascii="Arial" w:hAnsi="Arial" w:cs="Arial"/>
        </w:rPr>
        <w:t>Sharma, R.C., Tiwary, A.K., Ortiz-Ferrara, G., 2008. Reduction in kernel weight as a potential indirect selection criterion for wheat grain yield under terminal heat stress. Plant Breed. 127, 241–248. https://doi.org/10.1111/j.1439-0523.2007.01460.x</w:t>
      </w:r>
    </w:p>
    <w:p w14:paraId="621215F5" w14:textId="77777777" w:rsidR="000B7A71" w:rsidRPr="000B7A71" w:rsidRDefault="000B7A71" w:rsidP="000B7A71">
      <w:pPr>
        <w:pStyle w:val="Bibliographie"/>
        <w:rPr>
          <w:rFonts w:ascii="Arial" w:hAnsi="Arial" w:cs="Arial"/>
        </w:rPr>
      </w:pPr>
      <w:r w:rsidRPr="000B7A71">
        <w:rPr>
          <w:rFonts w:ascii="Arial" w:hAnsi="Arial" w:cs="Arial"/>
        </w:rPr>
        <w:t>Wang, J., Vanga, S.K., Saxena, R., Orsat, V., Raghavan, V., 2018. Effect of Climate Change on the Yield of Cereal Crops: A Review. Climate 6, 41. https://doi.org/10.3390/cli6020041</w:t>
      </w:r>
    </w:p>
    <w:p w14:paraId="6AE13117" w14:textId="77777777" w:rsidR="000B7A71" w:rsidRPr="000B7A71" w:rsidRDefault="000B7A71" w:rsidP="000B7A71">
      <w:pPr>
        <w:pStyle w:val="Bibliographie"/>
        <w:rPr>
          <w:rFonts w:ascii="Arial" w:hAnsi="Arial" w:cs="Arial"/>
        </w:rPr>
      </w:pPr>
      <w:r w:rsidRPr="000B7A71">
        <w:rPr>
          <w:rFonts w:ascii="Arial" w:hAnsi="Arial" w:cs="Arial"/>
        </w:rPr>
        <w:t>Wang, K., Fu, B.X., 2020. Inter-Relationships between Test Weight, Thousand Kernel Weight, Kernel Size Distribution and Their Effects on Durum Wheat Milling, Semolina Composition and Pasta Processing Quality. Foods 9, 1308. https://doi.org/10.3390/foods9091308</w:t>
      </w:r>
    </w:p>
    <w:p w14:paraId="5C253E6F" w14:textId="77777777" w:rsidR="000B7A71" w:rsidRPr="000B7A71" w:rsidRDefault="000B7A71" w:rsidP="000B7A71">
      <w:pPr>
        <w:pStyle w:val="Bibliographie"/>
        <w:rPr>
          <w:rFonts w:ascii="Arial" w:hAnsi="Arial" w:cs="Arial"/>
        </w:rPr>
      </w:pPr>
      <w:r w:rsidRPr="000B7A71">
        <w:rPr>
          <w:rFonts w:ascii="Arial" w:hAnsi="Arial" w:cs="Arial"/>
        </w:rPr>
        <w:t>Wilcox, J., Makowski, D., 2014. A meta-analysis of the predicted effects of climate change on wheat yields using simulation studies. Field Crops Res. 156, 180–190. https://doi.org/10.1016/j.fcr.2013.11.008</w:t>
      </w:r>
    </w:p>
    <w:p w14:paraId="1BD90490" w14:textId="77777777" w:rsidR="000B7A71" w:rsidRPr="000B7A71" w:rsidRDefault="000B7A71" w:rsidP="000B7A71">
      <w:pPr>
        <w:pStyle w:val="Bibliographie"/>
        <w:rPr>
          <w:rFonts w:ascii="Arial" w:hAnsi="Arial" w:cs="Arial"/>
        </w:rPr>
      </w:pPr>
      <w:r w:rsidRPr="000B7A71">
        <w:rPr>
          <w:rFonts w:ascii="Arial" w:hAnsi="Arial" w:cs="Arial"/>
        </w:rPr>
        <w:t>Zahra, N., Hafeez, M.B., Wahid, A., Al Masruri, M.H., Ullah, A., Siddique, K.H.M., Farooq, M., 2023. Impact of climate change on wheat grain composition and quality. J. Sci. Food Agric. 103, 2745–2751. https://doi.org/10.1002/jsfa.12289</w:t>
      </w:r>
    </w:p>
    <w:p w14:paraId="27DDA452" w14:textId="337CB37E" w:rsidR="00110323" w:rsidRPr="00EA76C3" w:rsidRDefault="00DF331B">
      <w:pPr>
        <w:pStyle w:val="Corpsdetexte"/>
        <w:rPr>
          <w:rFonts w:ascii="Arial" w:hAnsi="Arial" w:cs="Arial"/>
        </w:rPr>
      </w:pPr>
      <w:r>
        <w:rPr>
          <w:rFonts w:ascii="Arial" w:hAnsi="Arial" w:cs="Arial"/>
        </w:rPr>
        <w:fldChar w:fldCharType="end"/>
      </w:r>
    </w:p>
    <w:p w14:paraId="7CF5B18E" w14:textId="77777777" w:rsidR="00110323" w:rsidRDefault="00110323">
      <w:pPr>
        <w:sectPr w:rsidR="00110323">
          <w:footerReference w:type="default" r:id="rId30"/>
          <w:footnotePr>
            <w:pos w:val="beneathText"/>
          </w:footnotePr>
          <w:pgSz w:w="11906" w:h="16838"/>
          <w:pgMar w:top="1417" w:right="1417" w:bottom="1983" w:left="1417" w:header="720" w:footer="1417" w:gutter="0"/>
          <w:cols w:space="720"/>
        </w:sectPr>
      </w:pPr>
    </w:p>
    <w:p w14:paraId="78A997A2" w14:textId="77777777" w:rsidR="00110323" w:rsidRDefault="00110323">
      <w:pPr>
        <w:pStyle w:val="----Corpsdetexte----"/>
        <w:sectPr w:rsidR="00110323">
          <w:footerReference w:type="default" r:id="rId31"/>
          <w:footnotePr>
            <w:pos w:val="beneathText"/>
          </w:footnotePr>
          <w:pgSz w:w="11906" w:h="16838"/>
          <w:pgMar w:top="1417" w:right="1417" w:bottom="1983" w:left="1417" w:header="720" w:footer="1417" w:gutter="0"/>
          <w:cols w:space="720"/>
        </w:sectPr>
      </w:pPr>
    </w:p>
    <w:p w14:paraId="1D2B1638" w14:textId="77777777" w:rsidR="00110323" w:rsidRPr="00EA76C3" w:rsidRDefault="00110323">
      <w:pPr>
        <w:pStyle w:val="203Titreliminaire"/>
        <w:rPr>
          <w:rFonts w:cs="Arial"/>
        </w:rPr>
        <w:sectPr w:rsidR="00110323" w:rsidRPr="00EA76C3">
          <w:footnotePr>
            <w:pos w:val="beneathText"/>
          </w:footnotePr>
          <w:type w:val="continuous"/>
          <w:pgSz w:w="11906" w:h="16838"/>
          <w:pgMar w:top="1417" w:right="1417" w:bottom="1983" w:left="1417" w:header="720" w:footer="1417" w:gutter="0"/>
          <w:cols w:space="720"/>
        </w:sectPr>
      </w:pPr>
      <w:r w:rsidRPr="00EA76C3">
        <w:rPr>
          <w:rFonts w:cs="Arial"/>
        </w:rPr>
        <w:t>Annexes</w:t>
      </w:r>
    </w:p>
    <w:p w14:paraId="19001945" w14:textId="77777777" w:rsidR="00110323" w:rsidRPr="00EA76C3" w:rsidRDefault="00110323">
      <w:pPr>
        <w:pStyle w:val="----Corpsdetexte----"/>
        <w:rPr>
          <w:rFonts w:ascii="Arial" w:hAnsi="Arial" w:cs="Arial"/>
        </w:rPr>
      </w:pPr>
    </w:p>
    <w:p w14:paraId="33D62503" w14:textId="77777777" w:rsidR="00C216A1" w:rsidRPr="00EA76C3" w:rsidRDefault="00C216A1" w:rsidP="00C216A1">
      <w:pPr>
        <w:pStyle w:val="----Corpsdetexte----"/>
        <w:rPr>
          <w:rFonts w:ascii="Arial" w:hAnsi="Arial" w:cs="Arial"/>
        </w:rPr>
      </w:pPr>
      <w:r w:rsidRPr="00EA76C3">
        <w:rPr>
          <w:rFonts w:ascii="Arial" w:hAnsi="Arial" w:cs="Arial"/>
        </w:rPr>
        <w:t>[Si le nombre des annexes est trop important, on peut faire un sommaire des annexes.]</w:t>
      </w:r>
    </w:p>
    <w:p w14:paraId="3956BFBA" w14:textId="77777777" w:rsidR="00110323" w:rsidRPr="00EA76C3" w:rsidRDefault="00110323">
      <w:pPr>
        <w:pStyle w:val="----Corpsdetexte----"/>
        <w:rPr>
          <w:rFonts w:ascii="Arial" w:hAnsi="Arial" w:cs="Arial"/>
        </w:rPr>
      </w:pPr>
    </w:p>
    <w:p w14:paraId="50062207" w14:textId="77777777" w:rsidR="00110323" w:rsidRDefault="00110323">
      <w:pPr>
        <w:pStyle w:val="----Corpsdetexte----"/>
      </w:pPr>
    </w:p>
    <w:p w14:paraId="1654501F" w14:textId="77777777" w:rsidR="00110323" w:rsidRDefault="00110323">
      <w:pPr>
        <w:pStyle w:val="----Corpsdetexte----"/>
      </w:pPr>
    </w:p>
    <w:p w14:paraId="3B92661E" w14:textId="77777777" w:rsidR="00110323" w:rsidRDefault="00110323">
      <w:pPr>
        <w:pStyle w:val="----Corpsdetexte----"/>
      </w:pPr>
    </w:p>
    <w:p w14:paraId="7A6450DB" w14:textId="77777777" w:rsidR="00110323" w:rsidRDefault="00110323">
      <w:pPr>
        <w:pStyle w:val="----Corpsdetexte----"/>
      </w:pPr>
    </w:p>
    <w:p w14:paraId="757ED818" w14:textId="77777777" w:rsidR="00110323" w:rsidRDefault="00110323">
      <w:pPr>
        <w:pStyle w:val="----Corpsdetexte----"/>
      </w:pPr>
    </w:p>
    <w:p w14:paraId="1E34F859" w14:textId="77777777" w:rsidR="00110323" w:rsidRDefault="00110323">
      <w:pPr>
        <w:pStyle w:val="----Corpsdetexte----"/>
      </w:pPr>
    </w:p>
    <w:p w14:paraId="712829E6" w14:textId="77777777" w:rsidR="00110323" w:rsidRPr="00EA76C3" w:rsidRDefault="00110323">
      <w:pPr>
        <w:pStyle w:val="509TitreAnnexes"/>
        <w:pageBreakBefore/>
        <w:numPr>
          <w:ilvl w:val="0"/>
          <w:numId w:val="6"/>
        </w:numPr>
        <w:tabs>
          <w:tab w:val="left" w:pos="1000"/>
        </w:tabs>
        <w:ind w:left="1000"/>
        <w:rPr>
          <w:rFonts w:cs="Arial"/>
        </w:rPr>
      </w:pPr>
      <w:r w:rsidRPr="00EA76C3">
        <w:rPr>
          <w:rFonts w:cs="Arial"/>
        </w:rPr>
        <w:lastRenderedPageBreak/>
        <w:t>[</w:t>
      </w:r>
      <w:proofErr w:type="gramStart"/>
      <w:r w:rsidRPr="00EA76C3">
        <w:rPr>
          <w:rFonts w:cs="Arial"/>
        </w:rPr>
        <w:t>titre</w:t>
      </w:r>
      <w:proofErr w:type="gramEnd"/>
      <w:r w:rsidRPr="00EA76C3">
        <w:rPr>
          <w:rFonts w:cs="Arial"/>
        </w:rPr>
        <w:t xml:space="preserve"> de la première annexe]</w:t>
      </w:r>
    </w:p>
    <w:p w14:paraId="2CDC45E8" w14:textId="77777777" w:rsidR="00110323" w:rsidRPr="00EA76C3" w:rsidRDefault="00110323">
      <w:pPr>
        <w:pStyle w:val="Corpsdetexte"/>
        <w:rPr>
          <w:rFonts w:ascii="Arial" w:hAnsi="Arial" w:cs="Arial"/>
        </w:rPr>
      </w:pPr>
    </w:p>
    <w:p w14:paraId="197297BF" w14:textId="77777777" w:rsidR="000919EE" w:rsidRPr="00EA76C3" w:rsidRDefault="000919EE">
      <w:pPr>
        <w:rPr>
          <w:rFonts w:ascii="Arial" w:hAnsi="Arial" w:cs="Arial"/>
        </w:rPr>
      </w:pPr>
    </w:p>
    <w:p w14:paraId="5C343248" w14:textId="77777777" w:rsidR="000919EE" w:rsidRPr="00EA76C3" w:rsidRDefault="000919EE">
      <w:pPr>
        <w:rPr>
          <w:rFonts w:ascii="Arial" w:hAnsi="Arial" w:cs="Arial"/>
        </w:rPr>
      </w:pPr>
    </w:p>
    <w:p w14:paraId="5979E153" w14:textId="77777777" w:rsidR="00292FC5" w:rsidRPr="00EA76C3" w:rsidRDefault="00292FC5" w:rsidP="00292FC5">
      <w:pPr>
        <w:widowControl/>
        <w:suppressAutoHyphens w:val="0"/>
        <w:spacing w:before="278" w:line="284" w:lineRule="atLeast"/>
        <w:rPr>
          <w:rFonts w:ascii="Arial" w:eastAsia="Times New Roman" w:hAnsi="Arial" w:cs="Arial"/>
        </w:rPr>
      </w:pPr>
      <w:r w:rsidRPr="00EA76C3">
        <w:rPr>
          <w:rFonts w:ascii="Arial" w:eastAsia="Times New Roman" w:hAnsi="Arial" w:cs="Arial"/>
        </w:rPr>
        <w:t>[Les annexes peuvent être numérotées différemment du corps du mémoire.]</w:t>
      </w:r>
    </w:p>
    <w:p w14:paraId="33C61FF2" w14:textId="77777777" w:rsidR="00A54FF8" w:rsidRDefault="00A54FF8">
      <w:pPr>
        <w:sectPr w:rsidR="00A54FF8">
          <w:footerReference w:type="default" r:id="rId32"/>
          <w:footnotePr>
            <w:pos w:val="beneathText"/>
          </w:footnotePr>
          <w:type w:val="continuous"/>
          <w:pgSz w:w="11906" w:h="16838"/>
          <w:pgMar w:top="1417" w:right="1417" w:bottom="1983" w:left="1417" w:header="720" w:footer="1417" w:gutter="0"/>
          <w:cols w:space="720"/>
        </w:sectPr>
      </w:pPr>
    </w:p>
    <w:p w14:paraId="52C444E1" w14:textId="77777777" w:rsidR="00110323" w:rsidRPr="00EA76C3" w:rsidRDefault="00110323">
      <w:pPr>
        <w:pStyle w:val="601Rsumtexte"/>
        <w:rPr>
          <w:rFonts w:ascii="Arial" w:hAnsi="Arial" w:cs="Arial"/>
        </w:rPr>
      </w:pPr>
      <w:r w:rsidRPr="00EA76C3">
        <w:rPr>
          <w:rFonts w:ascii="Arial" w:hAnsi="Arial" w:cs="Arial"/>
        </w:rPr>
        <w:lastRenderedPageBreak/>
        <w:t>[</w:t>
      </w:r>
      <w:r w:rsidR="006100E7" w:rsidRPr="00EA76C3">
        <w:rPr>
          <w:rFonts w:ascii="Arial" w:hAnsi="Arial" w:cs="Arial"/>
        </w:rPr>
        <w:t>M</w:t>
      </w:r>
      <w:r w:rsidRPr="00EA76C3">
        <w:rPr>
          <w:rFonts w:ascii="Arial" w:hAnsi="Arial" w:cs="Arial"/>
        </w:rPr>
        <w:t>odèle de quatrième de couverture pour l'impression papier]</w:t>
      </w:r>
    </w:p>
    <w:p w14:paraId="4E934DE5" w14:textId="77777777" w:rsidR="00110323" w:rsidRPr="00EA76C3" w:rsidRDefault="00110323">
      <w:pPr>
        <w:pStyle w:val="102TitreMmoire"/>
        <w:rPr>
          <w:rFonts w:ascii="Arial" w:hAnsi="Arial" w:cs="Arial"/>
        </w:rPr>
      </w:pPr>
      <w:r w:rsidRPr="00EA76C3">
        <w:rPr>
          <w:rFonts w:ascii="Arial" w:hAnsi="Arial" w:cs="Arial"/>
        </w:rPr>
        <w:t>Résumé</w:t>
      </w:r>
    </w:p>
    <w:p w14:paraId="04202216" w14:textId="77777777" w:rsidR="00110323" w:rsidRPr="00EA76C3" w:rsidRDefault="00110323">
      <w:pPr>
        <w:pStyle w:val="601Rsumtexte"/>
        <w:rPr>
          <w:rFonts w:ascii="Arial" w:hAnsi="Arial" w:cs="Arial"/>
        </w:rPr>
      </w:pPr>
      <w:r w:rsidRPr="00EA76C3">
        <w:rPr>
          <w:rFonts w:ascii="Arial" w:hAnsi="Arial" w:cs="Arial"/>
        </w:rPr>
        <w:t>[Texte du résumé en français]</w:t>
      </w:r>
    </w:p>
    <w:p w14:paraId="5FC85BF0" w14:textId="77777777" w:rsidR="00110323" w:rsidRPr="00EA76C3" w:rsidRDefault="00110323">
      <w:pPr>
        <w:pStyle w:val="601Rsumtexte"/>
        <w:rPr>
          <w:rFonts w:ascii="Arial" w:hAnsi="Arial" w:cs="Arial"/>
        </w:rPr>
      </w:pPr>
    </w:p>
    <w:p w14:paraId="247BFE00" w14:textId="77777777" w:rsidR="00110323" w:rsidRPr="00EA76C3" w:rsidRDefault="00110323">
      <w:pPr>
        <w:pStyle w:val="602Motscltitre"/>
        <w:rPr>
          <w:rFonts w:cs="Arial"/>
        </w:rPr>
      </w:pPr>
      <w:r w:rsidRPr="00EA76C3">
        <w:rPr>
          <w:rFonts w:cs="Arial"/>
        </w:rPr>
        <w:t xml:space="preserve">Mots clés </w:t>
      </w:r>
    </w:p>
    <w:p w14:paraId="43CC0A7C" w14:textId="77777777" w:rsidR="00110323" w:rsidRPr="00EA76C3" w:rsidRDefault="00110323">
      <w:pPr>
        <w:pStyle w:val="603Motscltexte"/>
        <w:rPr>
          <w:rFonts w:ascii="Arial" w:hAnsi="Arial" w:cs="Arial"/>
        </w:rPr>
      </w:pPr>
      <w:r w:rsidRPr="00EA76C3">
        <w:rPr>
          <w:rFonts w:ascii="Arial" w:hAnsi="Arial" w:cs="Arial"/>
        </w:rPr>
        <w:t>[</w:t>
      </w:r>
      <w:proofErr w:type="gramStart"/>
      <w:r w:rsidRPr="00EA76C3">
        <w:rPr>
          <w:rFonts w:ascii="Arial" w:hAnsi="Arial" w:cs="Arial"/>
        </w:rPr>
        <w:t>liste</w:t>
      </w:r>
      <w:proofErr w:type="gramEnd"/>
      <w:r w:rsidRPr="00EA76C3">
        <w:rPr>
          <w:rFonts w:ascii="Arial" w:hAnsi="Arial" w:cs="Arial"/>
        </w:rPr>
        <w:t xml:space="preserve"> des mots clés en français]</w:t>
      </w:r>
    </w:p>
    <w:p w14:paraId="05BB11A4" w14:textId="77777777" w:rsidR="00F100E5" w:rsidRDefault="00F100E5">
      <w:pPr>
        <w:pStyle w:val="603Motscltexte"/>
      </w:pPr>
    </w:p>
    <w:p w14:paraId="74A064D7" w14:textId="77777777" w:rsidR="00110323" w:rsidRDefault="00110323">
      <w:pPr>
        <w:pStyle w:val="603Motscltexte"/>
      </w:pPr>
    </w:p>
    <w:p w14:paraId="48498903" w14:textId="77777777" w:rsidR="00110323" w:rsidRDefault="00110323">
      <w:pPr>
        <w:pStyle w:val="Corpsdetexte"/>
      </w:pPr>
    </w:p>
    <w:p w14:paraId="481A0A23" w14:textId="77777777" w:rsidR="00110323" w:rsidRDefault="00110323">
      <w:pPr>
        <w:pStyle w:val="Corpsdetexte"/>
      </w:pPr>
    </w:p>
    <w:p w14:paraId="2A03B696" w14:textId="77777777" w:rsidR="00110323" w:rsidRDefault="00110323">
      <w:pPr>
        <w:pStyle w:val="Corpsdetexte"/>
      </w:pPr>
    </w:p>
    <w:p w14:paraId="6B80521C" w14:textId="77777777" w:rsidR="00110323" w:rsidRDefault="00110323">
      <w:pPr>
        <w:pStyle w:val="Corpsdetexte"/>
      </w:pPr>
    </w:p>
    <w:p w14:paraId="34DAF029" w14:textId="77777777" w:rsidR="00110323" w:rsidRDefault="00110323">
      <w:pPr>
        <w:pStyle w:val="Corpsdetexte"/>
      </w:pPr>
    </w:p>
    <w:p w14:paraId="4E3C35A0" w14:textId="77777777" w:rsidR="00110323" w:rsidRDefault="00110323">
      <w:pPr>
        <w:pStyle w:val="Corpsdetexte"/>
      </w:pPr>
    </w:p>
    <w:p w14:paraId="76E22811" w14:textId="77777777" w:rsidR="00110323" w:rsidRDefault="00110323">
      <w:pPr>
        <w:pStyle w:val="Corpsdetexte"/>
      </w:pPr>
    </w:p>
    <w:p w14:paraId="5D28186C" w14:textId="77777777" w:rsidR="00110323" w:rsidRDefault="00110323">
      <w:pPr>
        <w:pStyle w:val="Corpsdetexte"/>
      </w:pPr>
    </w:p>
    <w:p w14:paraId="663DD800" w14:textId="77777777" w:rsidR="00110323" w:rsidRDefault="00110323">
      <w:pPr>
        <w:pStyle w:val="Corpsdetexte"/>
      </w:pPr>
    </w:p>
    <w:p w14:paraId="6D945FFF" w14:textId="77777777" w:rsidR="00110323" w:rsidRDefault="00110323">
      <w:pPr>
        <w:pStyle w:val="Corpsdetexte"/>
      </w:pPr>
    </w:p>
    <w:p w14:paraId="7033BE55" w14:textId="77777777" w:rsidR="00110323" w:rsidRDefault="00110323">
      <w:pPr>
        <w:pStyle w:val="Corpsdetexte"/>
      </w:pPr>
    </w:p>
    <w:p w14:paraId="0C19B719" w14:textId="77777777" w:rsidR="00110323" w:rsidRDefault="00110323">
      <w:pPr>
        <w:pStyle w:val="Corpsdetexte"/>
      </w:pPr>
    </w:p>
    <w:p w14:paraId="5191E311" w14:textId="77777777" w:rsidR="00110323" w:rsidRDefault="00110323">
      <w:pPr>
        <w:pStyle w:val="Corpsdetexte"/>
      </w:pPr>
    </w:p>
    <w:p w14:paraId="64C0EABA" w14:textId="77777777" w:rsidR="00110323" w:rsidRDefault="00110323">
      <w:pPr>
        <w:pStyle w:val="Corpsdetexte"/>
      </w:pPr>
    </w:p>
    <w:p w14:paraId="57F9BC75" w14:textId="77777777" w:rsidR="00110323" w:rsidRDefault="00110323">
      <w:pPr>
        <w:pStyle w:val="Corpsdetexte"/>
      </w:pPr>
    </w:p>
    <w:p w14:paraId="22BFBB02" w14:textId="77777777" w:rsidR="00110323" w:rsidRPr="00EA76C3" w:rsidRDefault="00110323">
      <w:pPr>
        <w:pStyle w:val="Corpsdetexte"/>
        <w:rPr>
          <w:rFonts w:ascii="Arial" w:hAnsi="Arial" w:cs="Arial"/>
        </w:rPr>
      </w:pPr>
    </w:p>
    <w:p w14:paraId="307601C9" w14:textId="77777777" w:rsidR="00110323" w:rsidRPr="00EA76C3" w:rsidRDefault="00110323">
      <w:pPr>
        <w:pStyle w:val="Corpsdetexte"/>
        <w:rPr>
          <w:rFonts w:ascii="Arial" w:hAnsi="Arial" w:cs="Arial"/>
        </w:rPr>
      </w:pPr>
      <w:r w:rsidRPr="00EA76C3">
        <w:rPr>
          <w:rFonts w:ascii="Arial" w:hAnsi="Arial" w:cs="Arial"/>
        </w:rPr>
        <w:t xml:space="preserve">Pour citer </w:t>
      </w:r>
      <w:r w:rsidR="001D4795" w:rsidRPr="00EA76C3">
        <w:rPr>
          <w:rFonts w:ascii="Arial" w:hAnsi="Arial" w:cs="Arial"/>
        </w:rPr>
        <w:t>ce document</w:t>
      </w:r>
      <w:r w:rsidRPr="00EA76C3">
        <w:rPr>
          <w:rFonts w:ascii="Arial" w:hAnsi="Arial" w:cs="Arial"/>
        </w:rPr>
        <w:t> : [Nom, Prénom, année de soutenance (AAAA). Titre du rapport ou du mémoire. Type de document, diplôme, spécialité</w:t>
      </w:r>
      <w:r w:rsidR="00AE01B7" w:rsidRPr="00EA76C3">
        <w:rPr>
          <w:rFonts w:ascii="Arial" w:hAnsi="Arial" w:cs="Arial"/>
        </w:rPr>
        <w:t>, option</w:t>
      </w:r>
      <w:r w:rsidRPr="00EA76C3">
        <w:rPr>
          <w:rFonts w:ascii="Arial" w:hAnsi="Arial" w:cs="Arial"/>
        </w:rPr>
        <w:t xml:space="preserve">, </w:t>
      </w:r>
      <w:r w:rsidR="00282E2D" w:rsidRPr="00EA76C3">
        <w:rPr>
          <w:rFonts w:ascii="Arial" w:hAnsi="Arial" w:cs="Arial"/>
        </w:rPr>
        <w:t xml:space="preserve">Institut Agro | </w:t>
      </w:r>
      <w:r w:rsidRPr="00EA76C3">
        <w:rPr>
          <w:rFonts w:ascii="Arial" w:hAnsi="Arial" w:cs="Arial"/>
        </w:rPr>
        <w:t xml:space="preserve">Montpellier </w:t>
      </w:r>
      <w:proofErr w:type="spellStart"/>
      <w:r w:rsidRPr="00EA76C3">
        <w:rPr>
          <w:rFonts w:ascii="Arial" w:hAnsi="Arial" w:cs="Arial"/>
        </w:rPr>
        <w:t>SupAgro</w:t>
      </w:r>
      <w:proofErr w:type="spellEnd"/>
      <w:r w:rsidRPr="00EA76C3">
        <w:rPr>
          <w:rFonts w:ascii="Arial" w:hAnsi="Arial" w:cs="Arial"/>
        </w:rPr>
        <w:t>. Nombre de pages.]</w:t>
      </w:r>
    </w:p>
    <w:p w14:paraId="3A2F4F7E" w14:textId="77777777" w:rsidR="00110323" w:rsidRPr="00EA76C3" w:rsidRDefault="00110323">
      <w:pPr>
        <w:pStyle w:val="Corpsdetexte"/>
        <w:rPr>
          <w:rFonts w:ascii="Arial" w:hAnsi="Arial" w:cs="Arial"/>
        </w:rPr>
      </w:pPr>
    </w:p>
    <w:p w14:paraId="44095596" w14:textId="77777777" w:rsidR="00282E2D" w:rsidRPr="00EA76C3" w:rsidRDefault="00282E2D" w:rsidP="00D16EFD">
      <w:pPr>
        <w:pStyle w:val="Corpsdetexte"/>
        <w:rPr>
          <w:rFonts w:ascii="Arial" w:hAnsi="Arial" w:cs="Arial"/>
        </w:rPr>
      </w:pPr>
      <w:r w:rsidRPr="00EA76C3">
        <w:rPr>
          <w:rFonts w:ascii="Arial" w:hAnsi="Arial" w:cs="Arial"/>
          <w:szCs w:val="22"/>
        </w:rPr>
        <w:t xml:space="preserve">Institut Agro | </w:t>
      </w:r>
      <w:r w:rsidR="00110323" w:rsidRPr="00EA76C3">
        <w:rPr>
          <w:rFonts w:ascii="Arial" w:hAnsi="Arial" w:cs="Arial"/>
          <w:szCs w:val="22"/>
        </w:rPr>
        <w:t xml:space="preserve">Montpellier </w:t>
      </w:r>
      <w:proofErr w:type="spellStart"/>
      <w:r w:rsidR="00110323" w:rsidRPr="00EA76C3">
        <w:rPr>
          <w:rFonts w:ascii="Arial" w:hAnsi="Arial" w:cs="Arial"/>
          <w:szCs w:val="22"/>
        </w:rPr>
        <w:t>SupAgro</w:t>
      </w:r>
      <w:proofErr w:type="spellEnd"/>
      <w:r w:rsidR="00110323" w:rsidRPr="00EA76C3">
        <w:rPr>
          <w:rFonts w:ascii="Arial" w:hAnsi="Arial" w:cs="Arial"/>
          <w:szCs w:val="22"/>
        </w:rPr>
        <w:t xml:space="preserve">, 2 place Pierre Viala, 34060 Montpellier cedex 02. </w:t>
      </w:r>
      <w:r w:rsidR="00D16EFD" w:rsidRPr="00D16EFD">
        <w:rPr>
          <w:rFonts w:ascii="Arial" w:hAnsi="Arial" w:cs="Arial"/>
          <w:szCs w:val="22"/>
        </w:rPr>
        <w:t xml:space="preserve">https://www.institut-agro-montpellier.fr/ </w:t>
      </w:r>
      <w:r w:rsidRPr="00EA76C3">
        <w:rPr>
          <w:rFonts w:ascii="Arial" w:hAnsi="Arial" w:cs="Arial"/>
        </w:rPr>
        <w:br w:type="page"/>
      </w:r>
    </w:p>
    <w:p w14:paraId="352539E7" w14:textId="77777777" w:rsidR="00110323" w:rsidRPr="00EA76C3" w:rsidRDefault="00F100E5" w:rsidP="00503BE2">
      <w:pPr>
        <w:pStyle w:val="Corpsdetexte"/>
        <w:jc w:val="center"/>
        <w:rPr>
          <w:rFonts w:ascii="Arial" w:hAnsi="Arial" w:cs="Arial"/>
        </w:rPr>
      </w:pPr>
      <w:r w:rsidRPr="00EA76C3">
        <w:rPr>
          <w:rFonts w:ascii="Arial" w:hAnsi="Arial" w:cs="Arial"/>
        </w:rPr>
        <w:lastRenderedPageBreak/>
        <w:t xml:space="preserve">Exemples de logos </w:t>
      </w:r>
      <w:r w:rsidR="004C24DE" w:rsidRPr="00EA76C3">
        <w:rPr>
          <w:rFonts w:ascii="Arial" w:hAnsi="Arial" w:cs="Arial"/>
        </w:rPr>
        <w:t>des établissements partenaires</w:t>
      </w:r>
      <w:r w:rsidR="000105A0" w:rsidRPr="00EA76C3">
        <w:rPr>
          <w:rFonts w:ascii="Arial" w:hAnsi="Arial" w:cs="Arial"/>
        </w:rPr>
        <w:t xml:space="preserve"> </w:t>
      </w:r>
      <w:r w:rsidR="00B948A7" w:rsidRPr="00EA76C3">
        <w:rPr>
          <w:rFonts w:ascii="Arial" w:hAnsi="Arial" w:cs="Arial"/>
        </w:rPr>
        <w:t xml:space="preserve">ou des structures d’accueil à </w:t>
      </w:r>
      <w:r w:rsidR="000105A0" w:rsidRPr="00EA76C3">
        <w:rPr>
          <w:rFonts w:ascii="Arial" w:hAnsi="Arial" w:cs="Arial"/>
        </w:rPr>
        <w:t>rajouter le cas échéant sur la page de couverture</w:t>
      </w:r>
    </w:p>
    <w:p w14:paraId="702B27A9" w14:textId="77777777" w:rsidR="00F100E5" w:rsidRPr="00EA76C3" w:rsidRDefault="00F100E5">
      <w:pPr>
        <w:pStyle w:val="Corpsdetexte"/>
        <w:rPr>
          <w:rFonts w:ascii="Arial" w:hAnsi="Arial" w:cs="Arial"/>
        </w:rPr>
      </w:pPr>
    </w:p>
    <w:p w14:paraId="429D68F1" w14:textId="77777777" w:rsidR="00F100E5" w:rsidRPr="00EA76C3" w:rsidRDefault="00F100E5">
      <w:pPr>
        <w:pStyle w:val="Corpsdetexte"/>
        <w:rPr>
          <w:rFonts w:ascii="Arial" w:hAnsi="Arial" w:cs="Arial"/>
        </w:rPr>
      </w:pPr>
    </w:p>
    <w:p w14:paraId="2BCFCAC8" w14:textId="77777777" w:rsidR="00F100E5" w:rsidRPr="00EA76C3" w:rsidRDefault="00F100E5" w:rsidP="00F100E5">
      <w:pPr>
        <w:pStyle w:val="Titredetableau"/>
        <w:rPr>
          <w:rFonts w:ascii="Arial" w:hAnsi="Arial" w:cs="Arial"/>
        </w:rPr>
      </w:pPr>
      <w:r w:rsidRPr="00EA76C3">
        <w:rPr>
          <w:rFonts w:ascii="Arial" w:hAnsi="Arial" w:cs="Arial"/>
        </w:rPr>
        <w:t>Logos partenaires</w:t>
      </w:r>
    </w:p>
    <w:p w14:paraId="5DA31D57" w14:textId="77777777" w:rsidR="00F100E5" w:rsidRDefault="00F100E5" w:rsidP="00F100E5"/>
    <w:p w14:paraId="55A985C5" w14:textId="77777777" w:rsidR="00F100E5" w:rsidRDefault="00F100E5" w:rsidP="00F100E5"/>
    <w:p w14:paraId="637DB75F" w14:textId="77777777" w:rsidR="00F100E5" w:rsidRDefault="007017E7" w:rsidP="00F100E5">
      <w:r>
        <w:rPr>
          <w:noProof/>
        </w:rPr>
        <w:drawing>
          <wp:inline distT="0" distB="0" distL="0" distR="0" wp14:anchorId="7F947A83" wp14:editId="7E2CF284">
            <wp:extent cx="2231104" cy="657225"/>
            <wp:effectExtent l="0" t="0" r="0" b="0"/>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logagrotech_SBL_RVB"/>
                    <pic:cNvPicPr>
                      <a:picLocks noChangeAspect="1" noChangeArrowheads="1"/>
                    </pic:cNvPicPr>
                  </pic:nvPicPr>
                  <pic:blipFill>
                    <a:blip r:embed="rId33">
                      <a:extLst>
                        <a:ext uri="{28A0092B-C50C-407E-A947-70E740481C1C}">
                          <a14:useLocalDpi xmlns:a14="http://schemas.microsoft.com/office/drawing/2010/main" val="0"/>
                        </a:ext>
                      </a:extLst>
                    </a:blip>
                    <a:stretch>
                      <a:fillRect/>
                    </a:stretch>
                  </pic:blipFill>
                  <pic:spPr bwMode="auto">
                    <a:xfrm>
                      <a:off x="0" y="0"/>
                      <a:ext cx="2231104" cy="657225"/>
                    </a:xfrm>
                    <a:prstGeom prst="rect">
                      <a:avLst/>
                    </a:prstGeom>
                    <a:noFill/>
                    <a:ln>
                      <a:noFill/>
                    </a:ln>
                  </pic:spPr>
                </pic:pic>
              </a:graphicData>
            </a:graphic>
          </wp:inline>
        </w:drawing>
      </w:r>
    </w:p>
    <w:p w14:paraId="68F0AB6C" w14:textId="77777777" w:rsidR="00F100E5" w:rsidRDefault="00F100E5" w:rsidP="00F100E5"/>
    <w:p w14:paraId="73ED4E5C" w14:textId="77777777" w:rsidR="003712FF" w:rsidRDefault="003712FF" w:rsidP="00F100E5"/>
    <w:p w14:paraId="71E4107C" w14:textId="77777777" w:rsidR="00F100E5" w:rsidRDefault="003712FF" w:rsidP="00F100E5">
      <w:r>
        <w:rPr>
          <w:noProof/>
        </w:rPr>
        <w:drawing>
          <wp:inline distT="0" distB="0" distL="0" distR="0" wp14:anchorId="1D60A6C5" wp14:editId="1FEA8DF0">
            <wp:extent cx="1633465" cy="571500"/>
            <wp:effectExtent l="0" t="0" r="5080" b="0"/>
            <wp:docPr id="119" name="Imag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9" descr="logo-agrocampus-ouest.png"/>
                    <pic:cNvPicPr>
                      <a:picLocks noChangeAspect="1" noChangeArrowheads="1"/>
                    </pic:cNvPicPr>
                  </pic:nvPicPr>
                  <pic:blipFill>
                    <a:blip r:embed="rId34">
                      <a:extLst>
                        <a:ext uri="{28A0092B-C50C-407E-A947-70E740481C1C}">
                          <a14:useLocalDpi xmlns:a14="http://schemas.microsoft.com/office/drawing/2010/main" val="0"/>
                        </a:ext>
                      </a:extLst>
                    </a:blip>
                    <a:stretch>
                      <a:fillRect/>
                    </a:stretch>
                  </pic:blipFill>
                  <pic:spPr bwMode="auto">
                    <a:xfrm>
                      <a:off x="0" y="0"/>
                      <a:ext cx="1633465" cy="571500"/>
                    </a:xfrm>
                    <a:prstGeom prst="rect">
                      <a:avLst/>
                    </a:prstGeom>
                    <a:noFill/>
                    <a:ln>
                      <a:noFill/>
                    </a:ln>
                  </pic:spPr>
                </pic:pic>
              </a:graphicData>
            </a:graphic>
          </wp:inline>
        </w:drawing>
      </w:r>
    </w:p>
    <w:p w14:paraId="555968FF" w14:textId="77777777" w:rsidR="00F100E5" w:rsidRDefault="00F100E5" w:rsidP="00F100E5"/>
    <w:p w14:paraId="621DD387" w14:textId="77777777" w:rsidR="00F100E5" w:rsidRDefault="00F100E5" w:rsidP="00F100E5"/>
    <w:p w14:paraId="2D48DA87" w14:textId="77777777" w:rsidR="00F100E5" w:rsidRDefault="00F100E5" w:rsidP="00F100E5"/>
    <w:p w14:paraId="5EF449E1" w14:textId="77777777" w:rsidR="00F100E5" w:rsidRDefault="007017E7" w:rsidP="00F100E5">
      <w:r w:rsidRPr="00ED5DB1">
        <w:rPr>
          <w:noProof/>
        </w:rPr>
        <w:drawing>
          <wp:inline distT="0" distB="0" distL="0" distR="0" wp14:anchorId="0453F6C6" wp14:editId="242EC174">
            <wp:extent cx="1085850" cy="1085850"/>
            <wp:effectExtent l="0" t="0" r="0" b="0"/>
            <wp:docPr id="4" name="Image 1" descr="Bordeaux Sciences Agr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1" descr="Bordeaux Sciences Agro"/>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1085850" cy="1085850"/>
                    </a:xfrm>
                    <a:prstGeom prst="rect">
                      <a:avLst/>
                    </a:prstGeom>
                    <a:noFill/>
                    <a:ln>
                      <a:noFill/>
                    </a:ln>
                  </pic:spPr>
                </pic:pic>
              </a:graphicData>
            </a:graphic>
          </wp:inline>
        </w:drawing>
      </w:r>
    </w:p>
    <w:p w14:paraId="5CC31899" w14:textId="77777777" w:rsidR="00F100E5" w:rsidRDefault="00F100E5" w:rsidP="00F100E5"/>
    <w:p w14:paraId="439399F2" w14:textId="77777777" w:rsidR="00F100E5" w:rsidRDefault="00F100E5">
      <w:pPr>
        <w:pStyle w:val="Corpsdetexte"/>
      </w:pPr>
    </w:p>
    <w:p w14:paraId="1085B621" w14:textId="77777777" w:rsidR="009659D8" w:rsidRDefault="009659D8">
      <w:pPr>
        <w:pStyle w:val="Corpsdetexte"/>
      </w:pPr>
    </w:p>
    <w:p w14:paraId="74A8C1F6" w14:textId="77777777" w:rsidR="009659D8" w:rsidRDefault="009659D8">
      <w:pPr>
        <w:pStyle w:val="Corpsdetexte"/>
      </w:pPr>
      <w:r>
        <w:object w:dxaOrig="3375" w:dyaOrig="945" w14:anchorId="30C0497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48.5pt;height:41.25pt" o:ole="">
            <v:imagedata r:id="rId36" o:title=""/>
          </v:shape>
          <o:OLEObject Type="Embed" ProgID="MSPhotoEd.3" ShapeID="_x0000_i1025" DrawAspect="Content" ObjectID="_1753714008" r:id="rId37"/>
        </w:object>
      </w:r>
    </w:p>
    <w:p w14:paraId="0926007E" w14:textId="77777777" w:rsidR="009659D8" w:rsidRDefault="009659D8">
      <w:pPr>
        <w:pStyle w:val="Corpsdetexte"/>
      </w:pPr>
    </w:p>
    <w:p w14:paraId="11ED9AA6" w14:textId="77777777" w:rsidR="00B66195" w:rsidRDefault="00B66195">
      <w:pPr>
        <w:pStyle w:val="Corpsdetexte"/>
      </w:pPr>
    </w:p>
    <w:p w14:paraId="6352809C" w14:textId="77777777" w:rsidR="009659D8" w:rsidRDefault="007017E7">
      <w:pPr>
        <w:pStyle w:val="Corpsdetexte"/>
      </w:pPr>
      <w:r w:rsidRPr="00ED5DB1">
        <w:rPr>
          <w:noProof/>
        </w:rPr>
        <w:drawing>
          <wp:inline distT="0" distB="0" distL="0" distR="0" wp14:anchorId="5BCF61A0" wp14:editId="3DE11995">
            <wp:extent cx="1266825" cy="403915"/>
            <wp:effectExtent l="0" t="0" r="0" b="0"/>
            <wp:docPr id="6"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3" descr="Logotype-INRA-pantone377"/>
                    <pic:cNvPicPr>
                      <a:picLocks noChangeAspect="1" noChangeArrowheads="1"/>
                    </pic:cNvPicPr>
                  </pic:nvPicPr>
                  <pic:blipFill>
                    <a:blip r:embed="rId38">
                      <a:extLst>
                        <a:ext uri="{28A0092B-C50C-407E-A947-70E740481C1C}">
                          <a14:useLocalDpi xmlns:a14="http://schemas.microsoft.com/office/drawing/2010/main" val="0"/>
                        </a:ext>
                      </a:extLst>
                    </a:blip>
                    <a:stretch>
                      <a:fillRect/>
                    </a:stretch>
                  </pic:blipFill>
                  <pic:spPr bwMode="auto">
                    <a:xfrm>
                      <a:off x="0" y="0"/>
                      <a:ext cx="1266825" cy="403915"/>
                    </a:xfrm>
                    <a:prstGeom prst="rect">
                      <a:avLst/>
                    </a:prstGeom>
                    <a:noFill/>
                    <a:ln>
                      <a:noFill/>
                    </a:ln>
                  </pic:spPr>
                </pic:pic>
              </a:graphicData>
            </a:graphic>
          </wp:inline>
        </w:drawing>
      </w:r>
    </w:p>
    <w:sectPr w:rsidR="009659D8">
      <w:footnotePr>
        <w:pos w:val="beneathText"/>
      </w:footnotePr>
      <w:pgSz w:w="11906" w:h="16838"/>
      <w:pgMar w:top="1134" w:right="1134" w:bottom="1134" w:left="1134" w:header="720" w:footer="720"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9" w:author="bienvenu" w:date="2023-06-19T14:47:00Z" w:initials="b">
    <w:p w14:paraId="4A4675EE" w14:textId="77777777" w:rsidR="00557CB2" w:rsidRDefault="00557CB2" w:rsidP="001E07CB">
      <w:pPr>
        <w:pStyle w:val="Commentaire"/>
      </w:pPr>
      <w:r>
        <w:rPr>
          <w:rStyle w:val="Marquedecommentaire"/>
        </w:rPr>
        <w:annotationRef/>
      </w:r>
      <w:r>
        <w:t>Préciser l’</w:t>
      </w:r>
      <w:proofErr w:type="spellStart"/>
      <w:r>
        <w:t>itk</w:t>
      </w:r>
      <w:proofErr w:type="spellEnd"/>
      <w:r>
        <w:t xml:space="preserve"> (date de semis, </w:t>
      </w:r>
      <w:proofErr w:type="spellStart"/>
      <w:r>
        <w:t>ferti</w:t>
      </w:r>
      <w:proofErr w:type="spellEnd"/>
      <w:r>
        <w:t xml:space="preserve"> etc…)</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4A4675EE"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05541F2" w14:textId="77777777" w:rsidR="0034277A" w:rsidRDefault="0034277A">
      <w:r>
        <w:separator/>
      </w:r>
    </w:p>
  </w:endnote>
  <w:endnote w:type="continuationSeparator" w:id="0">
    <w:p w14:paraId="01EFE3DA" w14:textId="77777777" w:rsidR="0034277A" w:rsidRDefault="0034277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tarSymbol">
    <w:altName w:val="Times New Roman"/>
    <w:charset w:val="00"/>
    <w:family w:val="auto"/>
    <w:pitch w:val="default"/>
  </w:font>
  <w:font w:name="Arial Unicode MS">
    <w:panose1 w:val="020B0604020202020204"/>
    <w:charset w:val="00"/>
    <w:family w:val="roman"/>
    <w:pitch w:val="variable"/>
    <w:sig w:usb0="00000003" w:usb1="00000000" w:usb2="00000000" w:usb3="00000000" w:csb0="0000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Yu Gothic UI"/>
    <w:panose1 w:val="02020609040205080304"/>
    <w:charset w:val="80"/>
    <w:family w:val="roman"/>
    <w:pitch w:val="fixed"/>
    <w:sig w:usb0="00000001" w:usb1="08070000" w:usb2="00000010" w:usb3="00000000" w:csb0="00020000"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Verdana">
    <w:panose1 w:val="020B0604030504040204"/>
    <w:charset w:val="00"/>
    <w:family w:val="swiss"/>
    <w:pitch w:val="variable"/>
    <w:sig w:usb0="A00006FF" w:usb1="4000205B" w:usb2="00000010" w:usb3="00000000" w:csb0="0000019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42D2B07" w14:textId="07EDF7F3" w:rsidR="00557CB2" w:rsidRDefault="00557CB2">
    <w:pPr>
      <w:pStyle w:val="Pieddepage"/>
      <w:jc w:val="center"/>
    </w:pPr>
    <w:r>
      <w:fldChar w:fldCharType="begin"/>
    </w:r>
    <w:r>
      <w:instrText xml:space="preserve"> PAGE </w:instrText>
    </w:r>
    <w:r>
      <w:fldChar w:fldCharType="separate"/>
    </w:r>
    <w:r w:rsidR="00011A40">
      <w:rPr>
        <w:noProof/>
      </w:rPr>
      <w:t>4</w:t>
    </w:r>
    <w:r>
      <w:fldChar w:fldCharType="end"/>
    </w:r>
  </w:p>
</w:ftr>
</file>

<file path=word/footer10.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1B28356" w14:textId="5044FDA1" w:rsidR="00557CB2" w:rsidRDefault="00557CB2">
    <w:pPr>
      <w:pStyle w:val="Pieddepage"/>
      <w:jc w:val="center"/>
    </w:pPr>
    <w:r>
      <w:fldChar w:fldCharType="begin"/>
    </w:r>
    <w:r>
      <w:instrText xml:space="preserve"> PAGE </w:instrText>
    </w:r>
    <w:r>
      <w:fldChar w:fldCharType="separate"/>
    </w:r>
    <w:r w:rsidR="00316AF5">
      <w:rPr>
        <w:noProof/>
      </w:rPr>
      <w:t>36</w:t>
    </w:r>
    <w:r>
      <w:fldChar w:fldCharType="end"/>
    </w:r>
  </w:p>
</w:ftr>
</file>

<file path=word/footer1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0F8CB14" w14:textId="1EF7BBDE" w:rsidR="00557CB2" w:rsidRDefault="00557CB2">
    <w:pPr>
      <w:pStyle w:val="Pieddepage"/>
      <w:jc w:val="center"/>
    </w:pPr>
    <w:r>
      <w:fldChar w:fldCharType="begin"/>
    </w:r>
    <w:r>
      <w:instrText xml:space="preserve"> PAGE </w:instrText>
    </w:r>
    <w:r>
      <w:fldChar w:fldCharType="separate"/>
    </w:r>
    <w:r w:rsidR="006A62D9">
      <w:rPr>
        <w:noProof/>
      </w:rPr>
      <w:t>38</w:t>
    </w:r>
    <w:r>
      <w:fldChar w:fldCharType="end"/>
    </w:r>
  </w:p>
</w:ftr>
</file>

<file path=word/footer1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0C90F45" w14:textId="775E6C80" w:rsidR="00557CB2" w:rsidRDefault="00557CB2">
    <w:pPr>
      <w:pStyle w:val="Pieddepage"/>
      <w:jc w:val="center"/>
    </w:pPr>
    <w:r>
      <w:fldChar w:fldCharType="begin"/>
    </w:r>
    <w:r>
      <w:instrText xml:space="preserve"> PAGE </w:instrText>
    </w:r>
    <w:r>
      <w:fldChar w:fldCharType="separate"/>
    </w:r>
    <w:r w:rsidR="00D63B09">
      <w:rPr>
        <w:noProof/>
      </w:rPr>
      <w:t>39</w:t>
    </w:r>
    <w:r>
      <w:fldChar w:fldCharType="end"/>
    </w:r>
  </w:p>
</w:ftr>
</file>

<file path=word/footer1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77455F0" w14:textId="77777777" w:rsidR="00557CB2" w:rsidRDefault="00557CB2">
    <w:pPr>
      <w:pStyle w:val="Pieddepage"/>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6D4D7A8" w14:textId="165E2441" w:rsidR="00557CB2" w:rsidRDefault="00557CB2">
    <w:pPr>
      <w:pStyle w:val="Pieddepage"/>
      <w:jc w:val="center"/>
    </w:pPr>
    <w:r>
      <w:fldChar w:fldCharType="begin"/>
    </w:r>
    <w:r>
      <w:instrText xml:space="preserve"> PAGE </w:instrText>
    </w:r>
    <w:r>
      <w:fldChar w:fldCharType="separate"/>
    </w:r>
    <w:r w:rsidR="00011A40">
      <w:rPr>
        <w:noProof/>
      </w:rPr>
      <w:t>5</w:t>
    </w:r>
    <w: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0A41445" w14:textId="37ABC4CA" w:rsidR="00557CB2" w:rsidRDefault="00557CB2">
    <w:pPr>
      <w:pStyle w:val="Pieddepage"/>
      <w:jc w:val="center"/>
    </w:pPr>
    <w:r>
      <w:fldChar w:fldCharType="begin"/>
    </w:r>
    <w:r>
      <w:instrText xml:space="preserve"> PAGE </w:instrText>
    </w:r>
    <w:r>
      <w:fldChar w:fldCharType="separate"/>
    </w:r>
    <w:r w:rsidR="00011A40">
      <w:rPr>
        <w:noProof/>
      </w:rPr>
      <w:t>6</w:t>
    </w:r>
    <w:r>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151311B" w14:textId="2174A8AF" w:rsidR="00557CB2" w:rsidRDefault="00557CB2">
    <w:pPr>
      <w:pStyle w:val="Pieddepage"/>
      <w:jc w:val="center"/>
    </w:pPr>
    <w:r>
      <w:fldChar w:fldCharType="begin"/>
    </w:r>
    <w:r>
      <w:instrText xml:space="preserve"> PAGE </w:instrText>
    </w:r>
    <w:r>
      <w:fldChar w:fldCharType="separate"/>
    </w:r>
    <w:r w:rsidR="00011A40">
      <w:rPr>
        <w:noProof/>
      </w:rPr>
      <w:t>7</w:t>
    </w:r>
    <w:r>
      <w:fldChar w:fldCharType="end"/>
    </w:r>
  </w:p>
</w:ftr>
</file>

<file path=word/footer5.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6B2AFD7" w14:textId="7E428B66" w:rsidR="00557CB2" w:rsidRDefault="00557CB2">
    <w:pPr>
      <w:pStyle w:val="Pieddepage"/>
      <w:jc w:val="center"/>
    </w:pPr>
    <w:r>
      <w:fldChar w:fldCharType="begin"/>
    </w:r>
    <w:r>
      <w:instrText xml:space="preserve"> PAGE </w:instrText>
    </w:r>
    <w:r>
      <w:fldChar w:fldCharType="separate"/>
    </w:r>
    <w:r w:rsidR="00011A40">
      <w:rPr>
        <w:noProof/>
      </w:rPr>
      <w:t>8</w:t>
    </w:r>
    <w:r>
      <w:fldChar w:fldCharType="end"/>
    </w:r>
  </w:p>
</w:ftr>
</file>

<file path=word/footer6.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436A767" w14:textId="1B9925C3" w:rsidR="00557CB2" w:rsidRDefault="00557CB2">
    <w:pPr>
      <w:pStyle w:val="Pieddepage"/>
      <w:jc w:val="center"/>
    </w:pPr>
    <w:r>
      <w:fldChar w:fldCharType="begin"/>
    </w:r>
    <w:r>
      <w:instrText xml:space="preserve"> PAGE </w:instrText>
    </w:r>
    <w:r>
      <w:fldChar w:fldCharType="separate"/>
    </w:r>
    <w:r w:rsidR="00011A40">
      <w:rPr>
        <w:noProof/>
      </w:rPr>
      <w:t>9</w:t>
    </w:r>
    <w:r>
      <w:fldChar w:fldCharType="end"/>
    </w:r>
  </w:p>
</w:ftr>
</file>

<file path=word/footer7.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A55C367" w14:textId="20FEFB63" w:rsidR="00557CB2" w:rsidRDefault="00557CB2">
    <w:pPr>
      <w:pStyle w:val="Pieddepage"/>
      <w:jc w:val="center"/>
    </w:pPr>
    <w:r>
      <w:fldChar w:fldCharType="begin"/>
    </w:r>
    <w:r>
      <w:instrText xml:space="preserve"> PAGE </w:instrText>
    </w:r>
    <w:r>
      <w:fldChar w:fldCharType="separate"/>
    </w:r>
    <w:r w:rsidR="00B149D2">
      <w:rPr>
        <w:noProof/>
      </w:rPr>
      <w:t>10</w:t>
    </w:r>
    <w:r>
      <w:fldChar w:fldCharType="end"/>
    </w:r>
  </w:p>
</w:ftr>
</file>

<file path=word/footer8.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57173C4" w14:textId="717394FD" w:rsidR="00557CB2" w:rsidRDefault="00557CB2">
    <w:pPr>
      <w:pStyle w:val="Pieddepage"/>
      <w:jc w:val="center"/>
    </w:pPr>
    <w:r>
      <w:fldChar w:fldCharType="begin"/>
    </w:r>
    <w:r>
      <w:instrText xml:space="preserve"> PAGE </w:instrText>
    </w:r>
    <w:r>
      <w:fldChar w:fldCharType="separate"/>
    </w:r>
    <w:r w:rsidR="006A62D9">
      <w:rPr>
        <w:noProof/>
      </w:rPr>
      <w:t>33</w:t>
    </w:r>
    <w:r>
      <w:fldChar w:fldCharType="end"/>
    </w:r>
  </w:p>
</w:ftr>
</file>

<file path=word/footer9.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1EF8203" w14:textId="7D226AD2" w:rsidR="00557CB2" w:rsidRDefault="00557CB2">
    <w:pPr>
      <w:pStyle w:val="Pieddepage"/>
    </w:pPr>
    <w:r>
      <w:fldChar w:fldCharType="begin"/>
    </w:r>
    <w:r>
      <w:instrText xml:space="preserve"> PAGE </w:instrText>
    </w:r>
    <w:r>
      <w:fldChar w:fldCharType="separate"/>
    </w:r>
    <w:r w:rsidR="00316AF5">
      <w:rPr>
        <w:noProof/>
      </w:rPr>
      <w:t>35</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076FAD2" w14:textId="77777777" w:rsidR="0034277A" w:rsidRDefault="0034277A">
      <w:r>
        <w:separator/>
      </w:r>
    </w:p>
  </w:footnote>
  <w:footnote w:type="continuationSeparator" w:id="0">
    <w:p w14:paraId="0717A5E4" w14:textId="77777777" w:rsidR="0034277A" w:rsidRDefault="0034277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000001"/>
    <w:multiLevelType w:val="multilevel"/>
    <w:tmpl w:val="00000001"/>
    <w:lvl w:ilvl="0">
      <w:start w:val="1"/>
      <w:numFmt w:val="decimal"/>
      <w:lvlText w:val="Annexe %1  "/>
      <w:lvlJc w:val="left"/>
      <w:pPr>
        <w:tabs>
          <w:tab w:val="num" w:pos="0"/>
        </w:tabs>
        <w:ind w:left="0" w:firstLine="0"/>
      </w:pPr>
    </w:lvl>
    <w:lvl w:ilvl="1">
      <w:start w:val="1"/>
      <w:numFmt w:val="decimal"/>
      <w:lvlText w:val="%1.%2"/>
      <w:lvlJc w:val="left"/>
      <w:pPr>
        <w:tabs>
          <w:tab w:val="num" w:pos="0"/>
        </w:tabs>
        <w:ind w:left="0" w:firstLine="0"/>
      </w:pPr>
    </w:lvl>
    <w:lvl w:ilvl="2">
      <w:start w:val="1"/>
      <w:numFmt w:val="decimal"/>
      <w:lvlText w:val="%1.%2.%3"/>
      <w:lvlJc w:val="left"/>
      <w:pPr>
        <w:tabs>
          <w:tab w:val="num" w:pos="0"/>
        </w:tabs>
        <w:ind w:left="0" w:firstLine="0"/>
      </w:pPr>
    </w:lvl>
    <w:lvl w:ilvl="3">
      <w:start w:val="1"/>
      <w:numFmt w:val="decimal"/>
      <w:pStyle w:val="305Niveau4"/>
      <w:lvlText w:val="%1.%2.%3.%4"/>
      <w:lvlJc w:val="left"/>
      <w:pPr>
        <w:tabs>
          <w:tab w:val="num" w:pos="0"/>
        </w:tabs>
        <w:ind w:left="0" w:firstLine="0"/>
      </w:pPr>
    </w:lvl>
    <w:lvl w:ilvl="4">
      <w:start w:val="1"/>
      <w:numFmt w:val="decimal"/>
      <w:pStyle w:val="306Niveau5"/>
      <w:lvlText w:val="%1.%2.%3.%4.%5"/>
      <w:lvlJc w:val="left"/>
      <w:pPr>
        <w:tabs>
          <w:tab w:val="num" w:pos="0"/>
        </w:tabs>
        <w:ind w:left="0" w:firstLine="0"/>
      </w:pPr>
    </w:lvl>
    <w:lvl w:ilvl="5">
      <w:start w:val="1"/>
      <w:numFmt w:val="decimal"/>
      <w:lvlText w:val="%1.%2.%3.%4.%5.%6"/>
      <w:lvlJc w:val="left"/>
      <w:pPr>
        <w:tabs>
          <w:tab w:val="num" w:pos="0"/>
        </w:tabs>
        <w:ind w:left="0" w:firstLine="0"/>
      </w:pPr>
    </w:lvl>
    <w:lvl w:ilvl="6">
      <w:start w:val="1"/>
      <w:numFmt w:val="decimal"/>
      <w:lvlText w:val="%1.%2.%3.%4.%5.%6.%7"/>
      <w:lvlJc w:val="left"/>
      <w:pPr>
        <w:tabs>
          <w:tab w:val="num" w:pos="0"/>
        </w:tabs>
        <w:ind w:left="0" w:firstLine="0"/>
      </w:pPr>
    </w:lvl>
    <w:lvl w:ilvl="7">
      <w:start w:val="1"/>
      <w:numFmt w:val="decimal"/>
      <w:lvlText w:val="%1.%2.%3.%4.%5.%6.%7.%8"/>
      <w:lvlJc w:val="left"/>
      <w:pPr>
        <w:tabs>
          <w:tab w:val="num" w:pos="0"/>
        </w:tabs>
        <w:ind w:left="0" w:firstLine="0"/>
      </w:pPr>
    </w:lvl>
    <w:lvl w:ilvl="8">
      <w:start w:val="1"/>
      <w:numFmt w:val="decimal"/>
      <w:lvlText w:val="%1.%2.%3.%4.%5.%6.%7.%8.%9"/>
      <w:lvlJc w:val="left"/>
      <w:pPr>
        <w:tabs>
          <w:tab w:val="num" w:pos="0"/>
        </w:tabs>
        <w:ind w:left="0" w:firstLine="0"/>
      </w:pPr>
    </w:lvl>
  </w:abstractNum>
  <w:abstractNum w:abstractNumId="1" w15:restartNumberingAfterBreak="0">
    <w:nsid w:val="00000002"/>
    <w:multiLevelType w:val="multilevel"/>
    <w:tmpl w:val="3C422434"/>
    <w:name w:val="Numérotation 1"/>
    <w:lvl w:ilvl="0">
      <w:start w:val="1"/>
      <w:numFmt w:val="decimal"/>
      <w:lvlText w:val="%1."/>
      <w:lvlJc w:val="left"/>
      <w:pPr>
        <w:ind w:left="360" w:hanging="360"/>
      </w:pPr>
    </w:lvl>
    <w:lvl w:ilvl="1">
      <w:start w:val="1"/>
      <w:numFmt w:val="decimal"/>
      <w:lvlText w:val=" %1.%2 "/>
      <w:lvlJc w:val="left"/>
      <w:pPr>
        <w:tabs>
          <w:tab w:val="num" w:pos="567"/>
        </w:tabs>
        <w:ind w:left="567" w:hanging="283"/>
      </w:pPr>
    </w:lvl>
    <w:lvl w:ilvl="2">
      <w:start w:val="1"/>
      <w:numFmt w:val="decimal"/>
      <w:lvlText w:val=" %1.%2.%3 "/>
      <w:lvlJc w:val="left"/>
      <w:pPr>
        <w:tabs>
          <w:tab w:val="num" w:pos="850"/>
        </w:tabs>
        <w:ind w:left="850" w:hanging="283"/>
      </w:pPr>
    </w:lvl>
    <w:lvl w:ilvl="3">
      <w:start w:val="1"/>
      <w:numFmt w:val="decimal"/>
      <w:lvlText w:val=" %1.%2.%3.%4 "/>
      <w:lvlJc w:val="left"/>
      <w:pPr>
        <w:tabs>
          <w:tab w:val="num" w:pos="1134"/>
        </w:tabs>
        <w:ind w:left="1134" w:hanging="283"/>
      </w:pPr>
    </w:lvl>
    <w:lvl w:ilvl="4">
      <w:start w:val="1"/>
      <w:numFmt w:val="decimal"/>
      <w:lvlText w:val=" %1.%2.%3.%4.%5 "/>
      <w:lvlJc w:val="left"/>
      <w:pPr>
        <w:tabs>
          <w:tab w:val="num" w:pos="1417"/>
        </w:tabs>
        <w:ind w:left="1417" w:hanging="283"/>
      </w:pPr>
    </w:lvl>
    <w:lvl w:ilvl="5">
      <w:start w:val="1"/>
      <w:numFmt w:val="decimal"/>
      <w:lvlText w:val=" %1.%2.%3.%4.%5.%6 "/>
      <w:lvlJc w:val="left"/>
      <w:pPr>
        <w:tabs>
          <w:tab w:val="num" w:pos="1701"/>
        </w:tabs>
        <w:ind w:left="1701" w:hanging="283"/>
      </w:pPr>
    </w:lvl>
    <w:lvl w:ilvl="6">
      <w:start w:val="1"/>
      <w:numFmt w:val="decimal"/>
      <w:lvlText w:val=" %1.%2.%3.%4.%5.%6.%7 "/>
      <w:lvlJc w:val="left"/>
      <w:pPr>
        <w:tabs>
          <w:tab w:val="num" w:pos="1984"/>
        </w:tabs>
        <w:ind w:left="1984" w:hanging="283"/>
      </w:pPr>
    </w:lvl>
    <w:lvl w:ilvl="7">
      <w:start w:val="1"/>
      <w:numFmt w:val="decimal"/>
      <w:lvlText w:val=" %1.%2.%3.%4.%5.%6.%7.%8 "/>
      <w:lvlJc w:val="left"/>
      <w:pPr>
        <w:tabs>
          <w:tab w:val="num" w:pos="2268"/>
        </w:tabs>
        <w:ind w:left="2268" w:hanging="283"/>
      </w:pPr>
    </w:lvl>
    <w:lvl w:ilvl="8">
      <w:start w:val="1"/>
      <w:numFmt w:val="decimal"/>
      <w:lvlText w:val=" %1.%2.%3.%4.%5.%6.%7.%8.%9 "/>
      <w:lvlJc w:val="left"/>
      <w:pPr>
        <w:tabs>
          <w:tab w:val="num" w:pos="2551"/>
        </w:tabs>
        <w:ind w:left="2551" w:hanging="283"/>
      </w:pPr>
    </w:lvl>
  </w:abstractNum>
  <w:abstractNum w:abstractNumId="2" w15:restartNumberingAfterBreak="0">
    <w:nsid w:val="00000003"/>
    <w:multiLevelType w:val="multilevel"/>
    <w:tmpl w:val="00000003"/>
    <w:name w:val="Numérotation 2"/>
    <w:lvl w:ilvl="0">
      <w:start w:val="1"/>
      <w:numFmt w:val="decimal"/>
      <w:lvlText w:val="%1"/>
      <w:lvlJc w:val="left"/>
      <w:pPr>
        <w:tabs>
          <w:tab w:val="num" w:pos="283"/>
        </w:tabs>
        <w:ind w:left="283" w:hanging="283"/>
      </w:pPr>
    </w:lvl>
    <w:lvl w:ilvl="1">
      <w:start w:val="2"/>
      <w:numFmt w:val="decimal"/>
      <w:lvlText w:val="%2"/>
      <w:lvlJc w:val="left"/>
      <w:pPr>
        <w:tabs>
          <w:tab w:val="num" w:pos="566"/>
        </w:tabs>
        <w:ind w:left="566" w:hanging="283"/>
      </w:pPr>
    </w:lvl>
    <w:lvl w:ilvl="2">
      <w:start w:val="3"/>
      <w:numFmt w:val="decimal"/>
      <w:lvlText w:val="%3"/>
      <w:lvlJc w:val="left"/>
      <w:pPr>
        <w:tabs>
          <w:tab w:val="num" w:pos="1133"/>
        </w:tabs>
        <w:ind w:left="1133" w:hanging="567"/>
      </w:pPr>
    </w:lvl>
    <w:lvl w:ilvl="3">
      <w:start w:val="4"/>
      <w:numFmt w:val="decimal"/>
      <w:lvlText w:val="%4"/>
      <w:lvlJc w:val="left"/>
      <w:pPr>
        <w:tabs>
          <w:tab w:val="num" w:pos="1842"/>
        </w:tabs>
        <w:ind w:left="1842" w:hanging="709"/>
      </w:pPr>
    </w:lvl>
    <w:lvl w:ilvl="4">
      <w:start w:val="5"/>
      <w:numFmt w:val="decimal"/>
      <w:lvlText w:val="%5"/>
      <w:lvlJc w:val="left"/>
      <w:pPr>
        <w:tabs>
          <w:tab w:val="num" w:pos="2692"/>
        </w:tabs>
        <w:ind w:left="2692" w:hanging="850"/>
      </w:pPr>
    </w:lvl>
    <w:lvl w:ilvl="5">
      <w:start w:val="6"/>
      <w:numFmt w:val="decimal"/>
      <w:lvlText w:val="%6"/>
      <w:lvlJc w:val="left"/>
      <w:pPr>
        <w:tabs>
          <w:tab w:val="num" w:pos="3713"/>
        </w:tabs>
        <w:ind w:left="3713" w:hanging="1021"/>
      </w:pPr>
    </w:lvl>
    <w:lvl w:ilvl="6">
      <w:start w:val="7"/>
      <w:numFmt w:val="decimal"/>
      <w:lvlText w:val="%7"/>
      <w:lvlJc w:val="left"/>
      <w:pPr>
        <w:tabs>
          <w:tab w:val="num" w:pos="5017"/>
        </w:tabs>
        <w:ind w:left="5017" w:hanging="1304"/>
      </w:pPr>
    </w:lvl>
    <w:lvl w:ilvl="7">
      <w:start w:val="8"/>
      <w:numFmt w:val="decimal"/>
      <w:lvlText w:val="%8"/>
      <w:lvlJc w:val="left"/>
      <w:pPr>
        <w:tabs>
          <w:tab w:val="num" w:pos="6491"/>
        </w:tabs>
        <w:ind w:left="6491" w:hanging="1474"/>
      </w:pPr>
    </w:lvl>
    <w:lvl w:ilvl="8">
      <w:start w:val="9"/>
      <w:numFmt w:val="decimal"/>
      <w:lvlText w:val="%9"/>
      <w:lvlJc w:val="left"/>
      <w:pPr>
        <w:tabs>
          <w:tab w:val="num" w:pos="8079"/>
        </w:tabs>
        <w:ind w:left="8079" w:hanging="1588"/>
      </w:pPr>
    </w:lvl>
  </w:abstractNum>
  <w:abstractNum w:abstractNumId="3" w15:restartNumberingAfterBreak="0">
    <w:nsid w:val="00000004"/>
    <w:multiLevelType w:val="multilevel"/>
    <w:tmpl w:val="00000004"/>
    <w:name w:val="Puce 2"/>
    <w:lvl w:ilvl="0">
      <w:start w:val="1"/>
      <w:numFmt w:val="bullet"/>
      <w:pStyle w:val="503Enumverticale"/>
      <w:lvlText w:val=""/>
      <w:lvlJc w:val="left"/>
      <w:pPr>
        <w:tabs>
          <w:tab w:val="num" w:pos="170"/>
        </w:tabs>
        <w:ind w:left="170" w:hanging="170"/>
      </w:pPr>
      <w:rPr>
        <w:rFonts w:ascii="Symbol" w:hAnsi="Symbol"/>
      </w:rPr>
    </w:lvl>
    <w:lvl w:ilvl="1">
      <w:start w:val="1"/>
      <w:numFmt w:val="bullet"/>
      <w:lvlText w:val=""/>
      <w:lvlJc w:val="left"/>
      <w:pPr>
        <w:tabs>
          <w:tab w:val="num" w:pos="340"/>
        </w:tabs>
        <w:ind w:left="340" w:hanging="170"/>
      </w:pPr>
      <w:rPr>
        <w:rFonts w:ascii="Symbol" w:hAnsi="Symbol"/>
      </w:rPr>
    </w:lvl>
    <w:lvl w:ilvl="2">
      <w:start w:val="1"/>
      <w:numFmt w:val="bullet"/>
      <w:lvlText w:val=""/>
      <w:lvlJc w:val="left"/>
      <w:pPr>
        <w:tabs>
          <w:tab w:val="num" w:pos="510"/>
        </w:tabs>
        <w:ind w:left="510" w:hanging="170"/>
      </w:pPr>
      <w:rPr>
        <w:rFonts w:ascii="Symbol" w:hAnsi="Symbol"/>
      </w:rPr>
    </w:lvl>
    <w:lvl w:ilvl="3">
      <w:start w:val="1"/>
      <w:numFmt w:val="bullet"/>
      <w:lvlText w:val=""/>
      <w:lvlJc w:val="left"/>
      <w:pPr>
        <w:tabs>
          <w:tab w:val="num" w:pos="680"/>
        </w:tabs>
        <w:ind w:left="680" w:hanging="170"/>
      </w:pPr>
      <w:rPr>
        <w:rFonts w:ascii="Symbol" w:hAnsi="Symbol"/>
      </w:rPr>
    </w:lvl>
    <w:lvl w:ilvl="4">
      <w:start w:val="1"/>
      <w:numFmt w:val="bullet"/>
      <w:lvlText w:val=""/>
      <w:lvlJc w:val="left"/>
      <w:pPr>
        <w:tabs>
          <w:tab w:val="num" w:pos="850"/>
        </w:tabs>
        <w:ind w:left="850" w:hanging="170"/>
      </w:pPr>
      <w:rPr>
        <w:rFonts w:ascii="Symbol" w:hAnsi="Symbol"/>
      </w:rPr>
    </w:lvl>
    <w:lvl w:ilvl="5">
      <w:start w:val="1"/>
      <w:numFmt w:val="bullet"/>
      <w:lvlText w:val=""/>
      <w:lvlJc w:val="left"/>
      <w:pPr>
        <w:tabs>
          <w:tab w:val="num" w:pos="1020"/>
        </w:tabs>
        <w:ind w:left="1020" w:hanging="170"/>
      </w:pPr>
      <w:rPr>
        <w:rFonts w:ascii="Symbol" w:hAnsi="Symbol"/>
      </w:rPr>
    </w:lvl>
    <w:lvl w:ilvl="6">
      <w:start w:val="1"/>
      <w:numFmt w:val="bullet"/>
      <w:lvlText w:val=""/>
      <w:lvlJc w:val="left"/>
      <w:pPr>
        <w:tabs>
          <w:tab w:val="num" w:pos="1191"/>
        </w:tabs>
        <w:ind w:left="1191" w:hanging="170"/>
      </w:pPr>
      <w:rPr>
        <w:rFonts w:ascii="Symbol" w:hAnsi="Symbol"/>
      </w:rPr>
    </w:lvl>
    <w:lvl w:ilvl="7">
      <w:start w:val="1"/>
      <w:numFmt w:val="bullet"/>
      <w:lvlText w:val=""/>
      <w:lvlJc w:val="left"/>
      <w:pPr>
        <w:tabs>
          <w:tab w:val="num" w:pos="1361"/>
        </w:tabs>
        <w:ind w:left="1361" w:hanging="170"/>
      </w:pPr>
      <w:rPr>
        <w:rFonts w:ascii="Symbol" w:hAnsi="Symbol"/>
      </w:rPr>
    </w:lvl>
    <w:lvl w:ilvl="8">
      <w:start w:val="1"/>
      <w:numFmt w:val="bullet"/>
      <w:lvlText w:val=""/>
      <w:lvlJc w:val="left"/>
      <w:pPr>
        <w:tabs>
          <w:tab w:val="num" w:pos="1531"/>
        </w:tabs>
        <w:ind w:left="1531" w:hanging="170"/>
      </w:pPr>
      <w:rPr>
        <w:rFonts w:ascii="Symbol" w:hAnsi="Symbol"/>
      </w:rPr>
    </w:lvl>
  </w:abstractNum>
  <w:abstractNum w:abstractNumId="4" w15:restartNumberingAfterBreak="0">
    <w:nsid w:val="00000005"/>
    <w:multiLevelType w:val="multilevel"/>
    <w:tmpl w:val="00000005"/>
    <w:name w:val="Puce 3"/>
    <w:lvl w:ilvl="0">
      <w:start w:val="1"/>
      <w:numFmt w:val="bullet"/>
      <w:pStyle w:val="504Enumverticaledouble"/>
      <w:lvlText w:val=""/>
      <w:lvlJc w:val="left"/>
      <w:pPr>
        <w:tabs>
          <w:tab w:val="num" w:pos="224"/>
        </w:tabs>
        <w:ind w:left="224" w:hanging="224"/>
      </w:pPr>
      <w:rPr>
        <w:rFonts w:ascii="Symbol" w:hAnsi="Symbol" w:cs="StarSymbol"/>
        <w:sz w:val="18"/>
        <w:szCs w:val="18"/>
      </w:rPr>
    </w:lvl>
    <w:lvl w:ilvl="1">
      <w:start w:val="1"/>
      <w:numFmt w:val="bullet"/>
      <w:lvlText w:val="□"/>
      <w:lvlJc w:val="left"/>
      <w:pPr>
        <w:tabs>
          <w:tab w:val="num" w:pos="448"/>
        </w:tabs>
        <w:ind w:left="448" w:hanging="224"/>
      </w:pPr>
      <w:rPr>
        <w:rFonts w:ascii="StarSymbol" w:hAnsi="StarSymbol"/>
      </w:rPr>
    </w:lvl>
    <w:lvl w:ilvl="2">
      <w:start w:val="1"/>
      <w:numFmt w:val="bullet"/>
      <w:lvlText w:val="☑"/>
      <w:lvlJc w:val="left"/>
      <w:pPr>
        <w:tabs>
          <w:tab w:val="num" w:pos="224"/>
        </w:tabs>
        <w:ind w:left="224" w:hanging="224"/>
      </w:pPr>
      <w:rPr>
        <w:rFonts w:ascii="StarSymbol" w:hAnsi="StarSymbol"/>
      </w:rPr>
    </w:lvl>
    <w:lvl w:ilvl="3">
      <w:start w:val="1"/>
      <w:numFmt w:val="bullet"/>
      <w:lvlText w:val="□"/>
      <w:lvlJc w:val="left"/>
      <w:pPr>
        <w:tabs>
          <w:tab w:val="num" w:pos="448"/>
        </w:tabs>
        <w:ind w:left="448" w:hanging="224"/>
      </w:pPr>
      <w:rPr>
        <w:rFonts w:ascii="StarSymbol" w:hAnsi="StarSymbol"/>
      </w:rPr>
    </w:lvl>
    <w:lvl w:ilvl="4">
      <w:start w:val="1"/>
      <w:numFmt w:val="bullet"/>
      <w:lvlText w:val="☑"/>
      <w:lvlJc w:val="left"/>
      <w:pPr>
        <w:tabs>
          <w:tab w:val="num" w:pos="224"/>
        </w:tabs>
        <w:ind w:left="224" w:hanging="224"/>
      </w:pPr>
      <w:rPr>
        <w:rFonts w:ascii="StarSymbol" w:hAnsi="StarSymbol"/>
      </w:rPr>
    </w:lvl>
    <w:lvl w:ilvl="5">
      <w:start w:val="1"/>
      <w:numFmt w:val="bullet"/>
      <w:lvlText w:val="□"/>
      <w:lvlJc w:val="left"/>
      <w:pPr>
        <w:tabs>
          <w:tab w:val="num" w:pos="448"/>
        </w:tabs>
        <w:ind w:left="448" w:hanging="224"/>
      </w:pPr>
      <w:rPr>
        <w:rFonts w:ascii="StarSymbol" w:hAnsi="StarSymbol"/>
      </w:rPr>
    </w:lvl>
    <w:lvl w:ilvl="6">
      <w:start w:val="1"/>
      <w:numFmt w:val="bullet"/>
      <w:lvlText w:val="☑"/>
      <w:lvlJc w:val="left"/>
      <w:pPr>
        <w:tabs>
          <w:tab w:val="num" w:pos="224"/>
        </w:tabs>
        <w:ind w:left="224" w:hanging="224"/>
      </w:pPr>
      <w:rPr>
        <w:rFonts w:ascii="StarSymbol" w:hAnsi="StarSymbol"/>
      </w:rPr>
    </w:lvl>
    <w:lvl w:ilvl="7">
      <w:start w:val="1"/>
      <w:numFmt w:val="bullet"/>
      <w:lvlText w:val="□"/>
      <w:lvlJc w:val="left"/>
      <w:pPr>
        <w:tabs>
          <w:tab w:val="num" w:pos="448"/>
        </w:tabs>
        <w:ind w:left="448" w:hanging="224"/>
      </w:pPr>
      <w:rPr>
        <w:rFonts w:ascii="StarSymbol" w:hAnsi="StarSymbol"/>
      </w:rPr>
    </w:lvl>
    <w:lvl w:ilvl="8">
      <w:start w:val="1"/>
      <w:numFmt w:val="bullet"/>
      <w:lvlText w:val="☑"/>
      <w:lvlJc w:val="left"/>
      <w:pPr>
        <w:tabs>
          <w:tab w:val="num" w:pos="224"/>
        </w:tabs>
        <w:ind w:left="224" w:hanging="224"/>
      </w:pPr>
      <w:rPr>
        <w:rFonts w:ascii="StarSymbol" w:hAnsi="StarSymbol"/>
      </w:rPr>
    </w:lvl>
  </w:abstractNum>
  <w:abstractNum w:abstractNumId="5" w15:restartNumberingAfterBreak="0">
    <w:nsid w:val="00000006"/>
    <w:multiLevelType w:val="multilevel"/>
    <w:tmpl w:val="00000006"/>
    <w:lvl w:ilvl="0">
      <w:start w:val="1"/>
      <w:numFmt w:val="decimal"/>
      <w:lvlText w:val="Annexe %1  "/>
      <w:lvlJc w:val="left"/>
      <w:pPr>
        <w:tabs>
          <w:tab w:val="num" w:pos="0"/>
        </w:tabs>
        <w:ind w:left="0" w:firstLine="0"/>
      </w:pPr>
    </w:lvl>
    <w:lvl w:ilvl="1">
      <w:start w:val="1"/>
      <w:numFmt w:val="decimal"/>
      <w:lvlText w:val="%1.%2"/>
      <w:lvlJc w:val="left"/>
      <w:pPr>
        <w:tabs>
          <w:tab w:val="num" w:pos="0"/>
        </w:tabs>
        <w:ind w:left="0" w:firstLine="0"/>
      </w:pPr>
    </w:lvl>
    <w:lvl w:ilvl="2">
      <w:start w:val="1"/>
      <w:numFmt w:val="decimal"/>
      <w:lvlText w:val="%1.%2.%3"/>
      <w:lvlJc w:val="left"/>
      <w:pPr>
        <w:tabs>
          <w:tab w:val="num" w:pos="0"/>
        </w:tabs>
        <w:ind w:left="0" w:firstLine="0"/>
      </w:pPr>
    </w:lvl>
    <w:lvl w:ilvl="3">
      <w:start w:val="1"/>
      <w:numFmt w:val="decimal"/>
      <w:lvlText w:val="%1.%2.%3.%4"/>
      <w:lvlJc w:val="left"/>
      <w:pPr>
        <w:tabs>
          <w:tab w:val="num" w:pos="0"/>
        </w:tabs>
        <w:ind w:left="0" w:firstLine="0"/>
      </w:pPr>
    </w:lvl>
    <w:lvl w:ilvl="4">
      <w:start w:val="1"/>
      <w:numFmt w:val="decimal"/>
      <w:lvlText w:val="%1.%2.%3.%4.%5"/>
      <w:lvlJc w:val="left"/>
      <w:pPr>
        <w:tabs>
          <w:tab w:val="num" w:pos="0"/>
        </w:tabs>
        <w:ind w:left="0" w:firstLine="0"/>
      </w:pPr>
    </w:lvl>
    <w:lvl w:ilvl="5">
      <w:start w:val="1"/>
      <w:numFmt w:val="decimal"/>
      <w:lvlText w:val="%1.%2.%3.%4.%5.%6"/>
      <w:lvlJc w:val="left"/>
      <w:pPr>
        <w:tabs>
          <w:tab w:val="num" w:pos="0"/>
        </w:tabs>
        <w:ind w:left="0" w:firstLine="0"/>
      </w:pPr>
    </w:lvl>
    <w:lvl w:ilvl="6">
      <w:start w:val="1"/>
      <w:numFmt w:val="decimal"/>
      <w:lvlText w:val="%1.%2.%3.%4.%5.%6.%7"/>
      <w:lvlJc w:val="left"/>
      <w:pPr>
        <w:tabs>
          <w:tab w:val="num" w:pos="0"/>
        </w:tabs>
        <w:ind w:left="0" w:firstLine="0"/>
      </w:pPr>
    </w:lvl>
    <w:lvl w:ilvl="7">
      <w:start w:val="1"/>
      <w:numFmt w:val="decimal"/>
      <w:lvlText w:val="%1.%2.%3.%4.%5.%6.%7.%8"/>
      <w:lvlJc w:val="left"/>
      <w:pPr>
        <w:tabs>
          <w:tab w:val="num" w:pos="0"/>
        </w:tabs>
        <w:ind w:left="0" w:firstLine="0"/>
      </w:pPr>
    </w:lvl>
    <w:lvl w:ilvl="8">
      <w:start w:val="1"/>
      <w:numFmt w:val="decimal"/>
      <w:lvlText w:val="%1.%2.%3.%4.%5.%6.%7.%8.%9"/>
      <w:lvlJc w:val="left"/>
      <w:pPr>
        <w:tabs>
          <w:tab w:val="num" w:pos="0"/>
        </w:tabs>
        <w:ind w:left="0" w:firstLine="0"/>
      </w:pPr>
    </w:lvl>
  </w:abstractNum>
  <w:abstractNum w:abstractNumId="6" w15:restartNumberingAfterBreak="0">
    <w:nsid w:val="039E6F42"/>
    <w:multiLevelType w:val="multilevel"/>
    <w:tmpl w:val="040C0025"/>
    <w:lvl w:ilvl="0">
      <w:start w:val="1"/>
      <w:numFmt w:val="decimal"/>
      <w:pStyle w:val="Titre1"/>
      <w:lvlText w:val="%1"/>
      <w:lvlJc w:val="left"/>
      <w:pPr>
        <w:ind w:left="432" w:hanging="432"/>
      </w:pPr>
    </w:lvl>
    <w:lvl w:ilvl="1">
      <w:start w:val="1"/>
      <w:numFmt w:val="decimal"/>
      <w:pStyle w:val="Titre2"/>
      <w:lvlText w:val="%1.%2"/>
      <w:lvlJc w:val="left"/>
      <w:pPr>
        <w:ind w:left="576" w:hanging="576"/>
      </w:pPr>
    </w:lvl>
    <w:lvl w:ilvl="2">
      <w:start w:val="1"/>
      <w:numFmt w:val="decimal"/>
      <w:pStyle w:val="Titre3"/>
      <w:lvlText w:val="%1.%2.%3"/>
      <w:lvlJc w:val="left"/>
      <w:pPr>
        <w:ind w:left="720" w:hanging="720"/>
      </w:pPr>
    </w:lvl>
    <w:lvl w:ilvl="3">
      <w:start w:val="1"/>
      <w:numFmt w:val="decimal"/>
      <w:pStyle w:val="Titre4"/>
      <w:lvlText w:val="%1.%2.%3.%4"/>
      <w:lvlJc w:val="left"/>
      <w:pPr>
        <w:ind w:left="864" w:hanging="864"/>
      </w:pPr>
    </w:lvl>
    <w:lvl w:ilvl="4">
      <w:start w:val="1"/>
      <w:numFmt w:val="decimal"/>
      <w:pStyle w:val="Titre5"/>
      <w:lvlText w:val="%1.%2.%3.%4.%5"/>
      <w:lvlJc w:val="left"/>
      <w:pPr>
        <w:ind w:left="1008" w:hanging="1008"/>
      </w:pPr>
    </w:lvl>
    <w:lvl w:ilvl="5">
      <w:start w:val="1"/>
      <w:numFmt w:val="decimal"/>
      <w:pStyle w:val="Titre6"/>
      <w:lvlText w:val="%1.%2.%3.%4.%5.%6"/>
      <w:lvlJc w:val="left"/>
      <w:pPr>
        <w:ind w:left="1152" w:hanging="1152"/>
      </w:pPr>
    </w:lvl>
    <w:lvl w:ilvl="6">
      <w:start w:val="1"/>
      <w:numFmt w:val="decimal"/>
      <w:pStyle w:val="Titre7"/>
      <w:lvlText w:val="%1.%2.%3.%4.%5.%6.%7"/>
      <w:lvlJc w:val="left"/>
      <w:pPr>
        <w:ind w:left="1296" w:hanging="1296"/>
      </w:pPr>
    </w:lvl>
    <w:lvl w:ilvl="7">
      <w:start w:val="1"/>
      <w:numFmt w:val="decimal"/>
      <w:pStyle w:val="Titre8"/>
      <w:lvlText w:val="%1.%2.%3.%4.%5.%6.%7.%8"/>
      <w:lvlJc w:val="left"/>
      <w:pPr>
        <w:ind w:left="1440" w:hanging="1440"/>
      </w:pPr>
    </w:lvl>
    <w:lvl w:ilvl="8">
      <w:start w:val="1"/>
      <w:numFmt w:val="decimal"/>
      <w:pStyle w:val="Titre9"/>
      <w:lvlText w:val="%1.%2.%3.%4.%5.%6.%7.%8.%9"/>
      <w:lvlJc w:val="left"/>
      <w:pPr>
        <w:ind w:left="1584" w:hanging="1584"/>
      </w:pPr>
    </w:lvl>
  </w:abstractNum>
  <w:abstractNum w:abstractNumId="7" w15:restartNumberingAfterBreak="0">
    <w:nsid w:val="35293286"/>
    <w:multiLevelType w:val="hybridMultilevel"/>
    <w:tmpl w:val="4D7CDF2A"/>
    <w:lvl w:ilvl="0" w:tplc="0F3E262A">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8" w15:restartNumberingAfterBreak="0">
    <w:nsid w:val="48D6014D"/>
    <w:multiLevelType w:val="hybridMultilevel"/>
    <w:tmpl w:val="DB166644"/>
    <w:lvl w:ilvl="0" w:tplc="809A26FC">
      <w:numFmt w:val="bullet"/>
      <w:lvlText w:val="-"/>
      <w:lvlJc w:val="left"/>
      <w:pPr>
        <w:ind w:left="720" w:hanging="360"/>
      </w:pPr>
      <w:rPr>
        <w:rFonts w:ascii="Times New Roman" w:eastAsia="Arial Unicode MS" w:hAnsi="Times New Roman"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9" w15:restartNumberingAfterBreak="0">
    <w:nsid w:val="4FD13873"/>
    <w:multiLevelType w:val="hybridMultilevel"/>
    <w:tmpl w:val="A2504374"/>
    <w:lvl w:ilvl="0" w:tplc="040C0001">
      <w:start w:val="1"/>
      <w:numFmt w:val="bullet"/>
      <w:lvlText w:val=""/>
      <w:lvlJc w:val="left"/>
      <w:pPr>
        <w:ind w:left="774" w:hanging="360"/>
      </w:pPr>
      <w:rPr>
        <w:rFonts w:ascii="Symbol" w:hAnsi="Symbol" w:hint="default"/>
      </w:rPr>
    </w:lvl>
    <w:lvl w:ilvl="1" w:tplc="040C0003" w:tentative="1">
      <w:start w:val="1"/>
      <w:numFmt w:val="bullet"/>
      <w:lvlText w:val="o"/>
      <w:lvlJc w:val="left"/>
      <w:pPr>
        <w:ind w:left="1494" w:hanging="360"/>
      </w:pPr>
      <w:rPr>
        <w:rFonts w:ascii="Courier New" w:hAnsi="Courier New" w:cs="Courier New" w:hint="default"/>
      </w:rPr>
    </w:lvl>
    <w:lvl w:ilvl="2" w:tplc="040C0005" w:tentative="1">
      <w:start w:val="1"/>
      <w:numFmt w:val="bullet"/>
      <w:lvlText w:val=""/>
      <w:lvlJc w:val="left"/>
      <w:pPr>
        <w:ind w:left="2214" w:hanging="360"/>
      </w:pPr>
      <w:rPr>
        <w:rFonts w:ascii="Wingdings" w:hAnsi="Wingdings" w:hint="default"/>
      </w:rPr>
    </w:lvl>
    <w:lvl w:ilvl="3" w:tplc="040C0001" w:tentative="1">
      <w:start w:val="1"/>
      <w:numFmt w:val="bullet"/>
      <w:lvlText w:val=""/>
      <w:lvlJc w:val="left"/>
      <w:pPr>
        <w:ind w:left="2934" w:hanging="360"/>
      </w:pPr>
      <w:rPr>
        <w:rFonts w:ascii="Symbol" w:hAnsi="Symbol" w:hint="default"/>
      </w:rPr>
    </w:lvl>
    <w:lvl w:ilvl="4" w:tplc="040C0003" w:tentative="1">
      <w:start w:val="1"/>
      <w:numFmt w:val="bullet"/>
      <w:lvlText w:val="o"/>
      <w:lvlJc w:val="left"/>
      <w:pPr>
        <w:ind w:left="3654" w:hanging="360"/>
      </w:pPr>
      <w:rPr>
        <w:rFonts w:ascii="Courier New" w:hAnsi="Courier New" w:cs="Courier New" w:hint="default"/>
      </w:rPr>
    </w:lvl>
    <w:lvl w:ilvl="5" w:tplc="040C0005" w:tentative="1">
      <w:start w:val="1"/>
      <w:numFmt w:val="bullet"/>
      <w:lvlText w:val=""/>
      <w:lvlJc w:val="left"/>
      <w:pPr>
        <w:ind w:left="4374" w:hanging="360"/>
      </w:pPr>
      <w:rPr>
        <w:rFonts w:ascii="Wingdings" w:hAnsi="Wingdings" w:hint="default"/>
      </w:rPr>
    </w:lvl>
    <w:lvl w:ilvl="6" w:tplc="040C0001" w:tentative="1">
      <w:start w:val="1"/>
      <w:numFmt w:val="bullet"/>
      <w:lvlText w:val=""/>
      <w:lvlJc w:val="left"/>
      <w:pPr>
        <w:ind w:left="5094" w:hanging="360"/>
      </w:pPr>
      <w:rPr>
        <w:rFonts w:ascii="Symbol" w:hAnsi="Symbol" w:hint="default"/>
      </w:rPr>
    </w:lvl>
    <w:lvl w:ilvl="7" w:tplc="040C0003" w:tentative="1">
      <w:start w:val="1"/>
      <w:numFmt w:val="bullet"/>
      <w:lvlText w:val="o"/>
      <w:lvlJc w:val="left"/>
      <w:pPr>
        <w:ind w:left="5814" w:hanging="360"/>
      </w:pPr>
      <w:rPr>
        <w:rFonts w:ascii="Courier New" w:hAnsi="Courier New" w:cs="Courier New" w:hint="default"/>
      </w:rPr>
    </w:lvl>
    <w:lvl w:ilvl="8" w:tplc="040C0005" w:tentative="1">
      <w:start w:val="1"/>
      <w:numFmt w:val="bullet"/>
      <w:lvlText w:val=""/>
      <w:lvlJc w:val="left"/>
      <w:pPr>
        <w:ind w:left="6534" w:hanging="360"/>
      </w:pPr>
      <w:rPr>
        <w:rFonts w:ascii="Wingdings" w:hAnsi="Wingdings" w:hint="default"/>
      </w:rPr>
    </w:lvl>
  </w:abstractNum>
  <w:abstractNum w:abstractNumId="10" w15:restartNumberingAfterBreak="0">
    <w:nsid w:val="501A39CF"/>
    <w:multiLevelType w:val="hybridMultilevel"/>
    <w:tmpl w:val="EE00397A"/>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1" w15:restartNumberingAfterBreak="0">
    <w:nsid w:val="6C762E16"/>
    <w:multiLevelType w:val="hybridMultilevel"/>
    <w:tmpl w:val="8C7AC1F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2" w15:restartNumberingAfterBreak="0">
    <w:nsid w:val="6CE85199"/>
    <w:multiLevelType w:val="hybridMultilevel"/>
    <w:tmpl w:val="327C370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2"/>
  </w:num>
  <w:num w:numId="4">
    <w:abstractNumId w:val="3"/>
  </w:num>
  <w:num w:numId="5">
    <w:abstractNumId w:val="4"/>
  </w:num>
  <w:num w:numId="6">
    <w:abstractNumId w:val="5"/>
  </w:num>
  <w:num w:numId="7">
    <w:abstractNumId w:val="11"/>
  </w:num>
  <w:num w:numId="8">
    <w:abstractNumId w:val="12"/>
  </w:num>
  <w:num w:numId="9">
    <w:abstractNumId w:val="9"/>
  </w:num>
  <w:num w:numId="10">
    <w:abstractNumId w:val="6"/>
  </w:num>
  <w:num w:numId="11">
    <w:abstractNumId w:val="7"/>
  </w:num>
  <w:num w:numId="12">
    <w:abstractNumId w:val="8"/>
  </w:num>
  <w:num w:numId="13">
    <w:abstractNumId w:val="10"/>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bienvenu">
    <w15:presenceInfo w15:providerId="None" w15:userId="bienvenu"/>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10"/>
  <w:hyphenationZone w:val="425"/>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strictFirstAndLastChars/>
  <w:footnotePr>
    <w:pos w:val="beneathText"/>
    <w:footnote w:id="-1"/>
    <w:footnote w:id="0"/>
  </w:footnotePr>
  <w:endnotePr>
    <w:endnote w:id="-1"/>
    <w:endnote w:id="0"/>
  </w:endnotePr>
  <w:compat>
    <w:spaceForUL/>
    <w:balanceSingleByteDoubleByteWidth/>
    <w:doNotLeaveBackslashAlone/>
    <w:ulTrailSpace/>
    <w:adjustLineHeightInTabl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065CB"/>
    <w:rsid w:val="0000188A"/>
    <w:rsid w:val="00006C2B"/>
    <w:rsid w:val="000105A0"/>
    <w:rsid w:val="00011A40"/>
    <w:rsid w:val="00015328"/>
    <w:rsid w:val="00021B66"/>
    <w:rsid w:val="000232B8"/>
    <w:rsid w:val="00023A0F"/>
    <w:rsid w:val="00026E87"/>
    <w:rsid w:val="0003491F"/>
    <w:rsid w:val="000419DF"/>
    <w:rsid w:val="00050F54"/>
    <w:rsid w:val="00057E2E"/>
    <w:rsid w:val="000616EB"/>
    <w:rsid w:val="00072C83"/>
    <w:rsid w:val="00083D4C"/>
    <w:rsid w:val="000919EE"/>
    <w:rsid w:val="000A1E56"/>
    <w:rsid w:val="000A21BC"/>
    <w:rsid w:val="000A57C0"/>
    <w:rsid w:val="000B7A71"/>
    <w:rsid w:val="000C48E0"/>
    <w:rsid w:val="000C59B1"/>
    <w:rsid w:val="000C77A3"/>
    <w:rsid w:val="000D00DF"/>
    <w:rsid w:val="000D2896"/>
    <w:rsid w:val="000E2F77"/>
    <w:rsid w:val="000F2A2B"/>
    <w:rsid w:val="000F5267"/>
    <w:rsid w:val="0010130A"/>
    <w:rsid w:val="00101A9B"/>
    <w:rsid w:val="00107A68"/>
    <w:rsid w:val="00110323"/>
    <w:rsid w:val="00114C29"/>
    <w:rsid w:val="001363E7"/>
    <w:rsid w:val="00143029"/>
    <w:rsid w:val="00146CBD"/>
    <w:rsid w:val="001533AD"/>
    <w:rsid w:val="001611F4"/>
    <w:rsid w:val="00171783"/>
    <w:rsid w:val="001752F9"/>
    <w:rsid w:val="0018663C"/>
    <w:rsid w:val="00187095"/>
    <w:rsid w:val="001C0DF2"/>
    <w:rsid w:val="001C2D81"/>
    <w:rsid w:val="001C5309"/>
    <w:rsid w:val="001C5DE2"/>
    <w:rsid w:val="001D06DE"/>
    <w:rsid w:val="001D4795"/>
    <w:rsid w:val="001D4D34"/>
    <w:rsid w:val="001E07CB"/>
    <w:rsid w:val="001F08FD"/>
    <w:rsid w:val="001F365A"/>
    <w:rsid w:val="001F3915"/>
    <w:rsid w:val="00205325"/>
    <w:rsid w:val="0020660C"/>
    <w:rsid w:val="002071FD"/>
    <w:rsid w:val="00207FAB"/>
    <w:rsid w:val="00211EF1"/>
    <w:rsid w:val="00217F2A"/>
    <w:rsid w:val="002276CD"/>
    <w:rsid w:val="00241F4F"/>
    <w:rsid w:val="00243E1E"/>
    <w:rsid w:val="00251864"/>
    <w:rsid w:val="002522D2"/>
    <w:rsid w:val="00262F00"/>
    <w:rsid w:val="0026484D"/>
    <w:rsid w:val="00266934"/>
    <w:rsid w:val="00282E2D"/>
    <w:rsid w:val="00283ADA"/>
    <w:rsid w:val="002850DE"/>
    <w:rsid w:val="00292FC5"/>
    <w:rsid w:val="002971D1"/>
    <w:rsid w:val="002A66D1"/>
    <w:rsid w:val="002B1366"/>
    <w:rsid w:val="002C2DFA"/>
    <w:rsid w:val="002C401C"/>
    <w:rsid w:val="002E0557"/>
    <w:rsid w:val="002E19EB"/>
    <w:rsid w:val="002E4258"/>
    <w:rsid w:val="00304ABB"/>
    <w:rsid w:val="00310017"/>
    <w:rsid w:val="00310D89"/>
    <w:rsid w:val="00316AF5"/>
    <w:rsid w:val="003215F3"/>
    <w:rsid w:val="003315CB"/>
    <w:rsid w:val="0033241A"/>
    <w:rsid w:val="0033598C"/>
    <w:rsid w:val="0034277A"/>
    <w:rsid w:val="00352A92"/>
    <w:rsid w:val="00355527"/>
    <w:rsid w:val="00362DBD"/>
    <w:rsid w:val="003712FF"/>
    <w:rsid w:val="003757D0"/>
    <w:rsid w:val="003759FC"/>
    <w:rsid w:val="00375D0D"/>
    <w:rsid w:val="00376560"/>
    <w:rsid w:val="0038147F"/>
    <w:rsid w:val="003873E3"/>
    <w:rsid w:val="00390DCA"/>
    <w:rsid w:val="003B1B98"/>
    <w:rsid w:val="003B4E7D"/>
    <w:rsid w:val="003B720F"/>
    <w:rsid w:val="003C016D"/>
    <w:rsid w:val="003D3E25"/>
    <w:rsid w:val="003D72D0"/>
    <w:rsid w:val="003E0AC6"/>
    <w:rsid w:val="00400410"/>
    <w:rsid w:val="004017A0"/>
    <w:rsid w:val="00403BB8"/>
    <w:rsid w:val="00411226"/>
    <w:rsid w:val="004203CF"/>
    <w:rsid w:val="00424A55"/>
    <w:rsid w:val="00434F6B"/>
    <w:rsid w:val="0043571C"/>
    <w:rsid w:val="004422F0"/>
    <w:rsid w:val="00464E8C"/>
    <w:rsid w:val="004731C9"/>
    <w:rsid w:val="004802BF"/>
    <w:rsid w:val="004A67FC"/>
    <w:rsid w:val="004B1C59"/>
    <w:rsid w:val="004C24DE"/>
    <w:rsid w:val="004C2D43"/>
    <w:rsid w:val="004C5BD7"/>
    <w:rsid w:val="004D622B"/>
    <w:rsid w:val="004E0314"/>
    <w:rsid w:val="004E2D51"/>
    <w:rsid w:val="004E5300"/>
    <w:rsid w:val="004E5D56"/>
    <w:rsid w:val="004E7B80"/>
    <w:rsid w:val="004F1263"/>
    <w:rsid w:val="004F3CB9"/>
    <w:rsid w:val="004F5214"/>
    <w:rsid w:val="00503BE2"/>
    <w:rsid w:val="0050581C"/>
    <w:rsid w:val="00505948"/>
    <w:rsid w:val="00510297"/>
    <w:rsid w:val="00513A77"/>
    <w:rsid w:val="00520B99"/>
    <w:rsid w:val="00521483"/>
    <w:rsid w:val="005241EC"/>
    <w:rsid w:val="005257BA"/>
    <w:rsid w:val="00526346"/>
    <w:rsid w:val="00527FDA"/>
    <w:rsid w:val="00537135"/>
    <w:rsid w:val="00557CB2"/>
    <w:rsid w:val="00564E0F"/>
    <w:rsid w:val="005700A4"/>
    <w:rsid w:val="00570530"/>
    <w:rsid w:val="00585696"/>
    <w:rsid w:val="005A179D"/>
    <w:rsid w:val="005B1F16"/>
    <w:rsid w:val="005B285C"/>
    <w:rsid w:val="005D03CC"/>
    <w:rsid w:val="005D25CA"/>
    <w:rsid w:val="005E3E57"/>
    <w:rsid w:val="005F1649"/>
    <w:rsid w:val="005F55CB"/>
    <w:rsid w:val="00600603"/>
    <w:rsid w:val="006040D7"/>
    <w:rsid w:val="0060681D"/>
    <w:rsid w:val="006100E7"/>
    <w:rsid w:val="00610F0E"/>
    <w:rsid w:val="00630D58"/>
    <w:rsid w:val="0065243D"/>
    <w:rsid w:val="00653EBA"/>
    <w:rsid w:val="00654ED8"/>
    <w:rsid w:val="00656112"/>
    <w:rsid w:val="00676C33"/>
    <w:rsid w:val="00691EB5"/>
    <w:rsid w:val="006920FA"/>
    <w:rsid w:val="006A33D3"/>
    <w:rsid w:val="006A5404"/>
    <w:rsid w:val="006A62D9"/>
    <w:rsid w:val="006D22BC"/>
    <w:rsid w:val="006E5BA3"/>
    <w:rsid w:val="006E64A1"/>
    <w:rsid w:val="006F23C5"/>
    <w:rsid w:val="006F62AC"/>
    <w:rsid w:val="007017E7"/>
    <w:rsid w:val="00702BBC"/>
    <w:rsid w:val="007033BE"/>
    <w:rsid w:val="0070417E"/>
    <w:rsid w:val="00713CDD"/>
    <w:rsid w:val="00714020"/>
    <w:rsid w:val="00715C06"/>
    <w:rsid w:val="007206A9"/>
    <w:rsid w:val="00723ACE"/>
    <w:rsid w:val="00724E4E"/>
    <w:rsid w:val="00726DAE"/>
    <w:rsid w:val="00727779"/>
    <w:rsid w:val="00740CBC"/>
    <w:rsid w:val="00742D82"/>
    <w:rsid w:val="00743981"/>
    <w:rsid w:val="0074700F"/>
    <w:rsid w:val="00754184"/>
    <w:rsid w:val="00761835"/>
    <w:rsid w:val="00762FDE"/>
    <w:rsid w:val="00762FF2"/>
    <w:rsid w:val="007635CD"/>
    <w:rsid w:val="00776035"/>
    <w:rsid w:val="00776BB5"/>
    <w:rsid w:val="007869E4"/>
    <w:rsid w:val="00790A12"/>
    <w:rsid w:val="007A5504"/>
    <w:rsid w:val="007B7F88"/>
    <w:rsid w:val="007C3E69"/>
    <w:rsid w:val="007E454F"/>
    <w:rsid w:val="007E77A1"/>
    <w:rsid w:val="00801023"/>
    <w:rsid w:val="00810A9E"/>
    <w:rsid w:val="0081271F"/>
    <w:rsid w:val="008173E9"/>
    <w:rsid w:val="00820DCF"/>
    <w:rsid w:val="0082192E"/>
    <w:rsid w:val="008231AD"/>
    <w:rsid w:val="00825095"/>
    <w:rsid w:val="00826C25"/>
    <w:rsid w:val="00834555"/>
    <w:rsid w:val="00834C2B"/>
    <w:rsid w:val="00836CCB"/>
    <w:rsid w:val="00852B0B"/>
    <w:rsid w:val="008538DF"/>
    <w:rsid w:val="008617BA"/>
    <w:rsid w:val="00866802"/>
    <w:rsid w:val="0087599B"/>
    <w:rsid w:val="00885821"/>
    <w:rsid w:val="00895009"/>
    <w:rsid w:val="008A0DC3"/>
    <w:rsid w:val="008A76D4"/>
    <w:rsid w:val="008B513F"/>
    <w:rsid w:val="008B708C"/>
    <w:rsid w:val="008C171F"/>
    <w:rsid w:val="008D2348"/>
    <w:rsid w:val="008E69C2"/>
    <w:rsid w:val="008E6BA6"/>
    <w:rsid w:val="008F3030"/>
    <w:rsid w:val="008F3767"/>
    <w:rsid w:val="00906F73"/>
    <w:rsid w:val="00913632"/>
    <w:rsid w:val="00920565"/>
    <w:rsid w:val="00922889"/>
    <w:rsid w:val="00922F4C"/>
    <w:rsid w:val="00923E97"/>
    <w:rsid w:val="00925195"/>
    <w:rsid w:val="009343D5"/>
    <w:rsid w:val="00934481"/>
    <w:rsid w:val="00941DAA"/>
    <w:rsid w:val="009434AE"/>
    <w:rsid w:val="00946530"/>
    <w:rsid w:val="00955919"/>
    <w:rsid w:val="009659D8"/>
    <w:rsid w:val="00972D87"/>
    <w:rsid w:val="00973FB0"/>
    <w:rsid w:val="00991D1C"/>
    <w:rsid w:val="0099418B"/>
    <w:rsid w:val="00996AD6"/>
    <w:rsid w:val="009B5168"/>
    <w:rsid w:val="009B5FEC"/>
    <w:rsid w:val="009C4687"/>
    <w:rsid w:val="009D2846"/>
    <w:rsid w:val="009E2169"/>
    <w:rsid w:val="009E35F0"/>
    <w:rsid w:val="009E61A4"/>
    <w:rsid w:val="009F1C7F"/>
    <w:rsid w:val="00A071D2"/>
    <w:rsid w:val="00A07328"/>
    <w:rsid w:val="00A079DD"/>
    <w:rsid w:val="00A2208C"/>
    <w:rsid w:val="00A2689B"/>
    <w:rsid w:val="00A42FC2"/>
    <w:rsid w:val="00A430FF"/>
    <w:rsid w:val="00A44A12"/>
    <w:rsid w:val="00A44C56"/>
    <w:rsid w:val="00A450C3"/>
    <w:rsid w:val="00A463AC"/>
    <w:rsid w:val="00A546DD"/>
    <w:rsid w:val="00A54FF8"/>
    <w:rsid w:val="00A63113"/>
    <w:rsid w:val="00A64097"/>
    <w:rsid w:val="00A828B9"/>
    <w:rsid w:val="00AB66A3"/>
    <w:rsid w:val="00AC25C3"/>
    <w:rsid w:val="00AD094B"/>
    <w:rsid w:val="00AD5429"/>
    <w:rsid w:val="00AE01B7"/>
    <w:rsid w:val="00AE1E47"/>
    <w:rsid w:val="00AE2917"/>
    <w:rsid w:val="00AE7B72"/>
    <w:rsid w:val="00AF1E06"/>
    <w:rsid w:val="00AF417A"/>
    <w:rsid w:val="00B04009"/>
    <w:rsid w:val="00B065CB"/>
    <w:rsid w:val="00B149D2"/>
    <w:rsid w:val="00B20B1B"/>
    <w:rsid w:val="00B23DDD"/>
    <w:rsid w:val="00B24AD9"/>
    <w:rsid w:val="00B24CCA"/>
    <w:rsid w:val="00B25B88"/>
    <w:rsid w:val="00B26D48"/>
    <w:rsid w:val="00B35960"/>
    <w:rsid w:val="00B374BF"/>
    <w:rsid w:val="00B40130"/>
    <w:rsid w:val="00B40A4D"/>
    <w:rsid w:val="00B46B65"/>
    <w:rsid w:val="00B46C77"/>
    <w:rsid w:val="00B53906"/>
    <w:rsid w:val="00B64AAD"/>
    <w:rsid w:val="00B66195"/>
    <w:rsid w:val="00B80F58"/>
    <w:rsid w:val="00B8212D"/>
    <w:rsid w:val="00B91006"/>
    <w:rsid w:val="00B948A7"/>
    <w:rsid w:val="00BA047B"/>
    <w:rsid w:val="00BA0F44"/>
    <w:rsid w:val="00BA1BD8"/>
    <w:rsid w:val="00BA775C"/>
    <w:rsid w:val="00BB355C"/>
    <w:rsid w:val="00BD186B"/>
    <w:rsid w:val="00BD6733"/>
    <w:rsid w:val="00BE1D39"/>
    <w:rsid w:val="00BE5541"/>
    <w:rsid w:val="00BF0715"/>
    <w:rsid w:val="00BF389E"/>
    <w:rsid w:val="00BF4733"/>
    <w:rsid w:val="00BF680C"/>
    <w:rsid w:val="00C029D3"/>
    <w:rsid w:val="00C10273"/>
    <w:rsid w:val="00C111EC"/>
    <w:rsid w:val="00C16102"/>
    <w:rsid w:val="00C17C7C"/>
    <w:rsid w:val="00C216A1"/>
    <w:rsid w:val="00C22E27"/>
    <w:rsid w:val="00C26254"/>
    <w:rsid w:val="00C331C8"/>
    <w:rsid w:val="00C335C6"/>
    <w:rsid w:val="00C35560"/>
    <w:rsid w:val="00C4073D"/>
    <w:rsid w:val="00C41A8D"/>
    <w:rsid w:val="00C42275"/>
    <w:rsid w:val="00C47F4A"/>
    <w:rsid w:val="00C51BEC"/>
    <w:rsid w:val="00C5320C"/>
    <w:rsid w:val="00C551D2"/>
    <w:rsid w:val="00C55693"/>
    <w:rsid w:val="00C640CC"/>
    <w:rsid w:val="00C67587"/>
    <w:rsid w:val="00C67EDD"/>
    <w:rsid w:val="00C80156"/>
    <w:rsid w:val="00C824A5"/>
    <w:rsid w:val="00C8474F"/>
    <w:rsid w:val="00CB052C"/>
    <w:rsid w:val="00CB233F"/>
    <w:rsid w:val="00CB2724"/>
    <w:rsid w:val="00CB5603"/>
    <w:rsid w:val="00CC31F3"/>
    <w:rsid w:val="00CC4CD3"/>
    <w:rsid w:val="00CC77C5"/>
    <w:rsid w:val="00CD33D7"/>
    <w:rsid w:val="00CD600D"/>
    <w:rsid w:val="00CE0C01"/>
    <w:rsid w:val="00CE19AE"/>
    <w:rsid w:val="00CE2EF7"/>
    <w:rsid w:val="00CF12F7"/>
    <w:rsid w:val="00CF13E1"/>
    <w:rsid w:val="00CF7DEA"/>
    <w:rsid w:val="00D114DC"/>
    <w:rsid w:val="00D132B4"/>
    <w:rsid w:val="00D16EFD"/>
    <w:rsid w:val="00D17068"/>
    <w:rsid w:val="00D228AF"/>
    <w:rsid w:val="00D345D1"/>
    <w:rsid w:val="00D37396"/>
    <w:rsid w:val="00D37D17"/>
    <w:rsid w:val="00D45711"/>
    <w:rsid w:val="00D462D2"/>
    <w:rsid w:val="00D47E3C"/>
    <w:rsid w:val="00D5340C"/>
    <w:rsid w:val="00D61F7B"/>
    <w:rsid w:val="00D62FD8"/>
    <w:rsid w:val="00D63B09"/>
    <w:rsid w:val="00D67CE8"/>
    <w:rsid w:val="00D75C2B"/>
    <w:rsid w:val="00D77294"/>
    <w:rsid w:val="00D80875"/>
    <w:rsid w:val="00D8462E"/>
    <w:rsid w:val="00D979EE"/>
    <w:rsid w:val="00DA59CE"/>
    <w:rsid w:val="00DB647F"/>
    <w:rsid w:val="00DB7E46"/>
    <w:rsid w:val="00DC13E9"/>
    <w:rsid w:val="00DC485D"/>
    <w:rsid w:val="00DD3E30"/>
    <w:rsid w:val="00DD4FE2"/>
    <w:rsid w:val="00DD6E7D"/>
    <w:rsid w:val="00DE6567"/>
    <w:rsid w:val="00DF1F01"/>
    <w:rsid w:val="00DF331B"/>
    <w:rsid w:val="00DF63DF"/>
    <w:rsid w:val="00E10BA7"/>
    <w:rsid w:val="00E17144"/>
    <w:rsid w:val="00E176BC"/>
    <w:rsid w:val="00E209F0"/>
    <w:rsid w:val="00E35BFE"/>
    <w:rsid w:val="00E41794"/>
    <w:rsid w:val="00E45C5D"/>
    <w:rsid w:val="00E54C47"/>
    <w:rsid w:val="00E60189"/>
    <w:rsid w:val="00E645E7"/>
    <w:rsid w:val="00E653F1"/>
    <w:rsid w:val="00E66364"/>
    <w:rsid w:val="00E74AD4"/>
    <w:rsid w:val="00E75524"/>
    <w:rsid w:val="00E834FC"/>
    <w:rsid w:val="00E85157"/>
    <w:rsid w:val="00E92208"/>
    <w:rsid w:val="00E94589"/>
    <w:rsid w:val="00E957C9"/>
    <w:rsid w:val="00E9748E"/>
    <w:rsid w:val="00EA51B4"/>
    <w:rsid w:val="00EA72EF"/>
    <w:rsid w:val="00EA76C3"/>
    <w:rsid w:val="00EB1B5A"/>
    <w:rsid w:val="00EB26BE"/>
    <w:rsid w:val="00EB2A06"/>
    <w:rsid w:val="00EB74C7"/>
    <w:rsid w:val="00EC4332"/>
    <w:rsid w:val="00EC4CD4"/>
    <w:rsid w:val="00EE011D"/>
    <w:rsid w:val="00EE61F6"/>
    <w:rsid w:val="00EF4028"/>
    <w:rsid w:val="00F00E21"/>
    <w:rsid w:val="00F100E5"/>
    <w:rsid w:val="00F12AFC"/>
    <w:rsid w:val="00F15F6C"/>
    <w:rsid w:val="00F35BE3"/>
    <w:rsid w:val="00F42B28"/>
    <w:rsid w:val="00F51EF5"/>
    <w:rsid w:val="00F53048"/>
    <w:rsid w:val="00F53C1A"/>
    <w:rsid w:val="00F563B2"/>
    <w:rsid w:val="00F63128"/>
    <w:rsid w:val="00F6510A"/>
    <w:rsid w:val="00F74E9A"/>
    <w:rsid w:val="00F75D14"/>
    <w:rsid w:val="00F8781B"/>
    <w:rsid w:val="00F9365E"/>
    <w:rsid w:val="00F961F0"/>
    <w:rsid w:val="00FB7F66"/>
    <w:rsid w:val="00FC0BF0"/>
    <w:rsid w:val="00FC4F2E"/>
    <w:rsid w:val="00FC6523"/>
    <w:rsid w:val="00FD0D6E"/>
    <w:rsid w:val="00FD2F24"/>
    <w:rsid w:val="00FD52B3"/>
    <w:rsid w:val="00FE547C"/>
    <w:rsid w:val="00FF1114"/>
    <w:rsid w:val="00FF244A"/>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B424D5C"/>
  <w15:chartTrackingRefBased/>
  <w15:docId w15:val="{DF6BF18E-622C-420C-95F6-D9E75133F53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fr-FR" w:eastAsia="fr-FR"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semiHidden="1" w:uiPriority="9" w:unhideWhenUsed="1"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22E27"/>
    <w:pPr>
      <w:widowControl w:val="0"/>
      <w:suppressAutoHyphens/>
      <w:spacing w:line="360" w:lineRule="auto"/>
      <w:jc w:val="both"/>
    </w:pPr>
    <w:rPr>
      <w:rFonts w:eastAsia="Arial Unicode MS"/>
      <w:sz w:val="22"/>
      <w:szCs w:val="24"/>
    </w:rPr>
  </w:style>
  <w:style w:type="paragraph" w:styleId="Titre1">
    <w:name w:val="heading 1"/>
    <w:basedOn w:val="Titre"/>
    <w:next w:val="Corpsdetexte"/>
    <w:qFormat/>
    <w:rsid w:val="00EA72EF"/>
    <w:pPr>
      <w:numPr>
        <w:numId w:val="10"/>
      </w:numPr>
      <w:suppressLineNumbers/>
      <w:spacing w:before="280" w:after="280" w:line="400" w:lineRule="exact"/>
      <w:outlineLvl w:val="0"/>
    </w:pPr>
    <w:rPr>
      <w:rFonts w:ascii="Times New Roman" w:hAnsi="Times New Roman"/>
      <w:b/>
      <w:bCs/>
      <w:sz w:val="36"/>
      <w:szCs w:val="32"/>
    </w:rPr>
  </w:style>
  <w:style w:type="paragraph" w:styleId="Titre2">
    <w:name w:val="heading 2"/>
    <w:basedOn w:val="Titre"/>
    <w:next w:val="Corpsdetexte"/>
    <w:qFormat/>
    <w:rsid w:val="00EA72EF"/>
    <w:pPr>
      <w:numPr>
        <w:ilvl w:val="1"/>
        <w:numId w:val="10"/>
      </w:numPr>
      <w:suppressLineNumbers/>
      <w:spacing w:before="295" w:after="6"/>
      <w:outlineLvl w:val="1"/>
    </w:pPr>
    <w:rPr>
      <w:rFonts w:ascii="Times New Roman" w:hAnsi="Times New Roman"/>
      <w:b/>
      <w:bCs/>
      <w:i/>
      <w:iCs/>
      <w:sz w:val="32"/>
    </w:rPr>
  </w:style>
  <w:style w:type="paragraph" w:styleId="Titre3">
    <w:name w:val="heading 3"/>
    <w:basedOn w:val="Titre"/>
    <w:next w:val="Corpsdetexte"/>
    <w:qFormat/>
    <w:rsid w:val="00920565"/>
    <w:pPr>
      <w:numPr>
        <w:ilvl w:val="2"/>
        <w:numId w:val="10"/>
      </w:numPr>
      <w:tabs>
        <w:tab w:val="num" w:pos="283"/>
      </w:tabs>
      <w:spacing w:before="238" w:after="176" w:line="100" w:lineRule="atLeast"/>
      <w:outlineLvl w:val="2"/>
    </w:pPr>
    <w:rPr>
      <w:rFonts w:ascii="Times New Roman" w:hAnsi="Times New Roman"/>
      <w:bCs/>
      <w:i/>
      <w:sz w:val="26"/>
    </w:rPr>
  </w:style>
  <w:style w:type="paragraph" w:styleId="Titre4">
    <w:name w:val="heading 4"/>
    <w:basedOn w:val="Normal"/>
    <w:next w:val="Normal"/>
    <w:link w:val="Titre4Car"/>
    <w:uiPriority w:val="9"/>
    <w:semiHidden/>
    <w:unhideWhenUsed/>
    <w:qFormat/>
    <w:rsid w:val="00CF12F7"/>
    <w:pPr>
      <w:keepNext/>
      <w:keepLines/>
      <w:numPr>
        <w:ilvl w:val="3"/>
        <w:numId w:val="10"/>
      </w:numPr>
      <w:spacing w:before="40"/>
      <w:outlineLvl w:val="3"/>
    </w:pPr>
    <w:rPr>
      <w:rFonts w:asciiTheme="majorHAnsi" w:eastAsiaTheme="majorEastAsia" w:hAnsiTheme="majorHAnsi" w:cstheme="majorBidi"/>
      <w:i/>
      <w:iCs/>
      <w:color w:val="2E74B5" w:themeColor="accent1" w:themeShade="BF"/>
    </w:rPr>
  </w:style>
  <w:style w:type="paragraph" w:styleId="Titre5">
    <w:name w:val="heading 5"/>
    <w:basedOn w:val="Titre"/>
    <w:next w:val="Corpsdetexte"/>
    <w:qFormat/>
    <w:pPr>
      <w:numPr>
        <w:ilvl w:val="4"/>
        <w:numId w:val="10"/>
      </w:numPr>
      <w:outlineLvl w:val="4"/>
    </w:pPr>
    <w:rPr>
      <w:b/>
      <w:bCs/>
      <w:sz w:val="24"/>
      <w:szCs w:val="24"/>
    </w:rPr>
  </w:style>
  <w:style w:type="paragraph" w:styleId="Titre6">
    <w:name w:val="heading 6"/>
    <w:basedOn w:val="Normal"/>
    <w:next w:val="Normal"/>
    <w:link w:val="Titre6Car"/>
    <w:uiPriority w:val="9"/>
    <w:semiHidden/>
    <w:unhideWhenUsed/>
    <w:qFormat/>
    <w:rsid w:val="00CF12F7"/>
    <w:pPr>
      <w:keepNext/>
      <w:keepLines/>
      <w:numPr>
        <w:ilvl w:val="5"/>
        <w:numId w:val="10"/>
      </w:numPr>
      <w:spacing w:before="40"/>
      <w:outlineLvl w:val="5"/>
    </w:pPr>
    <w:rPr>
      <w:rFonts w:asciiTheme="majorHAnsi" w:eastAsiaTheme="majorEastAsia" w:hAnsiTheme="majorHAnsi" w:cstheme="majorBidi"/>
      <w:color w:val="1F4D78" w:themeColor="accent1" w:themeShade="7F"/>
    </w:rPr>
  </w:style>
  <w:style w:type="paragraph" w:styleId="Titre7">
    <w:name w:val="heading 7"/>
    <w:basedOn w:val="Normal"/>
    <w:next w:val="Normal"/>
    <w:link w:val="Titre7Car"/>
    <w:uiPriority w:val="9"/>
    <w:semiHidden/>
    <w:unhideWhenUsed/>
    <w:qFormat/>
    <w:rsid w:val="00CF12F7"/>
    <w:pPr>
      <w:keepNext/>
      <w:keepLines/>
      <w:numPr>
        <w:ilvl w:val="6"/>
        <w:numId w:val="10"/>
      </w:numPr>
      <w:spacing w:before="40"/>
      <w:outlineLvl w:val="6"/>
    </w:pPr>
    <w:rPr>
      <w:rFonts w:asciiTheme="majorHAnsi" w:eastAsiaTheme="majorEastAsia" w:hAnsiTheme="majorHAnsi" w:cstheme="majorBidi"/>
      <w:i/>
      <w:iCs/>
      <w:color w:val="1F4D78" w:themeColor="accent1" w:themeShade="7F"/>
    </w:rPr>
  </w:style>
  <w:style w:type="paragraph" w:styleId="Titre8">
    <w:name w:val="heading 8"/>
    <w:basedOn w:val="Normal"/>
    <w:next w:val="Normal"/>
    <w:link w:val="Titre8Car"/>
    <w:uiPriority w:val="9"/>
    <w:semiHidden/>
    <w:unhideWhenUsed/>
    <w:qFormat/>
    <w:rsid w:val="00CF12F7"/>
    <w:pPr>
      <w:keepNext/>
      <w:keepLines/>
      <w:numPr>
        <w:ilvl w:val="7"/>
        <w:numId w:val="10"/>
      </w:numPr>
      <w:spacing w:before="40"/>
      <w:outlineLvl w:val="7"/>
    </w:pPr>
    <w:rPr>
      <w:rFonts w:asciiTheme="majorHAnsi" w:eastAsiaTheme="majorEastAsia" w:hAnsiTheme="majorHAnsi" w:cstheme="majorBidi"/>
      <w:color w:val="272727" w:themeColor="text1" w:themeTint="D8"/>
      <w:sz w:val="21"/>
      <w:szCs w:val="21"/>
    </w:rPr>
  </w:style>
  <w:style w:type="paragraph" w:styleId="Titre9">
    <w:name w:val="heading 9"/>
    <w:basedOn w:val="Normal"/>
    <w:next w:val="Normal"/>
    <w:link w:val="Titre9Car"/>
    <w:uiPriority w:val="9"/>
    <w:semiHidden/>
    <w:unhideWhenUsed/>
    <w:qFormat/>
    <w:rsid w:val="00CF12F7"/>
    <w:pPr>
      <w:keepNext/>
      <w:keepLines/>
      <w:numPr>
        <w:ilvl w:val="8"/>
        <w:numId w:val="10"/>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Caractresdenotedebasdepage">
    <w:name w:val="Caractères de note de bas de page"/>
  </w:style>
  <w:style w:type="character" w:customStyle="1" w:styleId="Caractresdenumrotation">
    <w:name w:val="Caractères de numérotation"/>
  </w:style>
  <w:style w:type="character" w:customStyle="1" w:styleId="Puces">
    <w:name w:val="Puces"/>
    <w:rPr>
      <w:rFonts w:ascii="StarSymbol" w:eastAsia="StarSymbol" w:hAnsi="StarSymbol" w:cs="StarSymbol"/>
      <w:sz w:val="18"/>
      <w:szCs w:val="18"/>
    </w:rPr>
  </w:style>
  <w:style w:type="character" w:styleId="Lienhypertexte">
    <w:name w:val="Hyperlink"/>
    <w:semiHidden/>
    <w:rPr>
      <w:color w:val="000080"/>
      <w:u w:val="single"/>
    </w:rPr>
  </w:style>
  <w:style w:type="character" w:styleId="Appelnotedebasdep">
    <w:name w:val="footnote reference"/>
    <w:semiHidden/>
    <w:rPr>
      <w:vertAlign w:val="superscript"/>
    </w:rPr>
  </w:style>
  <w:style w:type="paragraph" w:styleId="Corpsdetexte">
    <w:name w:val="Body Text"/>
    <w:basedOn w:val="Normal"/>
    <w:semiHidden/>
    <w:pPr>
      <w:spacing w:after="120"/>
    </w:pPr>
  </w:style>
  <w:style w:type="paragraph" w:styleId="Signature">
    <w:name w:val="Signature"/>
    <w:basedOn w:val="Normal"/>
    <w:semiHidden/>
    <w:pPr>
      <w:suppressLineNumbers/>
    </w:pPr>
  </w:style>
  <w:style w:type="paragraph" w:styleId="Titre">
    <w:name w:val="Title"/>
    <w:basedOn w:val="Normal"/>
    <w:next w:val="Corpsdetexte"/>
    <w:qFormat/>
    <w:pPr>
      <w:keepNext/>
      <w:spacing w:before="240" w:after="120"/>
    </w:pPr>
    <w:rPr>
      <w:rFonts w:ascii="Arial" w:eastAsia="MS Mincho" w:hAnsi="Arial" w:cs="Tahoma"/>
      <w:sz w:val="28"/>
      <w:szCs w:val="28"/>
    </w:rPr>
  </w:style>
  <w:style w:type="paragraph" w:styleId="Liste">
    <w:name w:val="List"/>
    <w:basedOn w:val="Corpsdetexte"/>
    <w:semiHidden/>
    <w:rPr>
      <w:rFonts w:cs="Tahoma"/>
    </w:rPr>
  </w:style>
  <w:style w:type="paragraph" w:styleId="En-tte">
    <w:name w:val="header"/>
    <w:basedOn w:val="Normal"/>
    <w:semiHidden/>
    <w:pPr>
      <w:suppressLineNumbers/>
      <w:tabs>
        <w:tab w:val="center" w:pos="4818"/>
        <w:tab w:val="right" w:pos="9637"/>
      </w:tabs>
    </w:pPr>
  </w:style>
  <w:style w:type="paragraph" w:styleId="Pieddepage">
    <w:name w:val="footer"/>
    <w:basedOn w:val="Normal"/>
    <w:semiHidden/>
    <w:pPr>
      <w:suppressLineNumbers/>
      <w:tabs>
        <w:tab w:val="center" w:pos="4818"/>
        <w:tab w:val="right" w:pos="9637"/>
      </w:tabs>
    </w:pPr>
  </w:style>
  <w:style w:type="paragraph" w:customStyle="1" w:styleId="Contenudetableau">
    <w:name w:val="Contenu de tableau"/>
    <w:basedOn w:val="Normal"/>
    <w:pPr>
      <w:suppressLineNumbers/>
    </w:pPr>
  </w:style>
  <w:style w:type="paragraph" w:customStyle="1" w:styleId="Titredetableau">
    <w:name w:val="Titre de tableau"/>
    <w:basedOn w:val="Contenudetableau"/>
    <w:pPr>
      <w:spacing w:before="283"/>
      <w:ind w:left="794" w:hanging="794"/>
    </w:pPr>
    <w:rPr>
      <w:b/>
      <w:bCs/>
      <w:iCs/>
    </w:rPr>
  </w:style>
  <w:style w:type="paragraph" w:styleId="Lgende">
    <w:name w:val="caption"/>
    <w:basedOn w:val="Normal"/>
    <w:uiPriority w:val="35"/>
    <w:qFormat/>
    <w:pPr>
      <w:suppressLineNumbers/>
      <w:spacing w:before="120" w:after="120"/>
    </w:pPr>
    <w:rPr>
      <w:rFonts w:cs="Tahoma"/>
      <w:i/>
      <w:iCs/>
    </w:rPr>
  </w:style>
  <w:style w:type="paragraph" w:customStyle="1" w:styleId="Illustration">
    <w:name w:val="Illustration"/>
    <w:basedOn w:val="Lgende"/>
  </w:style>
  <w:style w:type="paragraph" w:customStyle="1" w:styleId="Tableau">
    <w:name w:val="Tableau"/>
    <w:basedOn w:val="Lgende"/>
    <w:pPr>
      <w:spacing w:line="312" w:lineRule="exact"/>
      <w:ind w:left="1191" w:hanging="1191"/>
    </w:pPr>
    <w:rPr>
      <w:b/>
      <w:i w:val="0"/>
    </w:rPr>
  </w:style>
  <w:style w:type="paragraph" w:customStyle="1" w:styleId="Texte">
    <w:name w:val="Texte"/>
    <w:basedOn w:val="Lgende"/>
  </w:style>
  <w:style w:type="paragraph" w:customStyle="1" w:styleId="Contenuducadre">
    <w:name w:val="Contenu du cadre"/>
    <w:basedOn w:val="Corpsdetexte"/>
  </w:style>
  <w:style w:type="paragraph" w:styleId="Notedebasdepage">
    <w:name w:val="footnote text"/>
    <w:basedOn w:val="Normal"/>
    <w:semiHidden/>
    <w:pPr>
      <w:suppressLineNumbers/>
      <w:ind w:left="283" w:hanging="283"/>
    </w:pPr>
    <w:rPr>
      <w:sz w:val="20"/>
      <w:szCs w:val="20"/>
    </w:rPr>
  </w:style>
  <w:style w:type="paragraph" w:customStyle="1" w:styleId="Index">
    <w:name w:val="Index"/>
    <w:basedOn w:val="Normal"/>
    <w:pPr>
      <w:suppressLineNumbers/>
    </w:pPr>
    <w:rPr>
      <w:rFonts w:cs="Tahoma"/>
    </w:rPr>
  </w:style>
  <w:style w:type="paragraph" w:customStyle="1" w:styleId="Titredetabledesmatires">
    <w:name w:val="Titre de table des matières"/>
    <w:basedOn w:val="Titre"/>
    <w:pPr>
      <w:suppressLineNumbers/>
    </w:pPr>
    <w:rPr>
      <w:b/>
      <w:bCs/>
      <w:sz w:val="32"/>
      <w:szCs w:val="32"/>
    </w:rPr>
  </w:style>
  <w:style w:type="paragraph" w:styleId="TM1">
    <w:name w:val="toc 1"/>
    <w:basedOn w:val="Index"/>
    <w:uiPriority w:val="39"/>
    <w:pPr>
      <w:tabs>
        <w:tab w:val="right" w:leader="dot" w:pos="9637"/>
      </w:tabs>
    </w:pPr>
  </w:style>
  <w:style w:type="paragraph" w:styleId="TM2">
    <w:name w:val="toc 2"/>
    <w:basedOn w:val="Index"/>
    <w:uiPriority w:val="39"/>
    <w:pPr>
      <w:tabs>
        <w:tab w:val="right" w:leader="dot" w:pos="9354"/>
      </w:tabs>
      <w:ind w:left="283"/>
    </w:pPr>
  </w:style>
  <w:style w:type="paragraph" w:styleId="TM3">
    <w:name w:val="toc 3"/>
    <w:basedOn w:val="Index"/>
    <w:uiPriority w:val="39"/>
    <w:pPr>
      <w:tabs>
        <w:tab w:val="right" w:leader="dot" w:pos="9071"/>
      </w:tabs>
      <w:ind w:left="566"/>
    </w:pPr>
  </w:style>
  <w:style w:type="paragraph" w:styleId="TM4">
    <w:name w:val="toc 4"/>
    <w:basedOn w:val="Index"/>
    <w:semiHidden/>
    <w:pPr>
      <w:tabs>
        <w:tab w:val="right" w:leader="dot" w:pos="8788"/>
      </w:tabs>
      <w:ind w:left="849"/>
    </w:pPr>
  </w:style>
  <w:style w:type="paragraph" w:styleId="TM5">
    <w:name w:val="toc 5"/>
    <w:basedOn w:val="Index"/>
    <w:semiHidden/>
    <w:pPr>
      <w:tabs>
        <w:tab w:val="right" w:leader="dot" w:pos="8505"/>
      </w:tabs>
      <w:ind w:left="1132"/>
    </w:pPr>
  </w:style>
  <w:style w:type="paragraph" w:styleId="TM6">
    <w:name w:val="toc 6"/>
    <w:basedOn w:val="Index"/>
    <w:semiHidden/>
    <w:pPr>
      <w:tabs>
        <w:tab w:val="right" w:leader="dot" w:pos="8222"/>
      </w:tabs>
      <w:ind w:left="1415"/>
    </w:pPr>
  </w:style>
  <w:style w:type="paragraph" w:styleId="TM7">
    <w:name w:val="toc 7"/>
    <w:basedOn w:val="Index"/>
    <w:semiHidden/>
    <w:pPr>
      <w:tabs>
        <w:tab w:val="right" w:leader="dot" w:pos="7939"/>
      </w:tabs>
      <w:ind w:left="1698"/>
    </w:pPr>
  </w:style>
  <w:style w:type="paragraph" w:styleId="TM8">
    <w:name w:val="toc 8"/>
    <w:basedOn w:val="Index"/>
    <w:semiHidden/>
    <w:pPr>
      <w:tabs>
        <w:tab w:val="right" w:leader="dot" w:pos="7656"/>
      </w:tabs>
      <w:ind w:left="1981"/>
    </w:pPr>
  </w:style>
  <w:style w:type="paragraph" w:styleId="TM9">
    <w:name w:val="toc 9"/>
    <w:basedOn w:val="Index"/>
    <w:semiHidden/>
    <w:pPr>
      <w:tabs>
        <w:tab w:val="right" w:leader="dot" w:pos="7373"/>
      </w:tabs>
      <w:ind w:left="2264"/>
    </w:pPr>
  </w:style>
  <w:style w:type="paragraph" w:customStyle="1" w:styleId="Tabledesmatiresniveau10">
    <w:name w:val="Table des matières niveau 10"/>
    <w:basedOn w:val="Index"/>
    <w:pPr>
      <w:tabs>
        <w:tab w:val="right" w:leader="dot" w:pos="7090"/>
      </w:tabs>
      <w:ind w:left="2547"/>
    </w:pPr>
  </w:style>
  <w:style w:type="paragraph" w:customStyle="1" w:styleId="Titredelindexdesillustrations">
    <w:name w:val="Titre de l'index des illustrations"/>
    <w:basedOn w:val="Titre"/>
    <w:pPr>
      <w:suppressLineNumbers/>
    </w:pPr>
    <w:rPr>
      <w:b/>
      <w:bCs/>
      <w:sz w:val="32"/>
      <w:szCs w:val="32"/>
    </w:rPr>
  </w:style>
  <w:style w:type="paragraph" w:customStyle="1" w:styleId="Indexdesillustrations1">
    <w:name w:val="Index des illustrations 1"/>
    <w:basedOn w:val="Index"/>
    <w:pPr>
      <w:tabs>
        <w:tab w:val="right" w:leader="dot" w:pos="9637"/>
      </w:tabs>
    </w:pPr>
  </w:style>
  <w:style w:type="paragraph" w:customStyle="1" w:styleId="---Modleinstitut---">
    <w:name w:val="--- Modèle institut ---"/>
    <w:pPr>
      <w:widowControl w:val="0"/>
      <w:suppressAutoHyphens/>
    </w:pPr>
    <w:rPr>
      <w:rFonts w:eastAsia="Arial Unicode MS"/>
      <w:sz w:val="24"/>
      <w:szCs w:val="24"/>
    </w:rPr>
  </w:style>
  <w:style w:type="paragraph" w:customStyle="1" w:styleId="1PREMIEREDECOUVERTURE">
    <w:name w:val="1 )   PREMIERE DE COUVERTURE"/>
    <w:basedOn w:val="---Modleinstitut---"/>
  </w:style>
  <w:style w:type="paragraph" w:customStyle="1" w:styleId="2PAGESLIMINAIRES">
    <w:name w:val="2 )   PAGES LIMINAIRES"/>
    <w:basedOn w:val="---Modleinstitut---"/>
  </w:style>
  <w:style w:type="paragraph" w:customStyle="1" w:styleId="3CORPSDUMEMOIRE">
    <w:name w:val="3 )   CORPS DU MEMOIRE"/>
    <w:basedOn w:val="---Modleinstitut---"/>
  </w:style>
  <w:style w:type="paragraph" w:customStyle="1" w:styleId="301Introduction">
    <w:name w:val="3.01   Introduction"/>
    <w:basedOn w:val="3CORPSDUMEMOIRE"/>
    <w:pPr>
      <w:spacing w:before="400" w:after="800"/>
      <w:jc w:val="center"/>
    </w:pPr>
    <w:rPr>
      <w:b/>
      <w:smallCaps/>
      <w:sz w:val="32"/>
    </w:rPr>
  </w:style>
  <w:style w:type="paragraph" w:customStyle="1" w:styleId="307Conclusion">
    <w:name w:val="3.07   Conclusion"/>
    <w:basedOn w:val="3CORPSDUMEMOIRE"/>
    <w:pPr>
      <w:jc w:val="both"/>
    </w:pPr>
    <w:rPr>
      <w:rFonts w:ascii="Arial" w:hAnsi="Arial"/>
      <w:b/>
      <w:sz w:val="32"/>
    </w:rPr>
  </w:style>
  <w:style w:type="paragraph" w:customStyle="1" w:styleId="302Niveau1">
    <w:name w:val="3.02   Niveau 1"/>
    <w:basedOn w:val="3CORPSDUMEMOIRE"/>
    <w:pPr>
      <w:keepNext/>
      <w:keepLines/>
      <w:tabs>
        <w:tab w:val="num" w:pos="283"/>
      </w:tabs>
      <w:spacing w:before="400" w:after="240" w:line="362" w:lineRule="exact"/>
    </w:pPr>
    <w:rPr>
      <w:rFonts w:ascii="Arial" w:hAnsi="Arial"/>
      <w:b/>
      <w:sz w:val="32"/>
    </w:rPr>
  </w:style>
  <w:style w:type="paragraph" w:customStyle="1" w:styleId="303Niveau2">
    <w:name w:val="3.03   Niveau 2"/>
    <w:basedOn w:val="3CORPSDUMEMOIRE"/>
    <w:pPr>
      <w:keepNext/>
      <w:keepLines/>
      <w:tabs>
        <w:tab w:val="num" w:pos="283"/>
      </w:tabs>
      <w:spacing w:before="360" w:after="80" w:line="322" w:lineRule="exact"/>
      <w:ind w:left="283" w:hanging="283"/>
    </w:pPr>
    <w:rPr>
      <w:rFonts w:ascii="Arial" w:hAnsi="Arial"/>
      <w:b/>
      <w:smallCaps/>
      <w:sz w:val="28"/>
    </w:rPr>
  </w:style>
  <w:style w:type="paragraph" w:customStyle="1" w:styleId="304Niveau3">
    <w:name w:val="3.04   Niveau 3"/>
    <w:basedOn w:val="3CORPSDUMEMOIRE"/>
    <w:pPr>
      <w:keepNext/>
      <w:keepLines/>
      <w:tabs>
        <w:tab w:val="num" w:pos="283"/>
      </w:tabs>
      <w:spacing w:before="320" w:line="322" w:lineRule="exact"/>
      <w:ind w:left="283" w:hanging="283"/>
      <w:jc w:val="both"/>
    </w:pPr>
    <w:rPr>
      <w:rFonts w:ascii="Arial" w:hAnsi="Arial"/>
      <w:b/>
      <w:smallCaps/>
    </w:rPr>
  </w:style>
  <w:style w:type="paragraph" w:customStyle="1" w:styleId="305Niveau4">
    <w:name w:val="3.05   Niveau 4"/>
    <w:basedOn w:val="3CORPSDUMEMOIRE"/>
    <w:pPr>
      <w:numPr>
        <w:ilvl w:val="3"/>
        <w:numId w:val="1"/>
      </w:numPr>
      <w:spacing w:before="140" w:after="120" w:line="302" w:lineRule="exact"/>
      <w:jc w:val="both"/>
      <w:outlineLvl w:val="3"/>
    </w:pPr>
    <w:rPr>
      <w:rFonts w:ascii="Arial" w:hAnsi="Arial"/>
      <w:i/>
      <w:sz w:val="26"/>
    </w:rPr>
  </w:style>
  <w:style w:type="paragraph" w:customStyle="1" w:styleId="306Niveau5">
    <w:name w:val="3.06   Niveau 5"/>
    <w:basedOn w:val="3CORPSDUMEMOIRE"/>
    <w:pPr>
      <w:numPr>
        <w:ilvl w:val="4"/>
        <w:numId w:val="1"/>
      </w:numPr>
      <w:spacing w:before="120" w:after="120" w:line="302" w:lineRule="exact"/>
      <w:jc w:val="both"/>
      <w:outlineLvl w:val="4"/>
    </w:pPr>
    <w:rPr>
      <w:rFonts w:ascii="Arial" w:hAnsi="Arial"/>
      <w:i/>
    </w:rPr>
  </w:style>
  <w:style w:type="paragraph" w:customStyle="1" w:styleId="308TitreBibliographie">
    <w:name w:val="3.08   Titre Bibliographie"/>
    <w:basedOn w:val="3CORPSDUMEMOIRE"/>
    <w:pPr>
      <w:jc w:val="center"/>
    </w:pPr>
    <w:rPr>
      <w:b/>
      <w:sz w:val="28"/>
    </w:rPr>
  </w:style>
  <w:style w:type="paragraph" w:customStyle="1" w:styleId="309TexteBibliographie">
    <w:name w:val="3.09   Texte Bibliographie"/>
    <w:basedOn w:val="3CORPSDUMEMOIRE"/>
    <w:pPr>
      <w:spacing w:after="198" w:line="282" w:lineRule="exact"/>
      <w:ind w:left="1134" w:hanging="1134"/>
    </w:pPr>
  </w:style>
  <w:style w:type="paragraph" w:customStyle="1" w:styleId="107Ecoledorigine">
    <w:name w:val="1.07   Ecole d'origine"/>
    <w:basedOn w:val="1PREMIEREDECOUVERTURE"/>
    <w:rPr>
      <w:b/>
      <w:sz w:val="28"/>
    </w:rPr>
  </w:style>
  <w:style w:type="paragraph" w:customStyle="1" w:styleId="108EcoleIRC">
    <w:name w:val="1.08   Ecole IRC"/>
    <w:basedOn w:val="1PREMIEREDECOUVERTURE"/>
    <w:pPr>
      <w:jc w:val="right"/>
    </w:pPr>
    <w:rPr>
      <w:b/>
      <w:sz w:val="28"/>
    </w:rPr>
  </w:style>
  <w:style w:type="paragraph" w:customStyle="1" w:styleId="110Structuredaccueil">
    <w:name w:val="1.10   Structure d'accueil"/>
    <w:basedOn w:val="1PREMIEREDECOUVERTURE"/>
    <w:pPr>
      <w:jc w:val="center"/>
    </w:pPr>
    <w:rPr>
      <w:rFonts w:ascii="Arial" w:hAnsi="Arial"/>
      <w:sz w:val="28"/>
    </w:rPr>
  </w:style>
  <w:style w:type="paragraph" w:customStyle="1" w:styleId="102TitreMmoire">
    <w:name w:val="1.02   Titre Mémoire"/>
    <w:basedOn w:val="1PREMIEREDECOUVERTURE"/>
    <w:pPr>
      <w:spacing w:before="28" w:after="465" w:line="346" w:lineRule="exact"/>
      <w:jc w:val="center"/>
    </w:pPr>
    <w:rPr>
      <w:rFonts w:ascii="Verdana" w:hAnsi="Verdana"/>
      <w:b/>
      <w:sz w:val="32"/>
    </w:rPr>
  </w:style>
  <w:style w:type="paragraph" w:customStyle="1" w:styleId="101Auteur">
    <w:name w:val="1.01   Auteur"/>
    <w:basedOn w:val="1PREMIEREDECOUVERTURE"/>
    <w:pPr>
      <w:ind w:left="4000"/>
    </w:pPr>
    <w:rPr>
      <w:b/>
      <w:sz w:val="28"/>
    </w:rPr>
  </w:style>
  <w:style w:type="paragraph" w:customStyle="1" w:styleId="103Diplme">
    <w:name w:val="1.03   Diplôme"/>
    <w:basedOn w:val="1PREMIEREDECOUVERTURE"/>
  </w:style>
  <w:style w:type="paragraph" w:customStyle="1" w:styleId="109Matredestage1">
    <w:name w:val="1.09   Maître de stage (1)"/>
    <w:basedOn w:val="1PREMIEREDECOUVERTURE"/>
    <w:pPr>
      <w:spacing w:after="113"/>
    </w:pPr>
    <w:rPr>
      <w:b/>
      <w:sz w:val="26"/>
    </w:rPr>
  </w:style>
  <w:style w:type="paragraph" w:customStyle="1" w:styleId="106Directeurdemmoire1">
    <w:name w:val="1.06   Directeur de mémoire (1)"/>
    <w:basedOn w:val="1PREMIEREDECOUVERTURE"/>
    <w:rPr>
      <w:b/>
    </w:rPr>
  </w:style>
  <w:style w:type="paragraph" w:customStyle="1" w:styleId="104Datedesoutenance">
    <w:name w:val="1.04   Date de soutenance"/>
    <w:basedOn w:val="1PREMIEREDECOUVERTURE"/>
    <w:pPr>
      <w:spacing w:before="850" w:after="850"/>
      <w:jc w:val="right"/>
    </w:pPr>
    <w:rPr>
      <w:rFonts w:ascii="Arial" w:hAnsi="Arial"/>
      <w:b/>
    </w:rPr>
  </w:style>
  <w:style w:type="paragraph" w:customStyle="1" w:styleId="105Mmoireprsentpar">
    <w:name w:val="1.05   Mémoire présenté par"/>
    <w:basedOn w:val="1PREMIEREDECOUVERTURE"/>
    <w:pPr>
      <w:spacing w:after="567"/>
      <w:jc w:val="center"/>
    </w:pPr>
    <w:rPr>
      <w:b/>
      <w:sz w:val="28"/>
    </w:rPr>
  </w:style>
  <w:style w:type="paragraph" w:customStyle="1" w:styleId="203Titreliminaire">
    <w:name w:val="2.03   Titre liminaire"/>
    <w:basedOn w:val="2PAGESLIMINAIRES"/>
    <w:pPr>
      <w:spacing w:before="289" w:after="578" w:line="322" w:lineRule="exact"/>
      <w:ind w:left="998" w:right="998"/>
      <w:jc w:val="center"/>
    </w:pPr>
    <w:rPr>
      <w:rFonts w:ascii="Arial" w:hAnsi="Arial"/>
      <w:b/>
      <w:smallCaps/>
      <w:sz w:val="28"/>
    </w:rPr>
  </w:style>
  <w:style w:type="paragraph" w:customStyle="1" w:styleId="601Rsumtexte">
    <w:name w:val="6.01   Résumé texte"/>
    <w:basedOn w:val="6DERNIERESDECOUVERTURE"/>
    <w:pPr>
      <w:spacing w:before="140" w:after="140" w:line="282" w:lineRule="exact"/>
      <w:ind w:left="500" w:right="500"/>
      <w:jc w:val="both"/>
    </w:pPr>
    <w:rPr>
      <w:sz w:val="22"/>
    </w:rPr>
  </w:style>
  <w:style w:type="paragraph" w:customStyle="1" w:styleId="602Motscltitre">
    <w:name w:val="6.02   Mots clé titre"/>
    <w:basedOn w:val="6DERNIERESDECOUVERTURE"/>
    <w:pPr>
      <w:spacing w:before="120" w:after="120" w:line="322" w:lineRule="exact"/>
    </w:pPr>
    <w:rPr>
      <w:rFonts w:ascii="Arial" w:hAnsi="Arial"/>
      <w:b/>
    </w:rPr>
  </w:style>
  <w:style w:type="paragraph" w:customStyle="1" w:styleId="603Motscltexte">
    <w:name w:val="6.03   Mots clé texte"/>
    <w:basedOn w:val="6DERNIERESDECOUVERTURE"/>
    <w:pPr>
      <w:spacing w:before="220" w:after="600" w:line="302" w:lineRule="exact"/>
      <w:ind w:right="1020"/>
    </w:pPr>
    <w:rPr>
      <w:sz w:val="26"/>
    </w:rPr>
  </w:style>
  <w:style w:type="paragraph" w:customStyle="1" w:styleId="202Remerciementstitre">
    <w:name w:val="2.02   Remerciements titre"/>
    <w:basedOn w:val="2PAGESLIMINAIRES"/>
    <w:pPr>
      <w:jc w:val="center"/>
    </w:pPr>
    <w:rPr>
      <w:rFonts w:ascii="Arial" w:hAnsi="Arial"/>
      <w:b/>
      <w:sz w:val="28"/>
    </w:rPr>
  </w:style>
  <w:style w:type="paragraph" w:customStyle="1" w:styleId="201Ddicace">
    <w:name w:val="2.01   Dédicace"/>
    <w:basedOn w:val="2PAGESLIMINAIRES"/>
    <w:pPr>
      <w:jc w:val="both"/>
    </w:pPr>
    <w:rPr>
      <w:i/>
    </w:rPr>
  </w:style>
  <w:style w:type="paragraph" w:customStyle="1" w:styleId="111MembresdujuryFT">
    <w:name w:val="1.11   Membres du jury (FT)"/>
    <w:basedOn w:val="1PREMIEREDECOUVERTURE"/>
    <w:rPr>
      <w:b/>
      <w:u w:val="single"/>
    </w:rPr>
  </w:style>
  <w:style w:type="paragraph" w:customStyle="1" w:styleId="5DIVERS">
    <w:name w:val="5 )   DIVERS"/>
    <w:basedOn w:val="---Modleinstitut---"/>
    <w:pPr>
      <w:jc w:val="both"/>
    </w:pPr>
  </w:style>
  <w:style w:type="paragraph" w:customStyle="1" w:styleId="501Citation">
    <w:name w:val="5.01   Citation"/>
    <w:basedOn w:val="5DIVERS"/>
    <w:pPr>
      <w:spacing w:before="140" w:line="282" w:lineRule="exact"/>
      <w:ind w:left="567" w:right="567"/>
    </w:pPr>
    <w:rPr>
      <w:i/>
      <w:sz w:val="20"/>
    </w:rPr>
  </w:style>
  <w:style w:type="paragraph" w:customStyle="1" w:styleId="----Corpsdetexte----">
    <w:name w:val="---- Corps de texte ----"/>
    <w:basedOn w:val="---Modleinstitut---"/>
    <w:pPr>
      <w:widowControl/>
      <w:spacing w:before="280" w:line="282" w:lineRule="exact"/>
      <w:jc w:val="both"/>
    </w:pPr>
  </w:style>
  <w:style w:type="paragraph" w:customStyle="1" w:styleId="401Figureinfocomplmentaire">
    <w:name w:val="4.01   Figure info complémentaire"/>
    <w:basedOn w:val="4ILLUSTRATIONS"/>
    <w:pPr>
      <w:spacing w:after="140" w:line="282" w:lineRule="exact"/>
      <w:ind w:left="800"/>
    </w:pPr>
    <w:rPr>
      <w:b/>
      <w:sz w:val="20"/>
    </w:rPr>
  </w:style>
  <w:style w:type="paragraph" w:customStyle="1" w:styleId="505Notedebasdepage">
    <w:name w:val="5.05   Note de bas de page"/>
    <w:basedOn w:val="5DIVERS"/>
    <w:pPr>
      <w:spacing w:before="180" w:line="242" w:lineRule="exact"/>
    </w:pPr>
    <w:rPr>
      <w:sz w:val="20"/>
    </w:rPr>
  </w:style>
  <w:style w:type="paragraph" w:customStyle="1" w:styleId="506Pieddepage">
    <w:name w:val="5.06   Pied de page"/>
    <w:basedOn w:val="5DIVERS"/>
    <w:pPr>
      <w:spacing w:line="242" w:lineRule="exact"/>
      <w:jc w:val="left"/>
    </w:pPr>
    <w:rPr>
      <w:i/>
      <w:sz w:val="20"/>
    </w:rPr>
  </w:style>
  <w:style w:type="paragraph" w:customStyle="1" w:styleId="403Rfrencebiblio">
    <w:name w:val="4.03   Référence biblio"/>
    <w:basedOn w:val="4ILLUSTRATIONS"/>
    <w:rPr>
      <w:sz w:val="22"/>
    </w:rPr>
  </w:style>
  <w:style w:type="paragraph" w:customStyle="1" w:styleId="410Tableaudeuxapvirgule">
    <w:name w:val="4.10   Tableau deux ap virgule"/>
    <w:basedOn w:val="4ILLUSTRATIONS"/>
    <w:pPr>
      <w:spacing w:before="40" w:after="40" w:line="202" w:lineRule="exact"/>
      <w:ind w:right="62"/>
      <w:jc w:val="right"/>
    </w:pPr>
    <w:rPr>
      <w:sz w:val="20"/>
    </w:rPr>
  </w:style>
  <w:style w:type="paragraph" w:customStyle="1" w:styleId="404Tableauinfocomplmentaire">
    <w:name w:val="4.04   Tableau info complémentaire"/>
    <w:basedOn w:val="4ILLUSTRATIONS"/>
    <w:pPr>
      <w:spacing w:before="40" w:after="40" w:line="202" w:lineRule="exact"/>
    </w:pPr>
    <w:rPr>
      <w:sz w:val="20"/>
    </w:rPr>
  </w:style>
  <w:style w:type="paragraph" w:customStyle="1" w:styleId="405Tableauintitul">
    <w:name w:val="4.05   Tableau intitulé"/>
    <w:basedOn w:val="4ILLUSTRATIONS"/>
    <w:pPr>
      <w:spacing w:before="200" w:after="80" w:line="282" w:lineRule="exact"/>
      <w:ind w:left="907" w:hanging="907"/>
    </w:pPr>
    <w:rPr>
      <w:b/>
      <w:sz w:val="20"/>
    </w:rPr>
  </w:style>
  <w:style w:type="paragraph" w:customStyle="1" w:styleId="406Tableautitrecolonne">
    <w:name w:val="4.06   Tableau titre colonne"/>
    <w:basedOn w:val="4ILLUSTRATIONS"/>
    <w:pPr>
      <w:spacing w:before="160" w:after="160" w:line="242" w:lineRule="exact"/>
      <w:jc w:val="center"/>
    </w:pPr>
    <w:rPr>
      <w:sz w:val="20"/>
    </w:rPr>
  </w:style>
  <w:style w:type="paragraph" w:customStyle="1" w:styleId="407Tableautitreligne">
    <w:name w:val="4.07   Tableau titre ligne"/>
    <w:basedOn w:val="4ILLUSTRATIONS"/>
    <w:pPr>
      <w:spacing w:before="40" w:after="40" w:line="202" w:lineRule="exact"/>
      <w:ind w:left="57" w:right="57"/>
    </w:pPr>
    <w:rPr>
      <w:sz w:val="20"/>
    </w:rPr>
  </w:style>
  <w:style w:type="paragraph" w:customStyle="1" w:styleId="408Tableauzroapvirule">
    <w:name w:val="4.08   Tableau zéro ap virule"/>
    <w:basedOn w:val="4ILLUSTRATIONS"/>
    <w:pPr>
      <w:spacing w:before="40" w:after="40" w:line="202" w:lineRule="exact"/>
      <w:ind w:right="317"/>
      <w:jc w:val="right"/>
    </w:pPr>
    <w:rPr>
      <w:sz w:val="20"/>
    </w:rPr>
  </w:style>
  <w:style w:type="paragraph" w:customStyle="1" w:styleId="409Tableauunapvirule">
    <w:name w:val="4.09   Tableau un ap virule"/>
    <w:basedOn w:val="4ILLUSTRATIONS"/>
    <w:pPr>
      <w:spacing w:before="40" w:after="40" w:line="202" w:lineRule="exact"/>
      <w:ind w:right="159"/>
      <w:jc w:val="right"/>
    </w:pPr>
    <w:rPr>
      <w:sz w:val="20"/>
    </w:rPr>
  </w:style>
  <w:style w:type="paragraph" w:customStyle="1" w:styleId="507Encarts">
    <w:name w:val="5.07   Encarts"/>
    <w:basedOn w:val="5DIVERS"/>
    <w:pPr>
      <w:spacing w:before="140" w:after="140" w:line="282" w:lineRule="exact"/>
      <w:jc w:val="left"/>
    </w:pPr>
    <w:rPr>
      <w:i/>
    </w:rPr>
  </w:style>
  <w:style w:type="paragraph" w:customStyle="1" w:styleId="508Commentairescrochets">
    <w:name w:val="5.08   Commentaires crochets"/>
    <w:basedOn w:val="5DIVERS"/>
    <w:pPr>
      <w:spacing w:before="140" w:after="140" w:line="282" w:lineRule="exact"/>
      <w:jc w:val="left"/>
    </w:pPr>
    <w:rPr>
      <w:b/>
      <w:i/>
      <w:sz w:val="20"/>
    </w:rPr>
  </w:style>
  <w:style w:type="paragraph" w:customStyle="1" w:styleId="502Enumalina">
    <w:name w:val="5.02   Enum alinéa"/>
    <w:basedOn w:val="5DIVERS"/>
    <w:pPr>
      <w:keepNext/>
      <w:spacing w:before="280" w:line="280" w:lineRule="exact"/>
    </w:pPr>
  </w:style>
  <w:style w:type="paragraph" w:customStyle="1" w:styleId="503Enumverticale">
    <w:name w:val="5.03   Enum verticale"/>
    <w:basedOn w:val="5DIVERS"/>
    <w:pPr>
      <w:numPr>
        <w:numId w:val="4"/>
      </w:numPr>
      <w:spacing w:line="312" w:lineRule="exact"/>
      <w:ind w:left="300" w:firstLine="0"/>
    </w:pPr>
  </w:style>
  <w:style w:type="paragraph" w:customStyle="1" w:styleId="504Enumverticaledouble">
    <w:name w:val="5.04   Enum verticale double"/>
    <w:basedOn w:val="5DIVERS"/>
    <w:pPr>
      <w:numPr>
        <w:numId w:val="5"/>
      </w:numPr>
      <w:ind w:left="584" w:firstLine="0"/>
    </w:pPr>
  </w:style>
  <w:style w:type="paragraph" w:customStyle="1" w:styleId="402Figureintitul">
    <w:name w:val="4.02   Figure intitulé"/>
    <w:basedOn w:val="4ILLUSTRATIONS"/>
    <w:pPr>
      <w:ind w:left="1083" w:hanging="799"/>
    </w:pPr>
    <w:rPr>
      <w:b/>
      <w:sz w:val="20"/>
    </w:rPr>
  </w:style>
  <w:style w:type="paragraph" w:customStyle="1" w:styleId="4ILLUSTRATIONS">
    <w:name w:val="4 )   ILLUSTRATIONS"/>
    <w:basedOn w:val="---Modleinstitut---"/>
  </w:style>
  <w:style w:type="paragraph" w:customStyle="1" w:styleId="6DERNIERESDECOUVERTURE">
    <w:name w:val="6 )   DERNIERES DE COUVERTURE"/>
    <w:basedOn w:val="---Modleinstitut---"/>
  </w:style>
  <w:style w:type="paragraph" w:customStyle="1" w:styleId="510Alina">
    <w:name w:val="5.10   Alinéa"/>
    <w:basedOn w:val="502Enumalina"/>
    <w:pPr>
      <w:spacing w:before="0"/>
    </w:pPr>
  </w:style>
  <w:style w:type="paragraph" w:customStyle="1" w:styleId="310Tabletitre1">
    <w:name w:val="3.10   Table titre 1"/>
    <w:basedOn w:val="TM1"/>
    <w:pPr>
      <w:spacing w:before="170" w:after="170"/>
    </w:pPr>
    <w:rPr>
      <w:b/>
      <w:smallCaps/>
      <w:sz w:val="26"/>
    </w:rPr>
  </w:style>
  <w:style w:type="paragraph" w:customStyle="1" w:styleId="312TableTitre">
    <w:name w:val="3.12   Table Titre"/>
    <w:basedOn w:val="Titredetabledesmatires"/>
    <w:pPr>
      <w:jc w:val="center"/>
    </w:pPr>
  </w:style>
  <w:style w:type="paragraph" w:customStyle="1" w:styleId="311Tabletitre2">
    <w:name w:val="3.11   Table titre 2"/>
    <w:basedOn w:val="310Tabletitre1"/>
    <w:pPr>
      <w:spacing w:before="57" w:after="57"/>
      <w:ind w:left="283"/>
    </w:pPr>
    <w:rPr>
      <w:b w:val="0"/>
      <w:sz w:val="24"/>
    </w:rPr>
  </w:style>
  <w:style w:type="paragraph" w:customStyle="1" w:styleId="509TitreAnnexes">
    <w:name w:val="5.09   Titre Annexes"/>
    <w:basedOn w:val="5DIVERS"/>
    <w:pPr>
      <w:ind w:left="1000"/>
      <w:jc w:val="center"/>
    </w:pPr>
    <w:rPr>
      <w:rFonts w:ascii="Arial" w:hAnsi="Arial"/>
      <w:b/>
      <w:sz w:val="32"/>
    </w:rPr>
  </w:style>
  <w:style w:type="paragraph" w:styleId="NormalWeb">
    <w:name w:val="Normal (Web)"/>
    <w:basedOn w:val="Normal"/>
    <w:uiPriority w:val="99"/>
    <w:semiHidden/>
    <w:unhideWhenUsed/>
    <w:rsid w:val="00D132B4"/>
    <w:pPr>
      <w:widowControl/>
      <w:suppressAutoHyphens w:val="0"/>
      <w:spacing w:before="100" w:beforeAutospacing="1" w:after="119"/>
    </w:pPr>
    <w:rPr>
      <w:rFonts w:eastAsia="Times New Roman"/>
    </w:rPr>
  </w:style>
  <w:style w:type="table" w:styleId="Grilledutableau">
    <w:name w:val="Table Grid"/>
    <w:basedOn w:val="TableauNormal"/>
    <w:uiPriority w:val="39"/>
    <w:rsid w:val="002A66D1"/>
    <w:pPr>
      <w:jc w:val="both"/>
    </w:pPr>
    <w:rPr>
      <w:rFonts w:asciiTheme="minorHAnsi" w:eastAsiaTheme="minorHAnsi" w:hAnsiTheme="minorHAnsi" w:cstheme="minorBid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ie">
    <w:name w:val="Bibliography"/>
    <w:basedOn w:val="Normal"/>
    <w:next w:val="Normal"/>
    <w:uiPriority w:val="37"/>
    <w:unhideWhenUsed/>
    <w:rsid w:val="00DF331B"/>
    <w:pPr>
      <w:spacing w:line="240" w:lineRule="auto"/>
      <w:ind w:left="720" w:hanging="720"/>
    </w:pPr>
  </w:style>
  <w:style w:type="character" w:styleId="Marquedecommentaire">
    <w:name w:val="annotation reference"/>
    <w:basedOn w:val="Policepardfaut"/>
    <w:uiPriority w:val="99"/>
    <w:semiHidden/>
    <w:unhideWhenUsed/>
    <w:rsid w:val="001E07CB"/>
    <w:rPr>
      <w:sz w:val="16"/>
      <w:szCs w:val="16"/>
    </w:rPr>
  </w:style>
  <w:style w:type="paragraph" w:styleId="Commentaire">
    <w:name w:val="annotation text"/>
    <w:basedOn w:val="Normal"/>
    <w:link w:val="CommentaireCar"/>
    <w:uiPriority w:val="99"/>
    <w:semiHidden/>
    <w:unhideWhenUsed/>
    <w:rsid w:val="001E07CB"/>
    <w:pPr>
      <w:widowControl/>
      <w:suppressAutoHyphens w:val="0"/>
      <w:spacing w:line="240" w:lineRule="auto"/>
    </w:pPr>
    <w:rPr>
      <w:rFonts w:asciiTheme="minorHAnsi" w:eastAsiaTheme="minorHAnsi" w:hAnsiTheme="minorHAnsi" w:cstheme="minorBidi"/>
      <w:sz w:val="20"/>
      <w:szCs w:val="20"/>
      <w:lang w:eastAsia="en-US"/>
    </w:rPr>
  </w:style>
  <w:style w:type="character" w:customStyle="1" w:styleId="CommentaireCar">
    <w:name w:val="Commentaire Car"/>
    <w:basedOn w:val="Policepardfaut"/>
    <w:link w:val="Commentaire"/>
    <w:uiPriority w:val="99"/>
    <w:semiHidden/>
    <w:rsid w:val="001E07CB"/>
    <w:rPr>
      <w:rFonts w:asciiTheme="minorHAnsi" w:eastAsiaTheme="minorHAnsi" w:hAnsiTheme="minorHAnsi" w:cstheme="minorBidi"/>
      <w:lang w:eastAsia="en-US"/>
    </w:rPr>
  </w:style>
  <w:style w:type="paragraph" w:styleId="Textedebulles">
    <w:name w:val="Balloon Text"/>
    <w:basedOn w:val="Normal"/>
    <w:link w:val="TextedebullesCar"/>
    <w:uiPriority w:val="99"/>
    <w:semiHidden/>
    <w:unhideWhenUsed/>
    <w:rsid w:val="001E07CB"/>
    <w:pPr>
      <w:spacing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1E07CB"/>
    <w:rPr>
      <w:rFonts w:ascii="Segoe UI" w:eastAsia="Arial Unicode MS" w:hAnsi="Segoe UI" w:cs="Segoe UI"/>
      <w:sz w:val="18"/>
      <w:szCs w:val="18"/>
    </w:rPr>
  </w:style>
  <w:style w:type="character" w:customStyle="1" w:styleId="Titre4Car">
    <w:name w:val="Titre 4 Car"/>
    <w:basedOn w:val="Policepardfaut"/>
    <w:link w:val="Titre4"/>
    <w:uiPriority w:val="9"/>
    <w:semiHidden/>
    <w:rsid w:val="00CF12F7"/>
    <w:rPr>
      <w:rFonts w:asciiTheme="majorHAnsi" w:eastAsiaTheme="majorEastAsia" w:hAnsiTheme="majorHAnsi" w:cstheme="majorBidi"/>
      <w:i/>
      <w:iCs/>
      <w:color w:val="2E74B5" w:themeColor="accent1" w:themeShade="BF"/>
      <w:sz w:val="22"/>
      <w:szCs w:val="24"/>
    </w:rPr>
  </w:style>
  <w:style w:type="character" w:customStyle="1" w:styleId="Titre6Car">
    <w:name w:val="Titre 6 Car"/>
    <w:basedOn w:val="Policepardfaut"/>
    <w:link w:val="Titre6"/>
    <w:uiPriority w:val="9"/>
    <w:semiHidden/>
    <w:rsid w:val="00CF12F7"/>
    <w:rPr>
      <w:rFonts w:asciiTheme="majorHAnsi" w:eastAsiaTheme="majorEastAsia" w:hAnsiTheme="majorHAnsi" w:cstheme="majorBidi"/>
      <w:color w:val="1F4D78" w:themeColor="accent1" w:themeShade="7F"/>
      <w:sz w:val="22"/>
      <w:szCs w:val="24"/>
    </w:rPr>
  </w:style>
  <w:style w:type="character" w:customStyle="1" w:styleId="Titre7Car">
    <w:name w:val="Titre 7 Car"/>
    <w:basedOn w:val="Policepardfaut"/>
    <w:link w:val="Titre7"/>
    <w:uiPriority w:val="9"/>
    <w:semiHidden/>
    <w:rsid w:val="00CF12F7"/>
    <w:rPr>
      <w:rFonts w:asciiTheme="majorHAnsi" w:eastAsiaTheme="majorEastAsia" w:hAnsiTheme="majorHAnsi" w:cstheme="majorBidi"/>
      <w:i/>
      <w:iCs/>
      <w:color w:val="1F4D78" w:themeColor="accent1" w:themeShade="7F"/>
      <w:sz w:val="22"/>
      <w:szCs w:val="24"/>
    </w:rPr>
  </w:style>
  <w:style w:type="character" w:customStyle="1" w:styleId="Titre8Car">
    <w:name w:val="Titre 8 Car"/>
    <w:basedOn w:val="Policepardfaut"/>
    <w:link w:val="Titre8"/>
    <w:uiPriority w:val="9"/>
    <w:semiHidden/>
    <w:rsid w:val="00CF12F7"/>
    <w:rPr>
      <w:rFonts w:asciiTheme="majorHAnsi" w:eastAsiaTheme="majorEastAsia" w:hAnsiTheme="majorHAnsi" w:cstheme="majorBidi"/>
      <w:color w:val="272727" w:themeColor="text1" w:themeTint="D8"/>
      <w:sz w:val="21"/>
      <w:szCs w:val="21"/>
    </w:rPr>
  </w:style>
  <w:style w:type="character" w:customStyle="1" w:styleId="Titre9Car">
    <w:name w:val="Titre 9 Car"/>
    <w:basedOn w:val="Policepardfaut"/>
    <w:link w:val="Titre9"/>
    <w:uiPriority w:val="9"/>
    <w:semiHidden/>
    <w:rsid w:val="00CF12F7"/>
    <w:rPr>
      <w:rFonts w:asciiTheme="majorHAnsi" w:eastAsiaTheme="majorEastAsia" w:hAnsiTheme="majorHAnsi" w:cstheme="majorBidi"/>
      <w:i/>
      <w:iCs/>
      <w:color w:val="272727" w:themeColor="text1" w:themeTint="D8"/>
      <w:sz w:val="21"/>
      <w:szCs w:val="21"/>
    </w:rPr>
  </w:style>
  <w:style w:type="paragraph" w:styleId="Paragraphedeliste">
    <w:name w:val="List Paragraph"/>
    <w:basedOn w:val="Normal"/>
    <w:uiPriority w:val="34"/>
    <w:qFormat/>
    <w:rsid w:val="000616EB"/>
    <w:pPr>
      <w:ind w:left="720"/>
      <w:contextualSpacing/>
    </w:pPr>
  </w:style>
  <w:style w:type="character" w:styleId="Textedelespacerserv">
    <w:name w:val="Placeholder Text"/>
    <w:basedOn w:val="Policepardfaut"/>
    <w:uiPriority w:val="99"/>
    <w:semiHidden/>
    <w:rsid w:val="000616EB"/>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45971500">
      <w:bodyDiv w:val="1"/>
      <w:marLeft w:val="0"/>
      <w:marRight w:val="0"/>
      <w:marTop w:val="0"/>
      <w:marBottom w:val="0"/>
      <w:divBdr>
        <w:top w:val="none" w:sz="0" w:space="0" w:color="auto"/>
        <w:left w:val="none" w:sz="0" w:space="0" w:color="auto"/>
        <w:bottom w:val="none" w:sz="0" w:space="0" w:color="auto"/>
        <w:right w:val="none" w:sz="0" w:space="0" w:color="auto"/>
      </w:divBdr>
    </w:div>
    <w:div w:id="522476197">
      <w:bodyDiv w:val="1"/>
      <w:marLeft w:val="0"/>
      <w:marRight w:val="0"/>
      <w:marTop w:val="0"/>
      <w:marBottom w:val="0"/>
      <w:divBdr>
        <w:top w:val="none" w:sz="0" w:space="0" w:color="auto"/>
        <w:left w:val="none" w:sz="0" w:space="0" w:color="auto"/>
        <w:bottom w:val="none" w:sz="0" w:space="0" w:color="auto"/>
        <w:right w:val="none" w:sz="0" w:space="0" w:color="auto"/>
      </w:divBdr>
    </w:div>
    <w:div w:id="962811587">
      <w:bodyDiv w:val="1"/>
      <w:marLeft w:val="0"/>
      <w:marRight w:val="0"/>
      <w:marTop w:val="0"/>
      <w:marBottom w:val="0"/>
      <w:divBdr>
        <w:top w:val="none" w:sz="0" w:space="0" w:color="auto"/>
        <w:left w:val="none" w:sz="0" w:space="0" w:color="auto"/>
        <w:bottom w:val="none" w:sz="0" w:space="0" w:color="auto"/>
        <w:right w:val="none" w:sz="0" w:space="0" w:color="auto"/>
      </w:divBdr>
    </w:div>
    <w:div w:id="1039890670">
      <w:bodyDiv w:val="1"/>
      <w:marLeft w:val="0"/>
      <w:marRight w:val="0"/>
      <w:marTop w:val="0"/>
      <w:marBottom w:val="0"/>
      <w:divBdr>
        <w:top w:val="none" w:sz="0" w:space="0" w:color="auto"/>
        <w:left w:val="none" w:sz="0" w:space="0" w:color="auto"/>
        <w:bottom w:val="none" w:sz="0" w:space="0" w:color="auto"/>
        <w:right w:val="none" w:sz="0" w:space="0" w:color="auto"/>
      </w:divBdr>
    </w:div>
    <w:div w:id="1696803179">
      <w:bodyDiv w:val="1"/>
      <w:marLeft w:val="0"/>
      <w:marRight w:val="0"/>
      <w:marTop w:val="0"/>
      <w:marBottom w:val="0"/>
      <w:divBdr>
        <w:top w:val="none" w:sz="0" w:space="0" w:color="auto"/>
        <w:left w:val="none" w:sz="0" w:space="0" w:color="auto"/>
        <w:bottom w:val="none" w:sz="0" w:space="0" w:color="auto"/>
        <w:right w:val="none" w:sz="0" w:space="0" w:color="auto"/>
      </w:divBdr>
    </w:div>
    <w:div w:id="1702975659">
      <w:bodyDiv w:val="1"/>
      <w:marLeft w:val="0"/>
      <w:marRight w:val="0"/>
      <w:marTop w:val="0"/>
      <w:marBottom w:val="0"/>
      <w:divBdr>
        <w:top w:val="none" w:sz="0" w:space="0" w:color="auto"/>
        <w:left w:val="none" w:sz="0" w:space="0" w:color="auto"/>
        <w:bottom w:val="none" w:sz="0" w:space="0" w:color="auto"/>
        <w:right w:val="none" w:sz="0" w:space="0" w:color="auto"/>
      </w:divBdr>
    </w:div>
    <w:div w:id="19449164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footer" Target="footer5.xml"/><Relationship Id="rId18" Type="http://schemas.microsoft.com/office/2011/relationships/commentsExtended" Target="commentsExtended.xml"/><Relationship Id="rId26" Type="http://schemas.openxmlformats.org/officeDocument/2006/relationships/image" Target="media/image10.png"/><Relationship Id="rId39" Type="http://schemas.openxmlformats.org/officeDocument/2006/relationships/fontTable" Target="fontTable.xml"/><Relationship Id="rId21" Type="http://schemas.openxmlformats.org/officeDocument/2006/relationships/image" Target="media/image5.png"/><Relationship Id="rId34" Type="http://schemas.openxmlformats.org/officeDocument/2006/relationships/image" Target="media/image12.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image" Target="media/image4.png"/><Relationship Id="rId29" Type="http://schemas.openxmlformats.org/officeDocument/2006/relationships/footer" Target="footer10.xml"/><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24" Type="http://schemas.openxmlformats.org/officeDocument/2006/relationships/image" Target="media/image8.png"/><Relationship Id="rId32" Type="http://schemas.openxmlformats.org/officeDocument/2006/relationships/footer" Target="footer13.xml"/><Relationship Id="rId37" Type="http://schemas.openxmlformats.org/officeDocument/2006/relationships/oleObject" Target="embeddings/oleObject1.bin"/><Relationship Id="rId40" Type="http://schemas.microsoft.com/office/2011/relationships/people" Target="people.xml"/><Relationship Id="rId5" Type="http://schemas.openxmlformats.org/officeDocument/2006/relationships/webSettings" Target="webSettings.xml"/><Relationship Id="rId15" Type="http://schemas.openxmlformats.org/officeDocument/2006/relationships/footer" Target="footer7.xml"/><Relationship Id="rId23" Type="http://schemas.openxmlformats.org/officeDocument/2006/relationships/image" Target="media/image7.png"/><Relationship Id="rId28" Type="http://schemas.openxmlformats.org/officeDocument/2006/relationships/footer" Target="footer9.xml"/><Relationship Id="rId36" Type="http://schemas.openxmlformats.org/officeDocument/2006/relationships/image" Target="media/image14.png"/><Relationship Id="rId10" Type="http://schemas.openxmlformats.org/officeDocument/2006/relationships/footer" Target="footer2.xml"/><Relationship Id="rId19" Type="http://schemas.openxmlformats.org/officeDocument/2006/relationships/image" Target="media/image3.png"/><Relationship Id="rId31" Type="http://schemas.openxmlformats.org/officeDocument/2006/relationships/footer" Target="footer1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oter" Target="footer6.xml"/><Relationship Id="rId22" Type="http://schemas.openxmlformats.org/officeDocument/2006/relationships/image" Target="media/image6.png"/><Relationship Id="rId27" Type="http://schemas.openxmlformats.org/officeDocument/2006/relationships/footer" Target="footer8.xml"/><Relationship Id="rId30" Type="http://schemas.openxmlformats.org/officeDocument/2006/relationships/footer" Target="footer11.xml"/><Relationship Id="rId35" Type="http://schemas.openxmlformats.org/officeDocument/2006/relationships/image" Target="media/image13.png"/><Relationship Id="rId8" Type="http://schemas.openxmlformats.org/officeDocument/2006/relationships/image" Target="media/image1.jpeg"/><Relationship Id="rId3" Type="http://schemas.openxmlformats.org/officeDocument/2006/relationships/styles" Target="styles.xml"/><Relationship Id="rId12" Type="http://schemas.openxmlformats.org/officeDocument/2006/relationships/footer" Target="footer4.xml"/><Relationship Id="rId17" Type="http://schemas.openxmlformats.org/officeDocument/2006/relationships/comments" Target="comments.xml"/><Relationship Id="rId25" Type="http://schemas.openxmlformats.org/officeDocument/2006/relationships/image" Target="media/image9.png"/><Relationship Id="rId33" Type="http://schemas.openxmlformats.org/officeDocument/2006/relationships/image" Target="media/image11.PNG"/><Relationship Id="rId38" Type="http://schemas.openxmlformats.org/officeDocument/2006/relationships/image" Target="media/image15.PNG"/></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4184818-CCCB-45D9-8BD4-881AC4FF4E9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16</TotalTime>
  <Pages>43</Pages>
  <Words>17314</Words>
  <Characters>95230</Characters>
  <Application>Microsoft Office Word</Application>
  <DocSecurity>0</DocSecurity>
  <Lines>793</Lines>
  <Paragraphs>224</Paragraphs>
  <ScaleCrop>false</ScaleCrop>
  <HeadingPairs>
    <vt:vector size="2" baseType="variant">
      <vt:variant>
        <vt:lpstr>Titre</vt:lpstr>
      </vt:variant>
      <vt:variant>
        <vt:i4>1</vt:i4>
      </vt:variant>
    </vt:vector>
  </HeadingPairs>
  <TitlesOfParts>
    <vt:vector size="1" baseType="lpstr">
      <vt:lpstr/>
    </vt:vector>
  </TitlesOfParts>
  <Company>INRA - AGRO Montpellier</Company>
  <LinksUpToDate>false</LinksUpToDate>
  <CharactersWithSpaces>112320</CharactersWithSpaces>
  <SharedDoc>false</SharedDoc>
  <HLinks>
    <vt:vector size="6" baseType="variant">
      <vt:variant>
        <vt:i4>6881386</vt:i4>
      </vt:variant>
      <vt:variant>
        <vt:i4>3</vt:i4>
      </vt:variant>
      <vt:variant>
        <vt:i4>0</vt:i4>
      </vt:variant>
      <vt:variant>
        <vt:i4>5</vt:i4>
      </vt:variant>
      <vt:variant>
        <vt:lpwstr>http://www.supagro.fr/</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ébastien MORRA</dc:creator>
  <cp:keywords/>
  <cp:lastModifiedBy>bienvenu</cp:lastModifiedBy>
  <cp:revision>362</cp:revision>
  <cp:lastPrinted>1899-12-31T23:00:00Z</cp:lastPrinted>
  <dcterms:created xsi:type="dcterms:W3CDTF">2022-01-17T16:10:00Z</dcterms:created>
  <dcterms:modified xsi:type="dcterms:W3CDTF">2023-08-16T16: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9hONKEgo"/&gt;&lt;style id="http://www.zotero.org/styles/elsevier-harvard" hasBibliography="1" bibliographyStyleHasBeenSet="1"/&gt;&lt;prefs&gt;&lt;pref name="fieldType" value="Field"/&gt;&lt;pref name="automaticJournal</vt:lpwstr>
  </property>
  <property fmtid="{D5CDD505-2E9C-101B-9397-08002B2CF9AE}" pid="3" name="ZOTERO_PREF_2">
    <vt:lpwstr>Abbreviations" value="true"/&gt;&lt;/prefs&gt;&lt;/data&gt;</vt:lpwstr>
  </property>
</Properties>
</file>